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F9776A" w14:textId="71D9D5E2" w:rsidR="001C4A7E" w:rsidRDefault="001C4A7E">
      <w:pPr>
        <w:rPr>
          <w:rFonts w:ascii="Times New Roman" w:hAnsi="Times New Roman" w:cs="Times New Roman"/>
          <w:b/>
          <w:sz w:val="28"/>
          <w:lang w:val="en-US"/>
        </w:rPr>
      </w:pPr>
      <w:r w:rsidRPr="001C4A7E">
        <w:rPr>
          <w:rFonts w:ascii="Times New Roman" w:hAnsi="Times New Roman" w:cs="Times New Roman"/>
          <w:b/>
          <w:sz w:val="28"/>
          <w:lang w:val="en-US"/>
        </w:rPr>
        <w:t xml:space="preserve">Intravitreal dexamethasone implant versus anti-vascular endothelial growth </w:t>
      </w:r>
      <w:r w:rsidR="005E1899">
        <w:rPr>
          <w:rFonts w:ascii="Times New Roman" w:hAnsi="Times New Roman" w:cs="Times New Roman"/>
          <w:b/>
          <w:sz w:val="28"/>
          <w:lang w:val="en-US"/>
        </w:rPr>
        <w:t xml:space="preserve">factor </w:t>
      </w:r>
      <w:r w:rsidR="00515757">
        <w:rPr>
          <w:rFonts w:ascii="Times New Roman" w:hAnsi="Times New Roman" w:cs="Times New Roman"/>
          <w:b/>
          <w:sz w:val="28"/>
          <w:lang w:val="en-US"/>
        </w:rPr>
        <w:t>therapy</w:t>
      </w:r>
      <w:r w:rsidR="00515757" w:rsidRPr="001C4A7E">
        <w:rPr>
          <w:rFonts w:ascii="Times New Roman" w:hAnsi="Times New Roman" w:cs="Times New Roman"/>
          <w:b/>
          <w:sz w:val="28"/>
          <w:lang w:val="en-US"/>
        </w:rPr>
        <w:t xml:space="preserve"> </w:t>
      </w:r>
      <w:r w:rsidRPr="001C4A7E">
        <w:rPr>
          <w:rFonts w:ascii="Times New Roman" w:hAnsi="Times New Roman" w:cs="Times New Roman"/>
          <w:b/>
          <w:sz w:val="28"/>
          <w:lang w:val="en-US"/>
        </w:rPr>
        <w:t>combined with cataract surgery in patients</w:t>
      </w:r>
      <w:r w:rsidR="00545637">
        <w:rPr>
          <w:rFonts w:ascii="Times New Roman" w:hAnsi="Times New Roman" w:cs="Times New Roman"/>
          <w:b/>
          <w:sz w:val="28"/>
          <w:lang w:val="en-US"/>
        </w:rPr>
        <w:t xml:space="preserve"> with diabetic macular edema</w:t>
      </w:r>
      <w:r w:rsidR="00C944B3">
        <w:rPr>
          <w:rFonts w:ascii="Times New Roman" w:hAnsi="Times New Roman" w:cs="Times New Roman"/>
          <w:b/>
          <w:sz w:val="28"/>
          <w:lang w:val="en-US"/>
        </w:rPr>
        <w:t>: a systematic review with meta-analysis</w:t>
      </w:r>
    </w:p>
    <w:p w14:paraId="2666E345" w14:textId="170013AA" w:rsidR="001C4A7E" w:rsidRDefault="00D86B4A">
      <w:pPr>
        <w:rPr>
          <w:rFonts w:ascii="Times New Roman" w:hAnsi="Times New Roman" w:cs="Times New Roman"/>
          <w:sz w:val="28"/>
          <w:vertAlign w:val="superscript"/>
        </w:rPr>
      </w:pPr>
      <w:r w:rsidRPr="00D86B4A">
        <w:rPr>
          <w:rFonts w:ascii="Times New Roman" w:hAnsi="Times New Roman" w:cs="Times New Roman"/>
          <w:sz w:val="28"/>
        </w:rPr>
        <w:t>Matteo Fallico</w:t>
      </w:r>
      <w:r>
        <w:rPr>
          <w:rFonts w:ascii="Times New Roman" w:hAnsi="Times New Roman" w:cs="Times New Roman"/>
          <w:sz w:val="28"/>
          <w:vertAlign w:val="superscript"/>
        </w:rPr>
        <w:t>1</w:t>
      </w:r>
      <w:r w:rsidRPr="00D86B4A">
        <w:rPr>
          <w:rFonts w:ascii="Times New Roman" w:hAnsi="Times New Roman" w:cs="Times New Roman"/>
          <w:sz w:val="28"/>
        </w:rPr>
        <w:t>, Andrew Lotery</w:t>
      </w:r>
      <w:r>
        <w:rPr>
          <w:rFonts w:ascii="Times New Roman" w:hAnsi="Times New Roman" w:cs="Times New Roman"/>
          <w:sz w:val="28"/>
          <w:vertAlign w:val="superscript"/>
        </w:rPr>
        <w:t>2</w:t>
      </w:r>
      <w:r w:rsidRPr="00D86B4A">
        <w:rPr>
          <w:rFonts w:ascii="Times New Roman" w:hAnsi="Times New Roman" w:cs="Times New Roman"/>
          <w:sz w:val="28"/>
        </w:rPr>
        <w:t>, Andrea Maugeri</w:t>
      </w:r>
      <w:r>
        <w:rPr>
          <w:rFonts w:ascii="Times New Roman" w:hAnsi="Times New Roman" w:cs="Times New Roman"/>
          <w:sz w:val="28"/>
          <w:vertAlign w:val="superscript"/>
        </w:rPr>
        <w:t>3</w:t>
      </w:r>
      <w:r w:rsidRPr="00D86B4A">
        <w:rPr>
          <w:rFonts w:ascii="Times New Roman" w:hAnsi="Times New Roman" w:cs="Times New Roman"/>
          <w:sz w:val="28"/>
        </w:rPr>
        <w:t>,</w:t>
      </w:r>
      <w:r w:rsidR="00D46AC4">
        <w:rPr>
          <w:rFonts w:ascii="Times New Roman" w:hAnsi="Times New Roman" w:cs="Times New Roman"/>
          <w:sz w:val="28"/>
        </w:rPr>
        <w:t xml:space="preserve"> Giuliana Favara</w:t>
      </w:r>
      <w:r w:rsidR="00D46AC4">
        <w:rPr>
          <w:rFonts w:ascii="Times New Roman" w:hAnsi="Times New Roman" w:cs="Times New Roman"/>
          <w:sz w:val="28"/>
          <w:vertAlign w:val="superscript"/>
        </w:rPr>
        <w:t>3</w:t>
      </w:r>
      <w:r w:rsidR="00D46AC4">
        <w:rPr>
          <w:rFonts w:ascii="Times New Roman" w:hAnsi="Times New Roman" w:cs="Times New Roman"/>
          <w:sz w:val="28"/>
        </w:rPr>
        <w:t>,</w:t>
      </w:r>
      <w:r w:rsidRPr="00D86B4A">
        <w:rPr>
          <w:rFonts w:ascii="Times New Roman" w:hAnsi="Times New Roman" w:cs="Times New Roman"/>
          <w:sz w:val="28"/>
        </w:rPr>
        <w:t xml:space="preserve"> Martina Barchitta</w:t>
      </w:r>
      <w:r>
        <w:rPr>
          <w:rFonts w:ascii="Times New Roman" w:hAnsi="Times New Roman" w:cs="Times New Roman"/>
          <w:sz w:val="28"/>
          <w:vertAlign w:val="superscript"/>
        </w:rPr>
        <w:t>3</w:t>
      </w:r>
      <w:r w:rsidRPr="00D86B4A">
        <w:rPr>
          <w:rFonts w:ascii="Times New Roman" w:hAnsi="Times New Roman" w:cs="Times New Roman"/>
          <w:sz w:val="28"/>
        </w:rPr>
        <w:t xml:space="preserve">, </w:t>
      </w:r>
      <w:r>
        <w:rPr>
          <w:rFonts w:ascii="Times New Roman" w:hAnsi="Times New Roman" w:cs="Times New Roman"/>
          <w:sz w:val="28"/>
        </w:rPr>
        <w:t>Antonella Agodi</w:t>
      </w:r>
      <w:r>
        <w:rPr>
          <w:rFonts w:ascii="Times New Roman" w:hAnsi="Times New Roman" w:cs="Times New Roman"/>
          <w:sz w:val="28"/>
          <w:vertAlign w:val="superscript"/>
        </w:rPr>
        <w:t>3</w:t>
      </w:r>
      <w:r>
        <w:rPr>
          <w:rFonts w:ascii="Times New Roman" w:hAnsi="Times New Roman" w:cs="Times New Roman"/>
          <w:sz w:val="28"/>
        </w:rPr>
        <w:t>, Andrea Russo</w:t>
      </w:r>
      <w:r>
        <w:rPr>
          <w:rFonts w:ascii="Times New Roman" w:hAnsi="Times New Roman" w:cs="Times New Roman"/>
          <w:sz w:val="28"/>
          <w:vertAlign w:val="superscript"/>
        </w:rPr>
        <w:t>1</w:t>
      </w:r>
      <w:r>
        <w:rPr>
          <w:rFonts w:ascii="Times New Roman" w:hAnsi="Times New Roman" w:cs="Times New Roman"/>
          <w:sz w:val="28"/>
        </w:rPr>
        <w:t>, Antonio Longo</w:t>
      </w:r>
      <w:r>
        <w:rPr>
          <w:rFonts w:ascii="Times New Roman" w:hAnsi="Times New Roman" w:cs="Times New Roman"/>
          <w:sz w:val="28"/>
          <w:vertAlign w:val="superscript"/>
        </w:rPr>
        <w:t>1</w:t>
      </w:r>
      <w:r>
        <w:rPr>
          <w:rFonts w:ascii="Times New Roman" w:hAnsi="Times New Roman" w:cs="Times New Roman"/>
          <w:sz w:val="28"/>
        </w:rPr>
        <w:t>, Vincenza Bonfiglio</w:t>
      </w:r>
      <w:r>
        <w:rPr>
          <w:rFonts w:ascii="Times New Roman" w:hAnsi="Times New Roman" w:cs="Times New Roman"/>
          <w:sz w:val="28"/>
          <w:vertAlign w:val="superscript"/>
        </w:rPr>
        <w:t>4</w:t>
      </w:r>
      <w:r>
        <w:rPr>
          <w:rFonts w:ascii="Times New Roman" w:hAnsi="Times New Roman" w:cs="Times New Roman"/>
          <w:sz w:val="28"/>
        </w:rPr>
        <w:t>, Teresio Avitabile</w:t>
      </w:r>
      <w:r>
        <w:rPr>
          <w:rFonts w:ascii="Times New Roman" w:hAnsi="Times New Roman" w:cs="Times New Roman"/>
          <w:sz w:val="28"/>
          <w:vertAlign w:val="superscript"/>
        </w:rPr>
        <w:t>1</w:t>
      </w:r>
      <w:r>
        <w:rPr>
          <w:rFonts w:ascii="Times New Roman" w:hAnsi="Times New Roman" w:cs="Times New Roman"/>
          <w:sz w:val="28"/>
        </w:rPr>
        <w:t>, Paola Marolo</w:t>
      </w:r>
      <w:r>
        <w:rPr>
          <w:rFonts w:ascii="Times New Roman" w:hAnsi="Times New Roman" w:cs="Times New Roman"/>
          <w:sz w:val="28"/>
          <w:vertAlign w:val="superscript"/>
        </w:rPr>
        <w:t>5</w:t>
      </w:r>
      <w:r>
        <w:rPr>
          <w:rFonts w:ascii="Times New Roman" w:hAnsi="Times New Roman" w:cs="Times New Roman"/>
          <w:sz w:val="28"/>
        </w:rPr>
        <w:t>, Enrico Borrelli</w:t>
      </w:r>
      <w:r>
        <w:rPr>
          <w:rFonts w:ascii="Times New Roman" w:hAnsi="Times New Roman" w:cs="Times New Roman"/>
          <w:sz w:val="28"/>
          <w:vertAlign w:val="superscript"/>
        </w:rPr>
        <w:t>6</w:t>
      </w:r>
      <w:r>
        <w:rPr>
          <w:rFonts w:ascii="Times New Roman" w:hAnsi="Times New Roman" w:cs="Times New Roman"/>
          <w:sz w:val="28"/>
        </w:rPr>
        <w:t>, Guglielmo Parisi</w:t>
      </w:r>
      <w:r>
        <w:rPr>
          <w:rFonts w:ascii="Times New Roman" w:hAnsi="Times New Roman" w:cs="Times New Roman"/>
          <w:sz w:val="28"/>
          <w:vertAlign w:val="superscript"/>
        </w:rPr>
        <w:t>5</w:t>
      </w:r>
      <w:r>
        <w:rPr>
          <w:rFonts w:ascii="Times New Roman" w:hAnsi="Times New Roman" w:cs="Times New Roman"/>
          <w:sz w:val="28"/>
        </w:rPr>
        <w:t>, Gilda Cennamo</w:t>
      </w:r>
      <w:r>
        <w:rPr>
          <w:rFonts w:ascii="Times New Roman" w:hAnsi="Times New Roman" w:cs="Times New Roman"/>
          <w:sz w:val="28"/>
          <w:vertAlign w:val="superscript"/>
        </w:rPr>
        <w:t>7</w:t>
      </w:r>
      <w:r>
        <w:rPr>
          <w:rFonts w:ascii="Times New Roman" w:hAnsi="Times New Roman" w:cs="Times New Roman"/>
          <w:sz w:val="28"/>
        </w:rPr>
        <w:t>,</w:t>
      </w:r>
      <w:r w:rsidR="007A0EDA">
        <w:rPr>
          <w:rFonts w:ascii="Times New Roman" w:hAnsi="Times New Roman" w:cs="Times New Roman"/>
          <w:sz w:val="28"/>
        </w:rPr>
        <w:t xml:space="preserve"> Claudio Furino</w:t>
      </w:r>
      <w:r w:rsidR="007A0EDA">
        <w:rPr>
          <w:rFonts w:ascii="Times New Roman" w:hAnsi="Times New Roman" w:cs="Times New Roman"/>
          <w:sz w:val="28"/>
          <w:vertAlign w:val="superscript"/>
        </w:rPr>
        <w:t>8</w:t>
      </w:r>
      <w:r w:rsidR="007A0EDA">
        <w:rPr>
          <w:rFonts w:ascii="Times New Roman" w:hAnsi="Times New Roman" w:cs="Times New Roman"/>
          <w:sz w:val="28"/>
        </w:rPr>
        <w:t>,</w:t>
      </w:r>
      <w:r>
        <w:rPr>
          <w:rFonts w:ascii="Times New Roman" w:hAnsi="Times New Roman" w:cs="Times New Roman"/>
          <w:sz w:val="28"/>
        </w:rPr>
        <w:t xml:space="preserve"> Michele Reibaldi</w:t>
      </w:r>
      <w:r>
        <w:rPr>
          <w:rFonts w:ascii="Times New Roman" w:hAnsi="Times New Roman" w:cs="Times New Roman"/>
          <w:sz w:val="28"/>
          <w:vertAlign w:val="superscript"/>
        </w:rPr>
        <w:t>5</w:t>
      </w:r>
    </w:p>
    <w:p w14:paraId="6A0829D0" w14:textId="77777777" w:rsidR="00D86B4A" w:rsidRPr="00D879E3" w:rsidRDefault="00D86B4A" w:rsidP="00D86B4A">
      <w:pPr>
        <w:spacing w:after="0" w:line="360" w:lineRule="auto"/>
        <w:rPr>
          <w:rFonts w:ascii="Times New Roman" w:hAnsi="Times New Roman" w:cs="Times New Roman"/>
          <w:i/>
          <w:lang w:val="en-US"/>
        </w:rPr>
      </w:pPr>
      <w:r w:rsidRPr="00D879E3">
        <w:rPr>
          <w:rFonts w:ascii="Times New Roman" w:hAnsi="Times New Roman" w:cs="Times New Roman"/>
          <w:i/>
          <w:vertAlign w:val="superscript"/>
          <w:lang w:val="en-US"/>
        </w:rPr>
        <w:t>1</w:t>
      </w:r>
      <w:r w:rsidRPr="00D879E3">
        <w:rPr>
          <w:rFonts w:ascii="Times New Roman" w:hAnsi="Times New Roman" w:cs="Times New Roman"/>
          <w:i/>
          <w:lang w:val="en-US"/>
        </w:rPr>
        <w:t>Department of Ophthalmology, University of Catania,</w:t>
      </w:r>
      <w:r>
        <w:rPr>
          <w:rFonts w:ascii="Times New Roman" w:hAnsi="Times New Roman" w:cs="Times New Roman"/>
          <w:i/>
          <w:lang w:val="en-US"/>
        </w:rPr>
        <w:t xml:space="preserve"> 95123</w:t>
      </w:r>
      <w:r w:rsidRPr="00D879E3">
        <w:rPr>
          <w:rFonts w:ascii="Times New Roman" w:hAnsi="Times New Roman" w:cs="Times New Roman"/>
          <w:i/>
          <w:lang w:val="en-US"/>
        </w:rPr>
        <w:t xml:space="preserve"> Catania, Italy;</w:t>
      </w:r>
    </w:p>
    <w:p w14:paraId="641FF993" w14:textId="1428E05B" w:rsidR="00D86B4A" w:rsidRDefault="00D86B4A" w:rsidP="00D86B4A">
      <w:pPr>
        <w:spacing w:after="0" w:line="360" w:lineRule="auto"/>
        <w:rPr>
          <w:rFonts w:ascii="Times New Roman" w:hAnsi="Times New Roman" w:cs="Times New Roman"/>
          <w:i/>
          <w:lang w:val="en-US"/>
        </w:rPr>
      </w:pPr>
      <w:r w:rsidRPr="00D879E3">
        <w:rPr>
          <w:rFonts w:ascii="Times New Roman" w:hAnsi="Times New Roman" w:cs="Times New Roman"/>
          <w:i/>
          <w:vertAlign w:val="superscript"/>
          <w:lang w:val="en-US"/>
        </w:rPr>
        <w:t>2</w:t>
      </w:r>
      <w:r w:rsidRPr="00D879E3">
        <w:rPr>
          <w:rFonts w:ascii="Times New Roman" w:hAnsi="Times New Roman" w:cs="Times New Roman"/>
          <w:i/>
          <w:lang w:val="en-US"/>
        </w:rPr>
        <w:t>Faculty of Medicine, University of Southampton, UK;</w:t>
      </w:r>
    </w:p>
    <w:p w14:paraId="7F33C451" w14:textId="55C7F318" w:rsidR="00D86B4A" w:rsidRPr="00D879E3" w:rsidRDefault="00D86B4A" w:rsidP="00D86B4A">
      <w:pPr>
        <w:spacing w:after="0" w:line="360" w:lineRule="auto"/>
        <w:rPr>
          <w:rFonts w:ascii="Times New Roman" w:hAnsi="Times New Roman" w:cs="Times New Roman"/>
          <w:i/>
          <w:lang w:val="en-US"/>
        </w:rPr>
      </w:pPr>
      <w:r>
        <w:rPr>
          <w:rFonts w:ascii="Times New Roman" w:hAnsi="Times New Roman" w:cs="Times New Roman"/>
          <w:i/>
          <w:vertAlign w:val="superscript"/>
          <w:lang w:val="en-US"/>
        </w:rPr>
        <w:t>3</w:t>
      </w:r>
      <w:r w:rsidRPr="00D879E3">
        <w:rPr>
          <w:rFonts w:ascii="Times New Roman" w:hAnsi="Times New Roman" w:cs="Times New Roman"/>
          <w:i/>
          <w:lang w:val="en-US"/>
        </w:rPr>
        <w:t xml:space="preserve">Department of Medical and Surgical Sciences and Advanced Technologies “GF Ingrassia”, University of Catania, </w:t>
      </w:r>
      <w:r>
        <w:rPr>
          <w:rFonts w:ascii="Times New Roman" w:hAnsi="Times New Roman" w:cs="Times New Roman"/>
          <w:i/>
          <w:lang w:val="en-US"/>
        </w:rPr>
        <w:t xml:space="preserve">95123 </w:t>
      </w:r>
      <w:r w:rsidRPr="00D879E3">
        <w:rPr>
          <w:rFonts w:ascii="Times New Roman" w:hAnsi="Times New Roman" w:cs="Times New Roman"/>
          <w:i/>
          <w:lang w:val="en-US"/>
        </w:rPr>
        <w:t>Catania, Italy;</w:t>
      </w:r>
    </w:p>
    <w:p w14:paraId="39B669A6" w14:textId="0810C9FC" w:rsidR="00D86B4A" w:rsidRDefault="00D86B4A" w:rsidP="00D86B4A">
      <w:pPr>
        <w:spacing w:after="0" w:line="360" w:lineRule="auto"/>
        <w:rPr>
          <w:rFonts w:ascii="Times New Roman" w:hAnsi="Times New Roman" w:cs="Times New Roman"/>
          <w:i/>
          <w:lang w:val="en-US"/>
        </w:rPr>
      </w:pPr>
      <w:r w:rsidRPr="00D879E3">
        <w:rPr>
          <w:rFonts w:ascii="Times New Roman" w:hAnsi="Times New Roman" w:cs="Times New Roman"/>
          <w:i/>
          <w:vertAlign w:val="superscript"/>
          <w:lang w:val="en-US"/>
        </w:rPr>
        <w:t>4</w:t>
      </w:r>
      <w:r w:rsidRPr="00D879E3">
        <w:rPr>
          <w:rFonts w:ascii="Times New Roman" w:hAnsi="Times New Roman" w:cs="Times New Roman"/>
          <w:i/>
          <w:lang w:val="en-US"/>
        </w:rPr>
        <w:t>Department of Experimental Biomedicine and Clinical Neuroscience, Ophthalmology Section, University of Palermo, 90127 Palermo, Italy;</w:t>
      </w:r>
    </w:p>
    <w:p w14:paraId="07218AB6" w14:textId="3C126E28" w:rsidR="00D86B4A" w:rsidRPr="00D879E3" w:rsidRDefault="00D86B4A" w:rsidP="00D86B4A">
      <w:pPr>
        <w:spacing w:after="0" w:line="360" w:lineRule="auto"/>
        <w:rPr>
          <w:rFonts w:ascii="Times New Roman" w:hAnsi="Times New Roman" w:cs="Times New Roman"/>
          <w:i/>
          <w:lang w:val="en-US"/>
        </w:rPr>
      </w:pPr>
      <w:r>
        <w:rPr>
          <w:rFonts w:ascii="Times New Roman" w:hAnsi="Times New Roman" w:cs="Times New Roman"/>
          <w:i/>
          <w:vertAlign w:val="superscript"/>
          <w:lang w:val="en-US"/>
        </w:rPr>
        <w:t>5</w:t>
      </w:r>
      <w:r w:rsidRPr="00D879E3">
        <w:rPr>
          <w:rFonts w:ascii="Times New Roman" w:hAnsi="Times New Roman" w:cs="Times New Roman"/>
          <w:i/>
          <w:lang w:val="en-US"/>
        </w:rPr>
        <w:t>Department of Surgical Sciences, Eye Clinic Section, University of Turin,</w:t>
      </w:r>
      <w:r>
        <w:rPr>
          <w:rFonts w:ascii="Times New Roman" w:hAnsi="Times New Roman" w:cs="Times New Roman"/>
          <w:i/>
          <w:lang w:val="en-US"/>
        </w:rPr>
        <w:t xml:space="preserve"> 10122</w:t>
      </w:r>
      <w:r w:rsidRPr="00D879E3">
        <w:rPr>
          <w:rFonts w:ascii="Times New Roman" w:hAnsi="Times New Roman" w:cs="Times New Roman"/>
          <w:i/>
          <w:lang w:val="en-US"/>
        </w:rPr>
        <w:t xml:space="preserve"> Turin, Italy</w:t>
      </w:r>
    </w:p>
    <w:p w14:paraId="63292B3C" w14:textId="03714FD0" w:rsidR="00D86B4A" w:rsidRPr="00D879E3" w:rsidRDefault="00D86B4A" w:rsidP="00D86B4A">
      <w:pPr>
        <w:spacing w:after="0" w:line="360" w:lineRule="auto"/>
        <w:rPr>
          <w:rFonts w:ascii="Times New Roman" w:hAnsi="Times New Roman" w:cs="Times New Roman"/>
          <w:i/>
          <w:lang w:val="en-US"/>
        </w:rPr>
      </w:pPr>
      <w:r>
        <w:rPr>
          <w:rFonts w:ascii="Times New Roman" w:hAnsi="Times New Roman" w:cs="Times New Roman"/>
          <w:i/>
          <w:vertAlign w:val="superscript"/>
          <w:lang w:val="en-US"/>
        </w:rPr>
        <w:t>6</w:t>
      </w:r>
      <w:r w:rsidRPr="00D86B4A">
        <w:rPr>
          <w:rFonts w:ascii="Times New Roman" w:hAnsi="Times New Roman" w:cs="Times New Roman"/>
          <w:i/>
          <w:lang w:val="en-US"/>
        </w:rPr>
        <w:t>Vita-Salute San Raffaele University, Milan, Italy; San Raffaele Scientific Institute for Research, Hospitalization and H</w:t>
      </w:r>
      <w:r>
        <w:rPr>
          <w:rFonts w:ascii="Times New Roman" w:hAnsi="Times New Roman" w:cs="Times New Roman"/>
          <w:i/>
          <w:lang w:val="en-US"/>
        </w:rPr>
        <w:t>ealthcare (IRCCS), Milan, Italy</w:t>
      </w:r>
    </w:p>
    <w:p w14:paraId="29F4C493" w14:textId="02F90081" w:rsidR="00D86B4A" w:rsidRPr="00D879E3" w:rsidRDefault="00D86B4A" w:rsidP="00D86B4A">
      <w:pPr>
        <w:spacing w:after="0" w:line="360" w:lineRule="auto"/>
        <w:rPr>
          <w:rFonts w:ascii="Times New Roman" w:hAnsi="Times New Roman" w:cs="Times New Roman"/>
          <w:i/>
          <w:lang w:val="en-US"/>
        </w:rPr>
      </w:pPr>
      <w:r>
        <w:rPr>
          <w:rFonts w:ascii="Times New Roman" w:hAnsi="Times New Roman" w:cs="Times New Roman"/>
          <w:i/>
          <w:vertAlign w:val="superscript"/>
          <w:lang w:val="en-US"/>
        </w:rPr>
        <w:t>7</w:t>
      </w:r>
      <w:r w:rsidRPr="00D879E3">
        <w:rPr>
          <w:rFonts w:ascii="Times New Roman" w:hAnsi="Times New Roman" w:cs="Times New Roman"/>
          <w:i/>
          <w:lang w:val="en-US"/>
        </w:rPr>
        <w:t>Department of Public Health, University of Naples Federico II,</w:t>
      </w:r>
      <w:r w:rsidRPr="00BD1B99">
        <w:rPr>
          <w:lang w:val="en-US"/>
        </w:rPr>
        <w:t xml:space="preserve"> </w:t>
      </w:r>
      <w:r w:rsidRPr="00BD1B99">
        <w:rPr>
          <w:rFonts w:ascii="Times New Roman" w:hAnsi="Times New Roman" w:cs="Times New Roman"/>
          <w:i/>
          <w:lang w:val="en-US"/>
        </w:rPr>
        <w:t>80131</w:t>
      </w:r>
      <w:r w:rsidRPr="00D879E3">
        <w:rPr>
          <w:rFonts w:ascii="Times New Roman" w:hAnsi="Times New Roman" w:cs="Times New Roman"/>
          <w:i/>
          <w:lang w:val="en-US"/>
        </w:rPr>
        <w:t xml:space="preserve"> Naples, Italy</w:t>
      </w:r>
    </w:p>
    <w:p w14:paraId="3D6C7F54" w14:textId="42A7C90B" w:rsidR="00D86B4A" w:rsidRPr="00D879E3" w:rsidRDefault="007A0EDA" w:rsidP="00D86B4A">
      <w:pPr>
        <w:spacing w:after="0" w:line="360" w:lineRule="auto"/>
        <w:rPr>
          <w:rFonts w:ascii="Times New Roman" w:hAnsi="Times New Roman" w:cs="Times New Roman"/>
          <w:i/>
          <w:lang w:val="en-US"/>
        </w:rPr>
      </w:pPr>
      <w:r>
        <w:rPr>
          <w:rFonts w:ascii="Times New Roman" w:hAnsi="Times New Roman" w:cs="Times New Roman"/>
          <w:i/>
          <w:vertAlign w:val="superscript"/>
          <w:lang w:val="en-US"/>
        </w:rPr>
        <w:t>8</w:t>
      </w:r>
      <w:r w:rsidRPr="007A0EDA">
        <w:rPr>
          <w:rFonts w:ascii="Times New Roman" w:hAnsi="Times New Roman" w:cs="Times New Roman"/>
          <w:i/>
          <w:lang w:val="en-US"/>
        </w:rPr>
        <w:t>Department of Ophthalmology, Univer</w:t>
      </w:r>
      <w:r>
        <w:rPr>
          <w:rFonts w:ascii="Times New Roman" w:hAnsi="Times New Roman" w:cs="Times New Roman"/>
          <w:i/>
          <w:lang w:val="en-US"/>
        </w:rPr>
        <w:t>sity of Bari, 70124 Bari, Italy</w:t>
      </w:r>
    </w:p>
    <w:p w14:paraId="54A4E872" w14:textId="17E52015" w:rsidR="00D86B4A" w:rsidRDefault="00D86B4A">
      <w:pPr>
        <w:rPr>
          <w:rFonts w:ascii="Times New Roman" w:hAnsi="Times New Roman" w:cs="Times New Roman"/>
          <w:sz w:val="28"/>
          <w:lang w:val="en-US"/>
        </w:rPr>
      </w:pPr>
    </w:p>
    <w:p w14:paraId="2947BAB7" w14:textId="3FD2C058" w:rsidR="00D86B4A" w:rsidRDefault="00D86B4A">
      <w:pPr>
        <w:rPr>
          <w:rFonts w:ascii="Times New Roman" w:hAnsi="Times New Roman" w:cs="Times New Roman"/>
          <w:sz w:val="28"/>
          <w:lang w:val="en-US"/>
        </w:rPr>
      </w:pPr>
    </w:p>
    <w:p w14:paraId="433E923F" w14:textId="268CC0B1" w:rsidR="00D86B4A" w:rsidRPr="003C4F7C" w:rsidRDefault="00D86B4A" w:rsidP="00D86B4A">
      <w:pPr>
        <w:spacing w:after="0" w:line="360" w:lineRule="auto"/>
        <w:rPr>
          <w:rFonts w:ascii="Times New Roman" w:hAnsi="Times New Roman" w:cs="Times New Roman"/>
          <w:b/>
          <w:sz w:val="28"/>
          <w:lang w:val="en-US"/>
        </w:rPr>
      </w:pPr>
      <w:r w:rsidRPr="003C4F7C">
        <w:rPr>
          <w:rFonts w:ascii="Times New Roman" w:hAnsi="Times New Roman" w:cs="Times New Roman"/>
          <w:b/>
          <w:sz w:val="28"/>
          <w:lang w:val="en-US"/>
        </w:rPr>
        <w:t>Corresponding author:</w:t>
      </w:r>
    </w:p>
    <w:p w14:paraId="527D4451" w14:textId="66B240FE" w:rsidR="00D86B4A" w:rsidRPr="003C4F7C" w:rsidRDefault="00D86B4A" w:rsidP="00D86B4A">
      <w:pPr>
        <w:spacing w:after="0" w:line="360" w:lineRule="auto"/>
        <w:rPr>
          <w:rFonts w:ascii="Times New Roman" w:hAnsi="Times New Roman" w:cs="Times New Roman"/>
          <w:i/>
          <w:sz w:val="28"/>
          <w:szCs w:val="24"/>
          <w:lang w:val="en-US"/>
        </w:rPr>
      </w:pPr>
      <w:r w:rsidRPr="003C4F7C">
        <w:rPr>
          <w:rFonts w:ascii="Times New Roman" w:hAnsi="Times New Roman" w:cs="Times New Roman"/>
          <w:i/>
          <w:sz w:val="28"/>
          <w:szCs w:val="24"/>
          <w:lang w:val="en-US"/>
        </w:rPr>
        <w:t>Matteo Fallico, MD, PhD</w:t>
      </w:r>
    </w:p>
    <w:p w14:paraId="2AB2B191" w14:textId="77777777" w:rsidR="00D86B4A" w:rsidRPr="003C4F7C" w:rsidRDefault="00D86B4A" w:rsidP="00D86B4A">
      <w:pPr>
        <w:spacing w:after="0" w:line="360" w:lineRule="auto"/>
        <w:rPr>
          <w:rFonts w:ascii="Times New Roman" w:hAnsi="Times New Roman" w:cs="Times New Roman"/>
          <w:i/>
          <w:sz w:val="28"/>
          <w:szCs w:val="24"/>
          <w:lang w:val="en-US"/>
        </w:rPr>
      </w:pPr>
      <w:r w:rsidRPr="003C4F7C">
        <w:rPr>
          <w:rFonts w:ascii="Times New Roman" w:hAnsi="Times New Roman" w:cs="Times New Roman"/>
          <w:i/>
          <w:sz w:val="28"/>
          <w:szCs w:val="24"/>
          <w:lang w:val="en-US"/>
        </w:rPr>
        <w:t xml:space="preserve">Department of Ophthalmology, University of Catania, Via S. Sofia 78, 95123, Catania, Italy </w:t>
      </w:r>
    </w:p>
    <w:p w14:paraId="2452CEDC" w14:textId="77777777" w:rsidR="00D86B4A" w:rsidRPr="003C4F7C" w:rsidRDefault="00D86B4A" w:rsidP="00D86B4A">
      <w:pPr>
        <w:spacing w:after="0" w:line="360" w:lineRule="auto"/>
        <w:rPr>
          <w:rFonts w:ascii="Times New Roman" w:hAnsi="Times New Roman" w:cs="Times New Roman"/>
          <w:i/>
          <w:sz w:val="28"/>
          <w:szCs w:val="24"/>
          <w:lang w:val="en-US"/>
        </w:rPr>
      </w:pPr>
      <w:r w:rsidRPr="003C4F7C">
        <w:rPr>
          <w:rFonts w:ascii="Times New Roman" w:hAnsi="Times New Roman" w:cs="Times New Roman"/>
          <w:i/>
          <w:sz w:val="28"/>
          <w:szCs w:val="24"/>
          <w:lang w:val="en-US"/>
        </w:rPr>
        <w:t xml:space="preserve">email: </w:t>
      </w:r>
      <w:r w:rsidR="008B1999">
        <w:fldChar w:fldCharType="begin"/>
      </w:r>
      <w:r w:rsidR="008B1999" w:rsidRPr="008B1999">
        <w:rPr>
          <w:lang w:val="en-US"/>
          <w:rPrChange w:id="0" w:author="SECRET" w:date="2021-10-06T18:18:00Z">
            <w:rPr/>
          </w:rPrChange>
        </w:rPr>
        <w:instrText xml:space="preserve"> HYPERLINK "mailto:matteofallico@hotmail.com" </w:instrText>
      </w:r>
      <w:r w:rsidR="008B1999">
        <w:fldChar w:fldCharType="separate"/>
      </w:r>
      <w:r w:rsidRPr="003C4F7C">
        <w:rPr>
          <w:rStyle w:val="Collegamentoipertestuale"/>
          <w:rFonts w:ascii="Times New Roman" w:hAnsi="Times New Roman" w:cs="Times New Roman"/>
          <w:i/>
          <w:sz w:val="28"/>
          <w:szCs w:val="24"/>
          <w:lang w:val="en-US"/>
        </w:rPr>
        <w:t>matteofallico@hotmail.com</w:t>
      </w:r>
      <w:r w:rsidR="008B1999">
        <w:rPr>
          <w:rStyle w:val="Collegamentoipertestuale"/>
          <w:rFonts w:ascii="Times New Roman" w:hAnsi="Times New Roman" w:cs="Times New Roman"/>
          <w:i/>
          <w:sz w:val="28"/>
          <w:szCs w:val="24"/>
          <w:lang w:val="en-US"/>
        </w:rPr>
        <w:fldChar w:fldCharType="end"/>
      </w:r>
      <w:r w:rsidRPr="003C4F7C">
        <w:rPr>
          <w:rFonts w:ascii="Times New Roman" w:hAnsi="Times New Roman" w:cs="Times New Roman"/>
          <w:i/>
          <w:sz w:val="28"/>
          <w:szCs w:val="24"/>
          <w:lang w:val="en-US"/>
        </w:rPr>
        <w:t xml:space="preserve">  </w:t>
      </w:r>
    </w:p>
    <w:p w14:paraId="1329BCD9" w14:textId="17D696D4" w:rsidR="00D86B4A" w:rsidRPr="003C4F7C" w:rsidRDefault="00D86B4A" w:rsidP="00D86B4A">
      <w:pPr>
        <w:rPr>
          <w:rFonts w:ascii="Times New Roman" w:hAnsi="Times New Roman" w:cs="Times New Roman"/>
          <w:sz w:val="28"/>
          <w:szCs w:val="24"/>
          <w:lang w:val="en-US"/>
        </w:rPr>
      </w:pPr>
      <w:r w:rsidRPr="003C4F7C">
        <w:rPr>
          <w:rFonts w:ascii="Times New Roman" w:hAnsi="Times New Roman" w:cs="Times New Roman"/>
          <w:i/>
          <w:sz w:val="28"/>
          <w:szCs w:val="24"/>
          <w:lang w:val="en-US"/>
        </w:rPr>
        <w:t>phone number: +390953781213</w:t>
      </w:r>
    </w:p>
    <w:p w14:paraId="04A46B9C" w14:textId="32C0E30A" w:rsidR="0055063D" w:rsidRPr="00D86B4A" w:rsidRDefault="0055063D">
      <w:pPr>
        <w:rPr>
          <w:rFonts w:ascii="Times New Roman" w:hAnsi="Times New Roman" w:cs="Times New Roman"/>
          <w:b/>
          <w:sz w:val="28"/>
          <w:lang w:val="en-US"/>
        </w:rPr>
      </w:pPr>
    </w:p>
    <w:p w14:paraId="1575DD60" w14:textId="095AD733" w:rsidR="0055063D" w:rsidRDefault="00B81B01">
      <w:pPr>
        <w:rPr>
          <w:rFonts w:ascii="Times New Roman" w:hAnsi="Times New Roman" w:cs="Times New Roman"/>
          <w:b/>
          <w:sz w:val="28"/>
          <w:lang w:val="en-US"/>
        </w:rPr>
      </w:pPr>
      <w:r w:rsidRPr="00B81B01">
        <w:rPr>
          <w:rFonts w:ascii="Times New Roman" w:hAnsi="Times New Roman" w:cs="Times New Roman"/>
          <w:b/>
          <w:sz w:val="28"/>
          <w:lang w:val="en-US"/>
        </w:rPr>
        <w:t xml:space="preserve">Running head: </w:t>
      </w:r>
      <w:r>
        <w:rPr>
          <w:rFonts w:ascii="Times New Roman" w:hAnsi="Times New Roman" w:cs="Times New Roman"/>
          <w:b/>
          <w:sz w:val="28"/>
          <w:lang w:val="en-US"/>
        </w:rPr>
        <w:t xml:space="preserve">intravitreal therapy combined with cataract surgery in DME </w:t>
      </w:r>
    </w:p>
    <w:p w14:paraId="5555E710" w14:textId="5B8E23E8" w:rsidR="00D46AC4" w:rsidRDefault="00D46AC4">
      <w:pPr>
        <w:rPr>
          <w:rFonts w:ascii="Times New Roman" w:hAnsi="Times New Roman" w:cs="Times New Roman"/>
          <w:b/>
          <w:sz w:val="28"/>
          <w:lang w:val="en-US"/>
        </w:rPr>
      </w:pPr>
    </w:p>
    <w:p w14:paraId="770465FA" w14:textId="7EC91AD5" w:rsidR="00D46AC4" w:rsidRDefault="00D46AC4">
      <w:pPr>
        <w:rPr>
          <w:rFonts w:ascii="Times New Roman" w:hAnsi="Times New Roman" w:cs="Times New Roman"/>
          <w:b/>
          <w:sz w:val="28"/>
          <w:lang w:val="en-US"/>
        </w:rPr>
      </w:pPr>
    </w:p>
    <w:p w14:paraId="041756B1" w14:textId="0E657AC7" w:rsidR="00D46AC4" w:rsidRDefault="00D46AC4">
      <w:pPr>
        <w:rPr>
          <w:rFonts w:ascii="Times New Roman" w:hAnsi="Times New Roman" w:cs="Times New Roman"/>
          <w:b/>
          <w:sz w:val="28"/>
          <w:lang w:val="en-US"/>
        </w:rPr>
      </w:pPr>
    </w:p>
    <w:p w14:paraId="6623D9CA" w14:textId="08670EC0" w:rsidR="00D46AC4" w:rsidRDefault="00D46AC4">
      <w:pPr>
        <w:rPr>
          <w:rFonts w:ascii="Times New Roman" w:hAnsi="Times New Roman" w:cs="Times New Roman"/>
          <w:b/>
          <w:sz w:val="28"/>
          <w:lang w:val="en-US"/>
        </w:rPr>
      </w:pPr>
    </w:p>
    <w:p w14:paraId="74AD9298" w14:textId="77777777" w:rsidR="00D46AC4" w:rsidRPr="00D86B4A" w:rsidRDefault="00D46AC4">
      <w:pPr>
        <w:rPr>
          <w:rFonts w:ascii="Times New Roman" w:hAnsi="Times New Roman" w:cs="Times New Roman"/>
          <w:b/>
          <w:sz w:val="28"/>
          <w:lang w:val="en-US"/>
        </w:rPr>
      </w:pPr>
    </w:p>
    <w:p w14:paraId="12246FB4" w14:textId="37352D48" w:rsidR="00E43F57" w:rsidRPr="00E43F57" w:rsidRDefault="00E43F57" w:rsidP="0042285F">
      <w:pPr>
        <w:rPr>
          <w:rFonts w:ascii="Times New Roman" w:hAnsi="Times New Roman" w:cs="Times New Roman"/>
          <w:b/>
          <w:sz w:val="28"/>
          <w:lang w:val="en-US"/>
        </w:rPr>
      </w:pPr>
      <w:r w:rsidRPr="00E43F57">
        <w:rPr>
          <w:rFonts w:ascii="Times New Roman" w:hAnsi="Times New Roman" w:cs="Times New Roman"/>
          <w:b/>
          <w:sz w:val="28"/>
          <w:lang w:val="en-US"/>
        </w:rPr>
        <w:lastRenderedPageBreak/>
        <w:t xml:space="preserve">Abstract </w:t>
      </w:r>
    </w:p>
    <w:p w14:paraId="379E6624" w14:textId="5850B522" w:rsidR="00E43F57" w:rsidRDefault="00D03AF9" w:rsidP="0042285F">
      <w:pPr>
        <w:rPr>
          <w:rFonts w:ascii="Times New Roman" w:hAnsi="Times New Roman" w:cs="Times New Roman"/>
          <w:b/>
          <w:sz w:val="28"/>
          <w:lang w:val="en-US"/>
        </w:rPr>
      </w:pPr>
      <w:r>
        <w:rPr>
          <w:rFonts w:ascii="Times New Roman" w:hAnsi="Times New Roman" w:cs="Times New Roman"/>
          <w:b/>
          <w:sz w:val="28"/>
          <w:lang w:val="en-US"/>
        </w:rPr>
        <w:t>Objective</w:t>
      </w:r>
      <w:r w:rsidR="004301E2">
        <w:rPr>
          <w:rFonts w:ascii="Times New Roman" w:hAnsi="Times New Roman" w:cs="Times New Roman"/>
          <w:b/>
          <w:sz w:val="28"/>
          <w:lang w:val="en-US"/>
        </w:rPr>
        <w:t xml:space="preserve"> </w:t>
      </w:r>
      <w:r w:rsidR="004301E2" w:rsidRPr="004301E2">
        <w:rPr>
          <w:rFonts w:ascii="Times New Roman" w:hAnsi="Times New Roman" w:cs="Times New Roman"/>
          <w:sz w:val="28"/>
          <w:lang w:val="en-US"/>
        </w:rPr>
        <w:t>To</w:t>
      </w:r>
      <w:r w:rsidR="004301E2">
        <w:rPr>
          <w:rFonts w:ascii="Times New Roman" w:hAnsi="Times New Roman" w:cs="Times New Roman"/>
          <w:sz w:val="28"/>
          <w:lang w:val="en-US"/>
        </w:rPr>
        <w:t xml:space="preserve"> compare outcomes of cataract surgery combined with either anti-Vascular Endothelial Growth Factor</w:t>
      </w:r>
      <w:r w:rsidR="00CC6781">
        <w:rPr>
          <w:rFonts w:ascii="Times New Roman" w:hAnsi="Times New Roman" w:cs="Times New Roman"/>
          <w:sz w:val="28"/>
          <w:lang w:val="en-US"/>
        </w:rPr>
        <w:t xml:space="preserve"> </w:t>
      </w:r>
      <w:r w:rsidR="004301E2">
        <w:rPr>
          <w:rFonts w:ascii="Times New Roman" w:hAnsi="Times New Roman" w:cs="Times New Roman"/>
          <w:sz w:val="28"/>
          <w:lang w:val="en-US"/>
        </w:rPr>
        <w:t xml:space="preserve">(anti-VEGF) </w:t>
      </w:r>
      <w:r w:rsidR="00F165AC">
        <w:rPr>
          <w:rFonts w:ascii="Times New Roman" w:hAnsi="Times New Roman" w:cs="Times New Roman"/>
          <w:sz w:val="28"/>
          <w:lang w:val="en-US"/>
        </w:rPr>
        <w:t xml:space="preserve">therapy </w:t>
      </w:r>
      <w:r w:rsidR="004301E2">
        <w:rPr>
          <w:rFonts w:ascii="Times New Roman" w:hAnsi="Times New Roman" w:cs="Times New Roman"/>
          <w:sz w:val="28"/>
          <w:lang w:val="en-US"/>
        </w:rPr>
        <w:t>or dexamethasone implant (DEX) in patients with diabetic macular edema (DME)</w:t>
      </w:r>
      <w:r w:rsidR="00055383">
        <w:rPr>
          <w:rFonts w:ascii="Times New Roman" w:hAnsi="Times New Roman" w:cs="Times New Roman"/>
          <w:sz w:val="28"/>
          <w:lang w:val="en-US"/>
        </w:rPr>
        <w:t>.</w:t>
      </w:r>
      <w:r w:rsidR="004301E2">
        <w:rPr>
          <w:rFonts w:ascii="Times New Roman" w:hAnsi="Times New Roman" w:cs="Times New Roman"/>
          <w:sz w:val="28"/>
          <w:lang w:val="en-US"/>
        </w:rPr>
        <w:t xml:space="preserve"> </w:t>
      </w:r>
    </w:p>
    <w:p w14:paraId="28B0F7E0" w14:textId="4CFD4DD9" w:rsidR="00E43F57" w:rsidRPr="004301E2" w:rsidRDefault="00E43F57" w:rsidP="007A0EDA">
      <w:pPr>
        <w:rPr>
          <w:rFonts w:ascii="Times New Roman" w:hAnsi="Times New Roman" w:cs="Times New Roman"/>
          <w:sz w:val="28"/>
          <w:lang w:val="en-US"/>
        </w:rPr>
      </w:pPr>
      <w:r>
        <w:rPr>
          <w:rFonts w:ascii="Times New Roman" w:hAnsi="Times New Roman" w:cs="Times New Roman"/>
          <w:b/>
          <w:sz w:val="28"/>
          <w:lang w:val="en-US"/>
        </w:rPr>
        <w:t>Methods</w:t>
      </w:r>
      <w:r w:rsidR="004301E2">
        <w:rPr>
          <w:rFonts w:ascii="Times New Roman" w:hAnsi="Times New Roman" w:cs="Times New Roman"/>
          <w:b/>
          <w:sz w:val="28"/>
          <w:lang w:val="en-US"/>
        </w:rPr>
        <w:t xml:space="preserve"> </w:t>
      </w:r>
      <w:r w:rsidR="004301E2">
        <w:rPr>
          <w:rFonts w:ascii="Times New Roman" w:hAnsi="Times New Roman" w:cs="Times New Roman"/>
          <w:sz w:val="28"/>
          <w:lang w:val="en-US"/>
        </w:rPr>
        <w:t xml:space="preserve">Pubmed and Embase databases </w:t>
      </w:r>
      <w:r w:rsidR="00620EC1">
        <w:rPr>
          <w:rFonts w:ascii="Times New Roman" w:hAnsi="Times New Roman" w:cs="Times New Roman"/>
          <w:sz w:val="28"/>
          <w:lang w:val="en-US"/>
        </w:rPr>
        <w:t>were searched</w:t>
      </w:r>
      <w:r w:rsidR="00055383">
        <w:rPr>
          <w:rFonts w:ascii="Times New Roman" w:hAnsi="Times New Roman" w:cs="Times New Roman"/>
          <w:sz w:val="28"/>
          <w:lang w:val="en-US"/>
        </w:rPr>
        <w:t xml:space="preserve"> for studies reporting outcomes of diabetic cataract surgery combined with either anti-VEGF or DEX, with a follow-up ≥ 3 months.</w:t>
      </w:r>
      <w:r w:rsidR="007A0EDA">
        <w:rPr>
          <w:rFonts w:ascii="Times New Roman" w:hAnsi="Times New Roman" w:cs="Times New Roman"/>
          <w:sz w:val="28"/>
          <w:lang w:val="en-US"/>
        </w:rPr>
        <w:t xml:space="preserve"> The primary outcome was </w:t>
      </w:r>
      <w:r w:rsidR="00235A65">
        <w:rPr>
          <w:rFonts w:ascii="Times New Roman" w:hAnsi="Times New Roman" w:cs="Times New Roman"/>
          <w:sz w:val="28"/>
          <w:lang w:val="en-US"/>
        </w:rPr>
        <w:t xml:space="preserve">the </w:t>
      </w:r>
      <w:r w:rsidR="007A0EDA">
        <w:rPr>
          <w:rFonts w:ascii="Times New Roman" w:hAnsi="Times New Roman" w:cs="Times New Roman"/>
          <w:sz w:val="28"/>
          <w:lang w:val="en-US"/>
        </w:rPr>
        <w:t xml:space="preserve">mean change in central macular thickness (CMT). </w:t>
      </w:r>
      <w:r w:rsidR="00D41949">
        <w:rPr>
          <w:rFonts w:ascii="Times New Roman" w:hAnsi="Times New Roman" w:cs="Times New Roman"/>
          <w:sz w:val="28"/>
          <w:lang w:val="en-US"/>
        </w:rPr>
        <w:t>M</w:t>
      </w:r>
      <w:r w:rsidR="007A0EDA">
        <w:rPr>
          <w:rFonts w:ascii="Times New Roman" w:hAnsi="Times New Roman" w:cs="Times New Roman"/>
          <w:sz w:val="28"/>
          <w:lang w:val="en-US"/>
        </w:rPr>
        <w:t>ean change in best corrected visual acuity (BCVA)</w:t>
      </w:r>
      <w:r w:rsidR="00D41949">
        <w:rPr>
          <w:rFonts w:ascii="Times New Roman" w:hAnsi="Times New Roman" w:cs="Times New Roman"/>
          <w:sz w:val="28"/>
          <w:lang w:val="en-US"/>
        </w:rPr>
        <w:t xml:space="preserve"> was considered as a secondary outcome.</w:t>
      </w:r>
      <w:r w:rsidR="007A0EDA">
        <w:rPr>
          <w:rFonts w:ascii="Times New Roman" w:hAnsi="Times New Roman" w:cs="Times New Roman"/>
          <w:sz w:val="28"/>
          <w:lang w:val="en-US"/>
        </w:rPr>
        <w:t xml:space="preserve"> </w:t>
      </w:r>
      <w:r w:rsidR="0036347B">
        <w:rPr>
          <w:rFonts w:ascii="Times New Roman" w:hAnsi="Times New Roman" w:cs="Times New Roman"/>
          <w:sz w:val="28"/>
          <w:lang w:val="en-US"/>
        </w:rPr>
        <w:t xml:space="preserve">The </w:t>
      </w:r>
      <w:r w:rsidR="0036347B">
        <w:rPr>
          <w:rFonts w:ascii="Times New Roman" w:hAnsi="Times New Roman" w:cs="Times New Roman"/>
          <w:bCs/>
          <w:sz w:val="28"/>
          <w:lang w:val="en-US"/>
        </w:rPr>
        <w:t>m</w:t>
      </w:r>
      <w:r w:rsidR="007A0EDA" w:rsidRPr="000625E9">
        <w:rPr>
          <w:rFonts w:ascii="Times New Roman" w:hAnsi="Times New Roman" w:cs="Times New Roman"/>
          <w:bCs/>
          <w:sz w:val="28"/>
          <w:lang w:val="en-US"/>
        </w:rPr>
        <w:t xml:space="preserve">ean difference between baseline and post-treatment </w:t>
      </w:r>
      <w:r w:rsidR="007A0EDA">
        <w:rPr>
          <w:rFonts w:ascii="Times New Roman" w:hAnsi="Times New Roman" w:cs="Times New Roman"/>
          <w:bCs/>
          <w:sz w:val="28"/>
          <w:lang w:val="en-US"/>
        </w:rPr>
        <w:t xml:space="preserve">values </w:t>
      </w:r>
      <w:r w:rsidR="007A0EDA" w:rsidRPr="000625E9">
        <w:rPr>
          <w:rFonts w:ascii="Times New Roman" w:hAnsi="Times New Roman" w:cs="Times New Roman"/>
          <w:bCs/>
          <w:sz w:val="28"/>
          <w:lang w:val="en-US"/>
        </w:rPr>
        <w:t>(</w:t>
      </w:r>
      <w:r w:rsidR="00620EC1">
        <w:rPr>
          <w:rFonts w:ascii="Times New Roman" w:hAnsi="Times New Roman" w:cs="Times New Roman"/>
          <w:bCs/>
          <w:sz w:val="28"/>
          <w:lang w:val="en-US"/>
        </w:rPr>
        <w:t>MD) with 95%-</w:t>
      </w:r>
      <w:r w:rsidR="007A0EDA" w:rsidRPr="000625E9">
        <w:rPr>
          <w:rFonts w:ascii="Times New Roman" w:hAnsi="Times New Roman" w:cs="Times New Roman"/>
          <w:bCs/>
          <w:sz w:val="28"/>
          <w:lang w:val="en-US"/>
        </w:rPr>
        <w:t>Confidence Interval (95%CI)</w:t>
      </w:r>
      <w:r w:rsidR="009745E7">
        <w:rPr>
          <w:rFonts w:ascii="Times New Roman" w:hAnsi="Times New Roman" w:cs="Times New Roman"/>
          <w:bCs/>
          <w:sz w:val="28"/>
          <w:lang w:val="en-US"/>
        </w:rPr>
        <w:t xml:space="preserve"> was calculated and meta-analyses were performed. </w:t>
      </w:r>
      <w:r w:rsidR="00D41949">
        <w:rPr>
          <w:rFonts w:ascii="Times New Roman" w:hAnsi="Times New Roman" w:cs="Times New Roman"/>
          <w:bCs/>
          <w:sz w:val="28"/>
          <w:lang w:val="en-US"/>
        </w:rPr>
        <w:t xml:space="preserve"> </w:t>
      </w:r>
    </w:p>
    <w:p w14:paraId="773FBA8D" w14:textId="0BAD46F6" w:rsidR="008468D0" w:rsidRPr="00804810" w:rsidRDefault="00E43F57" w:rsidP="008468D0">
      <w:pPr>
        <w:rPr>
          <w:rFonts w:ascii="Times New Roman" w:hAnsi="Times New Roman" w:cs="Times New Roman"/>
          <w:sz w:val="28"/>
          <w:lang w:val="en-US"/>
        </w:rPr>
      </w:pPr>
      <w:r>
        <w:rPr>
          <w:rFonts w:ascii="Times New Roman" w:hAnsi="Times New Roman" w:cs="Times New Roman"/>
          <w:b/>
          <w:sz w:val="28"/>
          <w:lang w:val="en-US"/>
        </w:rPr>
        <w:t>Results</w:t>
      </w:r>
      <w:r w:rsidR="007A0EDA">
        <w:rPr>
          <w:rFonts w:ascii="Times New Roman" w:hAnsi="Times New Roman" w:cs="Times New Roman"/>
          <w:b/>
          <w:sz w:val="28"/>
          <w:lang w:val="en-US"/>
        </w:rPr>
        <w:t xml:space="preserve"> </w:t>
      </w:r>
      <w:r w:rsidR="009B2D87">
        <w:rPr>
          <w:rFonts w:ascii="Times New Roman" w:hAnsi="Times New Roman" w:cs="Times New Roman"/>
          <w:sz w:val="28"/>
          <w:lang w:val="en-US"/>
        </w:rPr>
        <w:t>Nine-teen</w:t>
      </w:r>
      <w:r w:rsidR="00275EE4">
        <w:rPr>
          <w:rFonts w:ascii="Times New Roman" w:hAnsi="Times New Roman" w:cs="Times New Roman"/>
          <w:sz w:val="28"/>
          <w:lang w:val="en-US"/>
        </w:rPr>
        <w:t xml:space="preserve"> studies were included, </w:t>
      </w:r>
      <w:r w:rsidR="009B2D87">
        <w:rPr>
          <w:rFonts w:ascii="Times New Roman" w:hAnsi="Times New Roman" w:cs="Times New Roman"/>
          <w:sz w:val="28"/>
          <w:lang w:val="en-US"/>
        </w:rPr>
        <w:t>8</w:t>
      </w:r>
      <w:r w:rsidR="00275EE4">
        <w:rPr>
          <w:rFonts w:ascii="Times New Roman" w:hAnsi="Times New Roman" w:cs="Times New Roman"/>
          <w:sz w:val="28"/>
          <w:lang w:val="en-US"/>
        </w:rPr>
        <w:t xml:space="preserve"> in the DEX group and 1</w:t>
      </w:r>
      <w:r w:rsidR="009B2D87">
        <w:rPr>
          <w:rFonts w:ascii="Times New Roman" w:hAnsi="Times New Roman" w:cs="Times New Roman"/>
          <w:sz w:val="28"/>
          <w:lang w:val="en-US"/>
        </w:rPr>
        <w:t>1</w:t>
      </w:r>
      <w:r w:rsidR="00275EE4">
        <w:rPr>
          <w:rFonts w:ascii="Times New Roman" w:hAnsi="Times New Roman" w:cs="Times New Roman"/>
          <w:sz w:val="28"/>
          <w:lang w:val="en-US"/>
        </w:rPr>
        <w:t xml:space="preserve"> in the anti-VEGF group. A significant reduction of macular thickness was shown in the DEX group at 3 months (MD =-98.35</w:t>
      </w:r>
      <w:r w:rsidR="008468D0">
        <w:rPr>
          <w:rFonts w:ascii="Times New Roman" w:hAnsi="Times New Roman" w:cs="Times New Roman"/>
          <w:sz w:val="28"/>
          <w:lang w:val="en-US"/>
        </w:rPr>
        <w:t>µm;</w:t>
      </w:r>
      <w:r w:rsidR="00235A65">
        <w:rPr>
          <w:rFonts w:ascii="Times New Roman" w:hAnsi="Times New Roman" w:cs="Times New Roman"/>
          <w:sz w:val="28"/>
          <w:lang w:val="en-US"/>
        </w:rPr>
        <w:t xml:space="preserve"> </w:t>
      </w:r>
      <w:r w:rsidR="008468D0">
        <w:rPr>
          <w:rFonts w:ascii="Times New Roman" w:hAnsi="Times New Roman" w:cs="Times New Roman"/>
          <w:sz w:val="28"/>
          <w:lang w:val="en-US"/>
        </w:rPr>
        <w:t>95% CI,</w:t>
      </w:r>
      <w:r w:rsidR="006609AA">
        <w:rPr>
          <w:rFonts w:ascii="Times New Roman" w:hAnsi="Times New Roman" w:cs="Times New Roman"/>
          <w:sz w:val="28"/>
          <w:lang w:val="en-US"/>
        </w:rPr>
        <w:t xml:space="preserve"> </w:t>
      </w:r>
      <w:r w:rsidR="00275EE4">
        <w:rPr>
          <w:rFonts w:ascii="Times New Roman" w:hAnsi="Times New Roman" w:cs="Times New Roman"/>
          <w:sz w:val="28"/>
          <w:lang w:val="en-US"/>
        </w:rPr>
        <w:t>-147.15/-49.54), while mean CMT change was non-significant in the anti-VEGF group (MD=-21.61µm;</w:t>
      </w:r>
      <w:r w:rsidR="006609AA">
        <w:rPr>
          <w:rFonts w:ascii="Times New Roman" w:hAnsi="Times New Roman" w:cs="Times New Roman"/>
          <w:sz w:val="28"/>
          <w:lang w:val="en-US"/>
        </w:rPr>
        <w:t xml:space="preserve"> </w:t>
      </w:r>
      <w:r w:rsidR="00275EE4">
        <w:rPr>
          <w:rFonts w:ascii="Times New Roman" w:hAnsi="Times New Roman" w:cs="Times New Roman"/>
          <w:sz w:val="28"/>
          <w:lang w:val="en-US"/>
        </w:rPr>
        <w:t>95% CI,</w:t>
      </w:r>
      <w:r w:rsidR="006609AA">
        <w:rPr>
          <w:rFonts w:ascii="Times New Roman" w:hAnsi="Times New Roman" w:cs="Times New Roman"/>
          <w:sz w:val="28"/>
          <w:lang w:val="en-US"/>
        </w:rPr>
        <w:t xml:space="preserve"> </w:t>
      </w:r>
      <w:r w:rsidR="00275EE4">
        <w:rPr>
          <w:rFonts w:ascii="Times New Roman" w:hAnsi="Times New Roman" w:cs="Times New Roman"/>
          <w:sz w:val="28"/>
          <w:lang w:val="en-US"/>
        </w:rPr>
        <w:t>-59.46/16.24; test of group differences, P&lt; 0.001).</w:t>
      </w:r>
      <w:r w:rsidR="008468D0">
        <w:rPr>
          <w:rFonts w:ascii="Times New Roman" w:hAnsi="Times New Roman" w:cs="Times New Roman"/>
          <w:sz w:val="28"/>
          <w:lang w:val="en-US"/>
        </w:rPr>
        <w:t xml:space="preserve"> At 3 months, no difference in visual gain was found between the two groups (P= 0.13).</w:t>
      </w:r>
      <w:r w:rsidR="00237D4D">
        <w:rPr>
          <w:rFonts w:ascii="Times New Roman" w:hAnsi="Times New Roman" w:cs="Times New Roman"/>
          <w:sz w:val="28"/>
          <w:lang w:val="en-US"/>
        </w:rPr>
        <w:t xml:space="preserve">  </w:t>
      </w:r>
      <w:r w:rsidR="008468D0">
        <w:rPr>
          <w:rFonts w:ascii="Times New Roman" w:hAnsi="Times New Roman" w:cs="Times New Roman"/>
          <w:sz w:val="28"/>
          <w:lang w:val="en-US"/>
        </w:rPr>
        <w:t xml:space="preserve"> </w:t>
      </w:r>
    </w:p>
    <w:p w14:paraId="0CD21C7C" w14:textId="63377A3D" w:rsidR="00237D4D" w:rsidRDefault="00E43F57" w:rsidP="00237D4D">
      <w:pPr>
        <w:rPr>
          <w:rFonts w:ascii="Times New Roman" w:hAnsi="Times New Roman" w:cs="Times New Roman"/>
          <w:sz w:val="28"/>
          <w:lang w:val="en-US"/>
        </w:rPr>
      </w:pPr>
      <w:r>
        <w:rPr>
          <w:rFonts w:ascii="Times New Roman" w:hAnsi="Times New Roman" w:cs="Times New Roman"/>
          <w:b/>
          <w:sz w:val="28"/>
          <w:lang w:val="en-US"/>
        </w:rPr>
        <w:t>Conclusions</w:t>
      </w:r>
      <w:r w:rsidR="00237D4D">
        <w:rPr>
          <w:rFonts w:ascii="Times New Roman" w:hAnsi="Times New Roman" w:cs="Times New Roman"/>
          <w:b/>
          <w:sz w:val="28"/>
          <w:lang w:val="en-US"/>
        </w:rPr>
        <w:t xml:space="preserve"> </w:t>
      </w:r>
      <w:r w:rsidR="00620EC1" w:rsidRPr="00620EC1">
        <w:rPr>
          <w:rFonts w:ascii="Times New Roman" w:hAnsi="Times New Roman" w:cs="Times New Roman"/>
          <w:sz w:val="28"/>
          <w:lang w:val="en-US"/>
        </w:rPr>
        <w:t xml:space="preserve">In </w:t>
      </w:r>
      <w:r w:rsidR="00620EC1">
        <w:rPr>
          <w:rFonts w:ascii="Times New Roman" w:hAnsi="Times New Roman" w:cs="Times New Roman"/>
          <w:sz w:val="28"/>
          <w:lang w:val="en-US"/>
        </w:rPr>
        <w:t>DME</w:t>
      </w:r>
      <w:r w:rsidR="00620EC1" w:rsidRPr="00620EC1">
        <w:rPr>
          <w:rFonts w:ascii="Times New Roman" w:hAnsi="Times New Roman" w:cs="Times New Roman"/>
          <w:sz w:val="28"/>
          <w:lang w:val="en-US"/>
        </w:rPr>
        <w:t xml:space="preserve"> patients,</w:t>
      </w:r>
      <w:r w:rsidR="00620EC1">
        <w:rPr>
          <w:rFonts w:ascii="Times New Roman" w:hAnsi="Times New Roman" w:cs="Times New Roman"/>
          <w:sz w:val="28"/>
          <w:lang w:val="en-US"/>
        </w:rPr>
        <w:t xml:space="preserve"> c</w:t>
      </w:r>
      <w:r w:rsidR="00237D4D">
        <w:rPr>
          <w:rFonts w:ascii="Times New Roman" w:hAnsi="Times New Roman" w:cs="Times New Roman"/>
          <w:sz w:val="28"/>
          <w:lang w:val="en-US"/>
        </w:rPr>
        <w:t>ataract surgery combined with DEX seems to provide better anatomical outcomes compared with cataract surgery combined with anti-VEGF</w:t>
      </w:r>
      <w:r w:rsidR="006609AA">
        <w:rPr>
          <w:rFonts w:ascii="Times New Roman" w:hAnsi="Times New Roman" w:cs="Times New Roman"/>
          <w:sz w:val="28"/>
          <w:lang w:val="en-US"/>
        </w:rPr>
        <w:t xml:space="preserve"> therapy</w:t>
      </w:r>
      <w:r w:rsidR="00237D4D">
        <w:rPr>
          <w:rFonts w:ascii="Times New Roman" w:hAnsi="Times New Roman" w:cs="Times New Roman"/>
          <w:sz w:val="28"/>
          <w:lang w:val="en-US"/>
        </w:rPr>
        <w:t xml:space="preserve">. However, </w:t>
      </w:r>
      <w:r w:rsidR="00620EC1">
        <w:rPr>
          <w:rFonts w:ascii="Times New Roman" w:hAnsi="Times New Roman" w:cs="Times New Roman"/>
          <w:sz w:val="28"/>
          <w:lang w:val="en-US"/>
        </w:rPr>
        <w:t>our evidence was</w:t>
      </w:r>
      <w:r w:rsidR="00237D4D">
        <w:rPr>
          <w:rFonts w:ascii="Times New Roman" w:hAnsi="Times New Roman" w:cs="Times New Roman"/>
          <w:sz w:val="28"/>
          <w:lang w:val="en-US"/>
        </w:rPr>
        <w:t xml:space="preserve"> limited by significant heterogeneity. </w:t>
      </w:r>
      <w:r w:rsidR="007955CE">
        <w:rPr>
          <w:rFonts w:ascii="Times New Roman" w:hAnsi="Times New Roman" w:cs="Times New Roman"/>
          <w:sz w:val="28"/>
          <w:lang w:val="en-US"/>
        </w:rPr>
        <w:t>R</w:t>
      </w:r>
      <w:r w:rsidR="00237D4D">
        <w:rPr>
          <w:rFonts w:ascii="Times New Roman" w:hAnsi="Times New Roman" w:cs="Times New Roman"/>
          <w:sz w:val="28"/>
          <w:lang w:val="en-US"/>
        </w:rPr>
        <w:t>andomized trials comparing these two different combined approaches are warranted.</w:t>
      </w:r>
    </w:p>
    <w:p w14:paraId="2DE34994" w14:textId="77777777" w:rsidR="00237D4D" w:rsidRDefault="00237D4D" w:rsidP="00237D4D">
      <w:pPr>
        <w:rPr>
          <w:rFonts w:ascii="Times New Roman" w:hAnsi="Times New Roman" w:cs="Times New Roman"/>
          <w:sz w:val="28"/>
          <w:lang w:val="en-US"/>
        </w:rPr>
      </w:pPr>
    </w:p>
    <w:p w14:paraId="717B136E" w14:textId="77777777" w:rsidR="00237D4D" w:rsidRDefault="00237D4D" w:rsidP="00237D4D">
      <w:pPr>
        <w:rPr>
          <w:rFonts w:ascii="Times New Roman" w:hAnsi="Times New Roman" w:cs="Times New Roman"/>
          <w:sz w:val="28"/>
          <w:lang w:val="en-US"/>
        </w:rPr>
      </w:pPr>
    </w:p>
    <w:p w14:paraId="7952CE92" w14:textId="77777777" w:rsidR="00237D4D" w:rsidRDefault="00237D4D" w:rsidP="00237D4D">
      <w:pPr>
        <w:rPr>
          <w:rFonts w:ascii="Times New Roman" w:hAnsi="Times New Roman" w:cs="Times New Roman"/>
          <w:sz w:val="28"/>
          <w:lang w:val="en-US"/>
        </w:rPr>
      </w:pPr>
    </w:p>
    <w:p w14:paraId="384A8DD4" w14:textId="77777777" w:rsidR="00237D4D" w:rsidRDefault="00237D4D" w:rsidP="00237D4D">
      <w:pPr>
        <w:rPr>
          <w:rFonts w:ascii="Times New Roman" w:hAnsi="Times New Roman" w:cs="Times New Roman"/>
          <w:sz w:val="28"/>
          <w:lang w:val="en-US"/>
        </w:rPr>
      </w:pPr>
    </w:p>
    <w:p w14:paraId="08424C34" w14:textId="77777777" w:rsidR="00237D4D" w:rsidRDefault="00237D4D" w:rsidP="00237D4D">
      <w:pPr>
        <w:rPr>
          <w:rFonts w:ascii="Times New Roman" w:hAnsi="Times New Roman" w:cs="Times New Roman"/>
          <w:sz w:val="28"/>
          <w:lang w:val="en-US"/>
        </w:rPr>
      </w:pPr>
    </w:p>
    <w:p w14:paraId="1C0EB4FB" w14:textId="77777777" w:rsidR="00237D4D" w:rsidRDefault="00237D4D" w:rsidP="00237D4D">
      <w:pPr>
        <w:rPr>
          <w:rFonts w:ascii="Times New Roman" w:hAnsi="Times New Roman" w:cs="Times New Roman"/>
          <w:sz w:val="28"/>
          <w:lang w:val="en-US"/>
        </w:rPr>
      </w:pPr>
    </w:p>
    <w:p w14:paraId="1802B1FD" w14:textId="72720AA1" w:rsidR="00237D4D" w:rsidRDefault="00237D4D" w:rsidP="00237D4D">
      <w:pPr>
        <w:rPr>
          <w:rFonts w:ascii="Times New Roman" w:hAnsi="Times New Roman" w:cs="Times New Roman"/>
          <w:sz w:val="28"/>
          <w:lang w:val="en-US"/>
        </w:rPr>
      </w:pPr>
      <w:r>
        <w:rPr>
          <w:rFonts w:ascii="Times New Roman" w:hAnsi="Times New Roman" w:cs="Times New Roman"/>
          <w:sz w:val="28"/>
          <w:lang w:val="en-US"/>
        </w:rPr>
        <w:t xml:space="preserve"> </w:t>
      </w:r>
    </w:p>
    <w:p w14:paraId="396A0386" w14:textId="50FB022F" w:rsidR="00E43F57" w:rsidRDefault="00E43F57" w:rsidP="0042285F">
      <w:pPr>
        <w:rPr>
          <w:rFonts w:ascii="Times New Roman" w:hAnsi="Times New Roman" w:cs="Times New Roman"/>
          <w:b/>
          <w:sz w:val="28"/>
          <w:lang w:val="en-US"/>
        </w:rPr>
      </w:pPr>
      <w:r>
        <w:rPr>
          <w:rFonts w:ascii="Times New Roman" w:hAnsi="Times New Roman" w:cs="Times New Roman"/>
          <w:b/>
          <w:sz w:val="28"/>
          <w:lang w:val="en-US"/>
        </w:rPr>
        <w:t xml:space="preserve"> </w:t>
      </w:r>
    </w:p>
    <w:p w14:paraId="488FA8F4" w14:textId="77777777" w:rsidR="00BA13E8" w:rsidRDefault="00BA13E8" w:rsidP="0042285F">
      <w:pPr>
        <w:rPr>
          <w:rFonts w:ascii="Times New Roman" w:hAnsi="Times New Roman" w:cs="Times New Roman"/>
          <w:b/>
          <w:sz w:val="28"/>
          <w:lang w:val="en-US"/>
        </w:rPr>
      </w:pPr>
    </w:p>
    <w:p w14:paraId="4629B8C2" w14:textId="77777777" w:rsidR="00D41949" w:rsidRDefault="00D41949" w:rsidP="0042285F">
      <w:pPr>
        <w:rPr>
          <w:rFonts w:ascii="Times New Roman" w:hAnsi="Times New Roman" w:cs="Times New Roman"/>
          <w:b/>
          <w:sz w:val="28"/>
          <w:lang w:val="en-US"/>
        </w:rPr>
      </w:pPr>
    </w:p>
    <w:p w14:paraId="60596D8D" w14:textId="77777777" w:rsidR="00D41949" w:rsidRDefault="00D41949" w:rsidP="0042285F">
      <w:pPr>
        <w:rPr>
          <w:rFonts w:ascii="Times New Roman" w:hAnsi="Times New Roman" w:cs="Times New Roman"/>
          <w:b/>
          <w:sz w:val="28"/>
          <w:lang w:val="en-US"/>
        </w:rPr>
      </w:pPr>
    </w:p>
    <w:p w14:paraId="00F71460" w14:textId="77777777" w:rsidR="00D41949" w:rsidRDefault="00D41949" w:rsidP="0042285F">
      <w:pPr>
        <w:rPr>
          <w:rFonts w:ascii="Times New Roman" w:hAnsi="Times New Roman" w:cs="Times New Roman"/>
          <w:b/>
          <w:sz w:val="28"/>
          <w:lang w:val="en-US"/>
        </w:rPr>
      </w:pPr>
    </w:p>
    <w:p w14:paraId="34EB9E9C" w14:textId="61CC982E" w:rsidR="00E43F57" w:rsidRPr="00E43F57" w:rsidRDefault="00E43F57" w:rsidP="0042285F">
      <w:pPr>
        <w:rPr>
          <w:rFonts w:ascii="Times New Roman" w:hAnsi="Times New Roman" w:cs="Times New Roman"/>
          <w:b/>
          <w:sz w:val="28"/>
          <w:lang w:val="en-US"/>
        </w:rPr>
      </w:pPr>
      <w:r w:rsidRPr="00E43F57">
        <w:rPr>
          <w:rFonts w:ascii="Times New Roman" w:hAnsi="Times New Roman" w:cs="Times New Roman"/>
          <w:b/>
          <w:sz w:val="28"/>
          <w:lang w:val="en-US"/>
        </w:rPr>
        <w:t>Introduction</w:t>
      </w:r>
    </w:p>
    <w:p w14:paraId="54299120" w14:textId="63FA7914" w:rsidR="00DC6E51" w:rsidRPr="006025C3" w:rsidRDefault="008C419A" w:rsidP="0042285F">
      <w:pPr>
        <w:rPr>
          <w:rFonts w:ascii="Times New Roman" w:hAnsi="Times New Roman" w:cs="Times New Roman"/>
          <w:sz w:val="28"/>
          <w:lang w:val="en-US"/>
        </w:rPr>
      </w:pPr>
      <w:r>
        <w:rPr>
          <w:rFonts w:ascii="Times New Roman" w:hAnsi="Times New Roman" w:cs="Times New Roman"/>
          <w:sz w:val="28"/>
          <w:lang w:val="en-US"/>
        </w:rPr>
        <w:t>Catar</w:t>
      </w:r>
      <w:r w:rsidR="0002434E">
        <w:rPr>
          <w:rFonts w:ascii="Times New Roman" w:hAnsi="Times New Roman" w:cs="Times New Roman"/>
          <w:sz w:val="28"/>
          <w:lang w:val="en-US"/>
        </w:rPr>
        <w:t>act surgery represents one of the most common surgical procedures worldwide.</w:t>
      </w:r>
      <w:r w:rsidR="00F23794">
        <w:rPr>
          <w:rFonts w:ascii="Times New Roman" w:hAnsi="Times New Roman" w:cs="Times New Roman"/>
          <w:sz w:val="28"/>
          <w:lang w:val="en-US"/>
        </w:rPr>
        <w:fldChar w:fldCharType="begin" w:fldLock="1"/>
      </w:r>
      <w:r w:rsidR="00F23794">
        <w:rPr>
          <w:rFonts w:ascii="Times New Roman" w:hAnsi="Times New Roman" w:cs="Times New Roman"/>
          <w:sz w:val="28"/>
          <w:lang w:val="en-US"/>
        </w:rPr>
        <w:instrText>ADDIN CSL_CITATION {"citationItems":[{"id":"ITEM-1","itemData":{"DOI":"10.1167/iovs.16-19894","ISSN":"15525783","PMID":"27802517","abstract":"PURPOSE. Cataract is the leading cause of blindness and cataract surgical rate (CSR) is used as a proxy indicator of access to cataract services in a country. The aim of this study was to explore the associations between the CSR and the economic development of countries in terms of gross domestic product per capital (GDP/P) and gross national income per capita (GNI/P). METHODS. We systematically searched OVID (Medline and Embase), Pubmed, Embase.com, ISI Web of Science, and Cochrane Library databases, and retrieved additional data from unpublished reports. Cataract surgical rates and economic indicators (GDP/P, GNI/P) were collected for each country from 2005 to 2014. Complete data were used for the 50 largest countries according to World Health Organization (WHO) population estimates. Linear correlations between GDP/P and CSR were calculated. Cataract surgical rate data over two periods were used for analysis: 2005 to 2009 and 2010 to 2014 (CSR in 2009 or nearest year, CSR in 2014 or nearest year). RESULTS. Over the study period, CSR data were available for 152 countries across both time periods. Most of the CSR data were obtained from nongovernment organization (NGO) reports, including WHO reports. A good linear correlation between CSR and GDP/P was found overall, nearest to 2009 (β = 0.162, Linear: y = 0.162x + 282.242; R2 = 0.665, P &lt; 0.001). Regression analysis of CSR nearest to 2014 produced similar findings, with significant correlations between CSR and GDP/P (Linear: y = 0.208x + 94.008; R2 = 0.785, P &lt; 0.001). When using GNI/P as an economic indicator, similarly excellent lines of fit were obtained. After adjusting for time and country, CSR was significantly associated with GDP/P (Coefficient = 0.147, R2 = 0.759, P &lt; 0.001), and GNI/P (Coefficient = 0.152, R2 = 0.757, P &lt; 0.001). Most countries had an increase in CSRs over time, with the greatest increases observed for Iran and Argentina. CONCLUSION. Cataract surgical rate and economic indicators are closely associated, indicating the strong influence of resource availability on healthcare delivery. Considering this relationship, it is important to be innovative in delivery of low-cost services and invest strategically in capacity development to meet cataract surgical need in low-resource settings.","author":[{"dropping-particle":"","family":"Wang","given":"Wei","non-dropping-particle":"","parse-names":false,"suffix":""},{"dropping-particle":"","family":"Yan","given":"William","non-dropping-particle":"","parse-names":false,"suffix":""},{"dropping-particle":"","family":"Fotis","given":"Kathy","non-dropping-particle":"","parse-names":false,"suffix":""},{"dropping-particle":"","family":"Prasad","given":"Noela M.","non-dropping-particle":"","parse-names":false,"suffix":""},{"dropping-particle":"","family":"Lansingh","given":"Van Charles","non-dropping-particle":"","parse-names":false,"suffix":""},{"dropping-particle":"","family":"Taylor","given":"Hugh R.","non-dropping-particle":"","parse-names":false,"suffix":""},{"dropping-particle":"","family":"Finger","given":"Robert P.","non-dropping-particle":"","parse-names":false,"suffix":""},{"dropping-particle":"","family":"Facciolo","given":"Damian","non-dropping-particle":"","parse-names":false,"suffix":""},{"dropping-particle":"","family":"He","given":"Mingguang","non-dropping-particle":"","parse-names":false,"suffix":""}],"container-title":"Investigative Ophthalmology and Visual Science","id":"ITEM-1","issue":"14","issued":{"date-parts":[["2016"]]},"page":"5872-5881","title":"Cataract surgical rate and socioeconomics: A global study","type":"article-journal","volume":"57"},"uris":["http://www.mendeley.com/documents/?uuid=f817fb77-ebab-4a78-a6a4-ad40a68bae20"]}],"mendeley":{"formattedCitation":"&lt;sup&gt;1&lt;/sup&gt;","plainTextFormattedCitation":"1","previouslyFormattedCitation":"&lt;sup&gt;1&lt;/sup&gt;"},"properties":{"noteIndex":0},"schema":"https://github.com/citation-style-language/schema/raw/master/csl-citation.json"}</w:instrText>
      </w:r>
      <w:r w:rsidR="00F23794">
        <w:rPr>
          <w:rFonts w:ascii="Times New Roman" w:hAnsi="Times New Roman" w:cs="Times New Roman"/>
          <w:sz w:val="28"/>
          <w:lang w:val="en-US"/>
        </w:rPr>
        <w:fldChar w:fldCharType="separate"/>
      </w:r>
      <w:r w:rsidR="00F23794" w:rsidRPr="00F23794">
        <w:rPr>
          <w:rFonts w:ascii="Times New Roman" w:hAnsi="Times New Roman" w:cs="Times New Roman"/>
          <w:noProof/>
          <w:sz w:val="28"/>
          <w:vertAlign w:val="superscript"/>
          <w:lang w:val="en-US"/>
        </w:rPr>
        <w:t>1</w:t>
      </w:r>
      <w:r w:rsidR="00F23794">
        <w:rPr>
          <w:rFonts w:ascii="Times New Roman" w:hAnsi="Times New Roman" w:cs="Times New Roman"/>
          <w:sz w:val="28"/>
          <w:lang w:val="en-US"/>
        </w:rPr>
        <w:fldChar w:fldCharType="end"/>
      </w:r>
      <w:r w:rsidR="0002434E">
        <w:rPr>
          <w:rFonts w:ascii="Times New Roman" w:hAnsi="Times New Roman" w:cs="Times New Roman"/>
          <w:sz w:val="28"/>
          <w:lang w:val="en-US"/>
        </w:rPr>
        <w:t xml:space="preserve"> </w:t>
      </w:r>
      <w:r w:rsidR="00385E80">
        <w:rPr>
          <w:rFonts w:ascii="Times New Roman" w:hAnsi="Times New Roman" w:cs="Times New Roman"/>
          <w:sz w:val="28"/>
          <w:lang w:val="en-US"/>
        </w:rPr>
        <w:t xml:space="preserve">About 20% of patients undergoing </w:t>
      </w:r>
      <w:r w:rsidR="00724B88">
        <w:rPr>
          <w:rFonts w:ascii="Times New Roman" w:hAnsi="Times New Roman" w:cs="Times New Roman"/>
          <w:sz w:val="28"/>
          <w:lang w:val="en-US"/>
        </w:rPr>
        <w:t>cataract surgery are diabetic</w:t>
      </w:r>
      <w:r w:rsidR="008666A1" w:rsidRPr="008666A1">
        <w:rPr>
          <w:rFonts w:ascii="Times New Roman" w:hAnsi="Times New Roman" w:cs="Times New Roman"/>
          <w:sz w:val="28"/>
          <w:lang w:val="en-US"/>
        </w:rPr>
        <w:t xml:space="preserve"> </w:t>
      </w:r>
      <w:r w:rsidR="008666A1">
        <w:rPr>
          <w:rFonts w:ascii="Times New Roman" w:hAnsi="Times New Roman" w:cs="Times New Roman"/>
          <w:sz w:val="28"/>
          <w:lang w:val="en-US"/>
        </w:rPr>
        <w:t>at the time of surgery</w:t>
      </w:r>
      <w:r w:rsidR="00724B88">
        <w:rPr>
          <w:rFonts w:ascii="Times New Roman" w:hAnsi="Times New Roman" w:cs="Times New Roman"/>
          <w:sz w:val="28"/>
          <w:lang w:val="en-US"/>
        </w:rPr>
        <w:t>.</w:t>
      </w:r>
      <w:r w:rsidR="00F23794">
        <w:rPr>
          <w:rFonts w:ascii="Times New Roman" w:hAnsi="Times New Roman" w:cs="Times New Roman"/>
          <w:sz w:val="28"/>
          <w:lang w:val="en-US"/>
        </w:rPr>
        <w:fldChar w:fldCharType="begin" w:fldLock="1"/>
      </w:r>
      <w:r w:rsidR="00B93A4C">
        <w:rPr>
          <w:rFonts w:ascii="Times New Roman" w:hAnsi="Times New Roman" w:cs="Times New Roman"/>
          <w:sz w:val="28"/>
          <w:lang w:val="en-US"/>
        </w:rPr>
        <w:instrText>ADDIN CSL_CITATION {"citationItems":[{"id":"ITEM-1","itemData":{"DOI":"10.1177/1120672119830578","ISSN":"17246016","PMID":"30854895","abstract":"Background: The purpose of this study is to determine the prevalence of diabetes and diabetic macular edema in patients undergoing senile cataract surgery in Italy. Methods: It is a prospective, multicenter, cross-sectional study. Thirteen ophthalmic units equally distributed across the Italian territory have been involved in the study. For a period of 3 months, all subjects undergoing phacoemulsification received an Optical Coherence Tompgraphy (OCT) scan and were screened for the anamnestic presence of diabetes. In addition, five selected units collected blood samples from all their patients to measure glycated hemoglobin (HbA1c) levels and detect the presence of occult diabetes (HbA1c &gt; 6.5%). In diabetic patients, levels of retinopathy were measured and diabetic macular edema was considered significant (clinically significant macular edema) when foveal thickness was above 30% of normal levels. Results: A total number of 3657 subjects have been screened. Among them, 20.4% were diabetics. Prevalence of diabetes was significantly higher in males (24.7%) than in females (17%). Levels of HbA1c were tested in a representative sample of 1216 consecutive subjects, and occult diabetes was diagnosed in 4.8% of cases. No significant differences were observed between age groups or different geographic areas. Among diabetic patients, diabetic macular edema of any kind was present in 27.5% (clinically significant macular edema (6.6%)). No significant differences were seen in the prevalence of diabetic macular edema between males and females or between age groups. Among the 745 diabetic patients, no signs of retinopathy were seen in 537 subjects (76.3%), while 101 patients (14.3%) had nonproliferative retinopathy, 13 (1.7%) had nontreated proliferative diabetic retinopathy, and 53 (7.5%) had laser-treated retinopathy. In the entire sample of 3657 subjects, a normal macula was present in 90.9% of cases, diabetic macular edema of any kind in 5.4%, and other maculopathies in 3.4%. Conclusion: In this large cohort study on patients undergoing cataract surgery, more than one-fourth were diabetics and more than one-fourth of these had diabetic macular edema. These high prevalences suggest the opportunity to plan an adequate preoperative assessment in all patients in order to reduce the risk of postoperative development or worsening of a sight-threatening complication such as chronic diabetic macular edema.","author":[{"dropping-particle":"","family":"Panozzo","given":"Giacomo","non-dropping-particle":"","parse-names":false,"suffix":""},{"dropping-particle":"","family":"Staurenghi","given":"Giovanni","non-dropping-particle":"","parse-names":false,"suffix":""},{"dropping-particle":"","family":"Dalla Mura","given":"Giulia","non-dropping-particle":"","parse-names":false,"suffix":""},{"dropping-particle":"","family":"Giannarelli","given":"Diana","non-dropping-particle":"","parse-names":false,"suffix":""},{"dropping-particle":"","family":"Alessio","given":"Giovanni","non-dropping-particle":"","parse-names":false,"suffix":""},{"dropping-particle":"","family":"Alongi","given":"Salvatore","non-dropping-particle":"","parse-names":false,"suffix":""},{"dropping-particle":"","family":"Appolloni","given":"Romolo","non-dropping-particle":"","parse-names":false,"suffix":""},{"dropping-particle":"","family":"Baldascino","given":"Antonio","non-dropping-particle":"","parse-names":false,"suffix":""},{"dropping-particle":"","family":"Boscia","given":"Francesco","non-dropping-particle":"","parse-names":false,"suffix":""},{"dropping-particle":"","family":"Caporossi","given":"Aldo","non-dropping-particle":"","parse-names":false,"suffix":""},{"dropping-particle":"","family":"Cereda","given":"Matteo","non-dropping-particle":"","parse-names":false,"suffix":""},{"dropping-particle":"","family":"D’Ugo","given":"Erminia","non-dropping-particle":"","parse-names":false,"suffix":""},{"dropping-particle":"","family":"Fallico","given":"Matteo","non-dropping-particle":"","parse-names":false,"suffix":""},{"dropping-particle":"","family":"Avitabile","given":"Teresio","non-dropping-particle":"","parse-names":false,"suffix":""},{"dropping-particle":"","family":"Galan","given":"Alessandro","non-dropping-particle":"","parse-names":false,"suffix":""},{"dropping-particle":"","family":"Spina","given":"Carlo","non-dropping-particle":"La","parse-names":false,"suffix":""},{"dropping-particle":"","family":"Giudice","given":"Giuseppe","non-dropping-particle":"Lo","parse-names":false,"suffix":""},{"dropping-particle":"","family":"Mastropasqua","given":"Leonardo","non-dropping-particle":"","parse-names":false,"suffix":""},{"dropping-particle":"","family":"Palmisano","given":"Carmela","non-dropping-particle":"","parse-names":false,"suffix":""},{"dropping-particle":"","family":"Panico","given":"Claudio","non-dropping-particle":"","parse-names":false,"suffix":""},{"dropping-particle":"","family":"Parravano","given":"Maria Cristina","non-dropping-particle":"","parse-names":false,"suffix":""},{"dropping-particle":"","family":"Penna","given":"Rachele","non-dropping-particle":"","parse-names":false,"suffix":""},{"dropping-particle":"","family":"Pintore","given":"Pierpaolo","non-dropping-particle":"","parse-names":false,"suffix":""},{"dropping-particle":"","family":"Vaiano","given":"Agostino","non-dropping-particle":"","parse-names":false,"suffix":""},{"dropping-particle":"","family":"Reibaldi","given":"Michele","non-dropping-particle":"","parse-names":false,"suffix":""},{"dropping-particle":"","family":"Rizzo","given":"Stanislao","non-dropping-particle":"","parse-names":false,"suffix":""},{"dropping-particle":"","family":"Rossi","given":"Tommaso","non-dropping-particle":"","parse-names":false,"suffix":""},{"dropping-particle":"","family":"Varano","given":"Monica","non-dropping-particle":"","parse-names":false,"suffix":""},{"dropping-particle":"","family":"Virgili","given":"Gianni","non-dropping-particle":"","parse-names":false,"suffix":""}],"container-title":"European Journal of Ophthalmology","id":"ITEM-1","issue":"2","issued":{"date-parts":[["2020"]]},"page":"315-320","title":"Prevalence of diabetes and diabetic macular edema in patients undergoing senile cataract surgery in Italy: The DIabetes and CATaract study","type":"article-journal","volume":"30"},"uris":["http://www.mendeley.com/documents/?uuid=fb32c0bd-b699-4547-8c92-41d8ca7b1cf1"]}],"mendeley":{"formattedCitation":"&lt;sup&gt;2&lt;/sup&gt;","plainTextFormattedCitation":"2","previouslyFormattedCitation":"&lt;sup&gt;2&lt;/sup&gt;"},"properties":{"noteIndex":0},"schema":"https://github.com/citation-style-language/schema/raw/master/csl-citation.json"}</w:instrText>
      </w:r>
      <w:r w:rsidR="00F23794">
        <w:rPr>
          <w:rFonts w:ascii="Times New Roman" w:hAnsi="Times New Roman" w:cs="Times New Roman"/>
          <w:sz w:val="28"/>
          <w:lang w:val="en-US"/>
        </w:rPr>
        <w:fldChar w:fldCharType="separate"/>
      </w:r>
      <w:r w:rsidR="00F23794" w:rsidRPr="00F23794">
        <w:rPr>
          <w:rFonts w:ascii="Times New Roman" w:hAnsi="Times New Roman" w:cs="Times New Roman"/>
          <w:noProof/>
          <w:sz w:val="28"/>
          <w:vertAlign w:val="superscript"/>
          <w:lang w:val="en-US"/>
        </w:rPr>
        <w:t>2</w:t>
      </w:r>
      <w:r w:rsidR="00F23794">
        <w:rPr>
          <w:rFonts w:ascii="Times New Roman" w:hAnsi="Times New Roman" w:cs="Times New Roman"/>
          <w:sz w:val="28"/>
          <w:lang w:val="en-US"/>
        </w:rPr>
        <w:fldChar w:fldCharType="end"/>
      </w:r>
      <w:r w:rsidR="00724B88">
        <w:rPr>
          <w:rFonts w:ascii="Times New Roman" w:hAnsi="Times New Roman" w:cs="Times New Roman"/>
          <w:sz w:val="28"/>
          <w:lang w:val="en-US"/>
        </w:rPr>
        <w:t xml:space="preserve"> The management of </w:t>
      </w:r>
      <w:r w:rsidR="0042285F">
        <w:rPr>
          <w:rFonts w:ascii="Times New Roman" w:hAnsi="Times New Roman" w:cs="Times New Roman"/>
          <w:sz w:val="28"/>
          <w:lang w:val="en-US"/>
        </w:rPr>
        <w:t xml:space="preserve">diabetic </w:t>
      </w:r>
      <w:r w:rsidR="00724B88">
        <w:rPr>
          <w:rFonts w:ascii="Times New Roman" w:hAnsi="Times New Roman" w:cs="Times New Roman"/>
          <w:sz w:val="28"/>
          <w:lang w:val="en-US"/>
        </w:rPr>
        <w:t xml:space="preserve">cataract </w:t>
      </w:r>
      <w:r w:rsidR="00A9497E">
        <w:rPr>
          <w:rFonts w:ascii="Times New Roman" w:hAnsi="Times New Roman" w:cs="Times New Roman"/>
          <w:sz w:val="28"/>
          <w:lang w:val="en-US"/>
        </w:rPr>
        <w:t>can be</w:t>
      </w:r>
      <w:r w:rsidR="00724B88">
        <w:rPr>
          <w:rFonts w:ascii="Times New Roman" w:hAnsi="Times New Roman" w:cs="Times New Roman"/>
          <w:sz w:val="28"/>
          <w:lang w:val="en-US"/>
        </w:rPr>
        <w:t xml:space="preserve"> challenging because the surgery </w:t>
      </w:r>
      <w:r w:rsidR="00B779B1">
        <w:rPr>
          <w:rFonts w:ascii="Times New Roman" w:hAnsi="Times New Roman" w:cs="Times New Roman"/>
          <w:sz w:val="28"/>
          <w:lang w:val="en-US"/>
        </w:rPr>
        <w:t>may</w:t>
      </w:r>
      <w:r w:rsidR="008666A1">
        <w:rPr>
          <w:rFonts w:ascii="Times New Roman" w:hAnsi="Times New Roman" w:cs="Times New Roman"/>
          <w:sz w:val="28"/>
          <w:lang w:val="en-US"/>
        </w:rPr>
        <w:t xml:space="preserve"> </w:t>
      </w:r>
      <w:r w:rsidR="00B779B1">
        <w:rPr>
          <w:rFonts w:ascii="Times New Roman" w:hAnsi="Times New Roman" w:cs="Times New Roman"/>
          <w:sz w:val="28"/>
          <w:lang w:val="en-US"/>
        </w:rPr>
        <w:t>increase</w:t>
      </w:r>
      <w:r w:rsidR="0042285F">
        <w:rPr>
          <w:rFonts w:ascii="Times New Roman" w:hAnsi="Times New Roman" w:cs="Times New Roman"/>
          <w:sz w:val="28"/>
          <w:lang w:val="en-US"/>
        </w:rPr>
        <w:t xml:space="preserve"> diabetic retinopathy and</w:t>
      </w:r>
      <w:r w:rsidR="008666A1">
        <w:rPr>
          <w:rFonts w:ascii="Times New Roman" w:hAnsi="Times New Roman" w:cs="Times New Roman"/>
          <w:sz w:val="28"/>
          <w:lang w:val="en-US"/>
        </w:rPr>
        <w:t>/or</w:t>
      </w:r>
      <w:r w:rsidR="0042285F">
        <w:rPr>
          <w:rFonts w:ascii="Times New Roman" w:hAnsi="Times New Roman" w:cs="Times New Roman"/>
          <w:sz w:val="28"/>
          <w:lang w:val="en-US"/>
        </w:rPr>
        <w:t xml:space="preserve"> maculopathy</w:t>
      </w:r>
      <w:r w:rsidR="008666A1">
        <w:rPr>
          <w:rFonts w:ascii="Times New Roman" w:hAnsi="Times New Roman" w:cs="Times New Roman"/>
          <w:sz w:val="28"/>
          <w:lang w:val="en-US"/>
        </w:rPr>
        <w:t xml:space="preserve"> (i.e. diabetic macular edema, DME)</w:t>
      </w:r>
      <w:r w:rsidR="0042285F">
        <w:rPr>
          <w:rFonts w:ascii="Times New Roman" w:hAnsi="Times New Roman" w:cs="Times New Roman"/>
          <w:sz w:val="28"/>
          <w:lang w:val="en-US"/>
        </w:rPr>
        <w:t>.</w:t>
      </w:r>
      <w:r w:rsidR="00B93A4C">
        <w:rPr>
          <w:rFonts w:ascii="Times New Roman" w:hAnsi="Times New Roman" w:cs="Times New Roman"/>
          <w:sz w:val="28"/>
          <w:lang w:val="en-US"/>
        </w:rPr>
        <w:fldChar w:fldCharType="begin" w:fldLock="1"/>
      </w:r>
      <w:r w:rsidR="00B93A4C">
        <w:rPr>
          <w:rFonts w:ascii="Times New Roman" w:hAnsi="Times New Roman" w:cs="Times New Roman"/>
          <w:sz w:val="28"/>
          <w:lang w:val="en-US"/>
        </w:rPr>
        <w:instrText>ADDIN CSL_CITATION {"citationItems":[{"id":"ITEM-1","itemData":{"DOI":"10.1136/bjo.2005.087403","ISSN":"00071161","PMID":"16540489","abstract":"Background: Diabetic cataract extraction can be frequently complicated by macular oedema, progression of retinopathy, or development of iris neovascularisation. The pathogenesis of these complications may be the result of changes in the concentration of angiogenic and anti-angiogenic cytokines in the immediate postoperative period. The study aims to prospectively analyse this. Methods: Uneventful phacoemulsification with intraocular lens implant was performed in seven eyes of six patients with diabetic retinopathy ranging from severe non-proliferative to quiescent proliferative. Patients were reviewed 1 day, 1 week, 1 month, and 3 months after surgery with fundus fluorescein angiography (FFA) and aqueous sampling. Each sample was analysed for VEGF, HGF, II-1 β(pg/ml), and PEDF (μ/ml) by sandwich ELISA. Results: Clinically significant macular oedema (CSMO) occurred in one patient although increased macular hyperfluorescence occurred in three patients on FFA at 1 month. VEGF 165 concentration increased 1 day after surgery from a median baseline of 68 pg/ml (range 22-87 pg/ml) to 723 pg/ml (range 336-2071) at day 1. By 1 month it had decreased to 179 (range 66-811 pg/ml). HGF concentrations steadily increased over the month while IL-1 β and PEDF concentrations demonstrated an acute rise on day 1 after surgery and then IL-1β returned to baseline concentrations while PEDF decreased to below baseline. Conclusion: These results confirm altered concentrations of angiogenic and antiangiogenic growth factors after cataract surgery, which may induce subclinical and clinical worsening of diabetic maculopathy.","author":[{"dropping-particle":"","family":"Patel","given":"J. I.","non-dropping-particle":"","parse-names":false,"suffix":""},{"dropping-particle":"","family":"Hykin","given":"P. G.","non-dropping-particle":"","parse-names":false,"suffix":""},{"dropping-particle":"","family":"Cree","given":"I. A.","non-dropping-particle":"","parse-names":false,"suffix":""}],"container-title":"British Journal of Ophthalmology","id":"ITEM-1","issue":"6","issued":{"date-parts":[["2006"]]},"page":"697-701","title":"Diabetic cataract removal: Postoperative progression of maculopathy-growth factor and clinical analysis","type":"article-journal","volume":"90"},"uris":["http://www.mendeley.com/documents/?uuid=2180119a-fc5c-4275-bd75-9f561c6bb9c2"]},{"id":"ITEM-2","itemData":{"DOI":"10.1097/IAE.0000000000000298","ISSN":"15392864","PMID":"25118827","abstract":"PURPOSE:: Progression of diabetic macular edema has been reported as a common cause of poor visual acuity recovery after cataract surgery in patients with diabetes. Despite being responsible for the blood supply to the outer retina, the role of the choroidal layer in the pathogenesis of diabetic retinopathy (DR) is not yet understood. Our objective is to characterize macular and subfoveal choroidal thickness changes after cataract surgery in eyes with DR. METHODS:: Thirty-five eyes with clinically significant cataract of patients with DR were divided into three groups based on clinical and optical coherence tomography findings: patients with DR without macular edema, patients with DR and macular thickening detected on optical coherence tomography, and finally patients with clinically significant macular edema. All cases were submitted to ophthalmologic examination and spectral domain optical coherence tomography 1 week before cataract surgery and repeated 1 month after surgery. Patients with preoperative clinically significant macular edema were treated with intravitreal bevacizumab at the time of surgery. RESULTS:: All groups showed a significant increase in visual acuity 1 month after surgery (P &lt; 0.001). Mean foveal thickness increased significantly in all groups, including controls (P = 0.013), except in patients who were simultaneously treated with intravitreal bevacizumab (P = 0.933). An increase of maximum macular thickness of at least 11% was found in 25.7% of the DR eyes, but no such increase occurred in the control eyes. No significant change was verified for subfoveal choroidal thickness in any of the studied groups. CONCLUSION:: Surgical inflammation associated with cataract surgery caused a significant increase of macular thickness in control and DR eyes that were not treated with intravitreous bevacizumab. Such macular changes were not accompanied by subfoveal choroidal thickness changes in any of the study groups, suggesting that the changes in macular thickness associated with the surgery are not related to changes in choroidal thickness and that there is no relation between inner blood-retinal barrier status and diabetic choroidal angiopathy.","author":[{"dropping-particle":"","family":"Brito","given":"Pedro N.","non-dropping-particle":"","parse-names":false,"suffix":""},{"dropping-particle":"","family":"Rosas","given":"Vítor M.","non-dropping-particle":"","parse-names":false,"suffix":""},{"dropping-particle":"","family":"Coentrão","given":"Luís M.","non-dropping-particle":"","parse-names":false,"suffix":""},{"dropping-particle":"V.","family":"Carneiro","given":"Ângela","non-dropping-particle":"","parse-names":false,"suffix":""},{"dropping-particle":"","family":"Rocha-Sousa","given":"Amândio","non-dropping-particle":"","parse-names":false,"suffix":""},{"dropping-particle":"","family":"Brandão","given":"Elisete","non-dropping-particle":"","parse-names":false,"suffix":""},{"dropping-particle":"","family":"Falcão-Reis","given":"Fernando","non-dropping-particle":"","parse-names":false,"suffix":""},{"dropping-particle":"","family":"Falcão","given":"Manuel A.","non-dropping-particle":"","parse-names":false,"suffix":""}],"container-title":"Retina","id":"ITEM-2","issue":"2","issued":{"date-parts":[["2015"]]},"page":"294-302","title":"Evaluation of visual acuity, macular status, and subfoveal choroidal thickness changes after cataract surgery in eyes with diabetic retinopathy","type":"article-journal","volume":"35"},"uris":["http://www.mendeley.com/documents/?uuid=0160659f-f375-4624-a035-72c923a4361d"]}],"mendeley":{"formattedCitation":"&lt;sup&gt;3,4&lt;/sup&gt;","plainTextFormattedCitation":"3,4","previouslyFormattedCitation":"&lt;sup&gt;3,4&lt;/sup&gt;"},"properties":{"noteIndex":0},"schema":"https://github.com/citation-style-language/schema/raw/master/csl-citation.json"}</w:instrText>
      </w:r>
      <w:r w:rsidR="00B93A4C">
        <w:rPr>
          <w:rFonts w:ascii="Times New Roman" w:hAnsi="Times New Roman" w:cs="Times New Roman"/>
          <w:sz w:val="28"/>
          <w:lang w:val="en-US"/>
        </w:rPr>
        <w:fldChar w:fldCharType="separate"/>
      </w:r>
      <w:r w:rsidR="00B93A4C" w:rsidRPr="00B93A4C">
        <w:rPr>
          <w:rFonts w:ascii="Times New Roman" w:hAnsi="Times New Roman" w:cs="Times New Roman"/>
          <w:noProof/>
          <w:sz w:val="28"/>
          <w:vertAlign w:val="superscript"/>
          <w:lang w:val="en-US"/>
        </w:rPr>
        <w:t>3,4</w:t>
      </w:r>
      <w:r w:rsidR="00B93A4C">
        <w:rPr>
          <w:rFonts w:ascii="Times New Roman" w:hAnsi="Times New Roman" w:cs="Times New Roman"/>
          <w:sz w:val="28"/>
          <w:lang w:val="en-US"/>
        </w:rPr>
        <w:fldChar w:fldCharType="end"/>
      </w:r>
      <w:r w:rsidR="0042285F">
        <w:rPr>
          <w:rFonts w:ascii="Times New Roman" w:hAnsi="Times New Roman" w:cs="Times New Roman"/>
          <w:sz w:val="28"/>
          <w:lang w:val="en-US"/>
        </w:rPr>
        <w:t xml:space="preserve"> This becomes even more relevant </w:t>
      </w:r>
      <w:r w:rsidR="00B779B1">
        <w:rPr>
          <w:rFonts w:ascii="Times New Roman" w:hAnsi="Times New Roman" w:cs="Times New Roman"/>
          <w:sz w:val="28"/>
          <w:lang w:val="en-US"/>
        </w:rPr>
        <w:t>as</w:t>
      </w:r>
      <w:r w:rsidR="0042285F">
        <w:rPr>
          <w:rFonts w:ascii="Times New Roman" w:hAnsi="Times New Roman" w:cs="Times New Roman"/>
          <w:sz w:val="28"/>
          <w:lang w:val="en-US"/>
        </w:rPr>
        <w:t xml:space="preserve"> one out of four diabetic patients scheduled for </w:t>
      </w:r>
      <w:r w:rsidR="008666A1">
        <w:rPr>
          <w:rFonts w:ascii="Times New Roman" w:hAnsi="Times New Roman" w:cs="Times New Roman"/>
          <w:sz w:val="28"/>
          <w:lang w:val="en-US"/>
        </w:rPr>
        <w:t>cataract</w:t>
      </w:r>
      <w:r w:rsidR="0042285F">
        <w:rPr>
          <w:rFonts w:ascii="Times New Roman" w:hAnsi="Times New Roman" w:cs="Times New Roman"/>
          <w:sz w:val="28"/>
          <w:lang w:val="en-US"/>
        </w:rPr>
        <w:t xml:space="preserve"> surgery is already affected </w:t>
      </w:r>
      <w:r w:rsidR="00385E80">
        <w:rPr>
          <w:rFonts w:ascii="Times New Roman" w:hAnsi="Times New Roman" w:cs="Times New Roman"/>
          <w:sz w:val="28"/>
          <w:lang w:val="en-US"/>
        </w:rPr>
        <w:t xml:space="preserve">by </w:t>
      </w:r>
      <w:r w:rsidR="008666A1">
        <w:rPr>
          <w:rFonts w:ascii="Times New Roman" w:hAnsi="Times New Roman" w:cs="Times New Roman"/>
          <w:sz w:val="28"/>
          <w:lang w:val="en-US"/>
        </w:rPr>
        <w:t>DME</w:t>
      </w:r>
      <w:r w:rsidR="00385E80">
        <w:rPr>
          <w:rFonts w:ascii="Times New Roman" w:hAnsi="Times New Roman" w:cs="Times New Roman"/>
          <w:sz w:val="28"/>
          <w:lang w:val="en-US"/>
        </w:rPr>
        <w:t>.</w:t>
      </w:r>
      <w:r w:rsidR="00B93A4C">
        <w:rPr>
          <w:rFonts w:ascii="Times New Roman" w:hAnsi="Times New Roman" w:cs="Times New Roman"/>
          <w:sz w:val="28"/>
          <w:lang w:val="en-US"/>
        </w:rPr>
        <w:fldChar w:fldCharType="begin" w:fldLock="1"/>
      </w:r>
      <w:r w:rsidR="006025C3">
        <w:rPr>
          <w:rFonts w:ascii="Times New Roman" w:hAnsi="Times New Roman" w:cs="Times New Roman"/>
          <w:sz w:val="28"/>
          <w:lang w:val="en-US"/>
        </w:rPr>
        <w:instrText>ADDIN CSL_CITATION {"citationItems":[{"id":"ITEM-1","itemData":{"DOI":"10.1177/1120672119830578","ISSN":"17246016","PMID":"30854895","abstract":"Background: The purpose of this study is to determine the prevalence of diabetes and diabetic macular edema in patients undergoing senile cataract surgery in Italy. Methods: It is a prospective, multicenter, cross-sectional study. Thirteen ophthalmic units equally distributed across the Italian territory have been involved in the study. For a period of 3 months, all subjects undergoing phacoemulsification received an Optical Coherence Tompgraphy (OCT) scan and were screened for the anamnestic presence of diabetes. In addition, five selected units collected blood samples from all their patients to measure glycated hemoglobin (HbA1c) levels and detect the presence of occult diabetes (HbA1c &gt; 6.5%). In diabetic patients, levels of retinopathy were measured and diabetic macular edema was considered significant (clinically significant macular edema) when foveal thickness was above 30% of normal levels. Results: A total number of 3657 subjects have been screened. Among them, 20.4% were diabetics. Prevalence of diabetes was significantly higher in males (24.7%) than in females (17%). Levels of HbA1c were tested in a representative sample of 1216 consecutive subjects, and occult diabetes was diagnosed in 4.8% of cases. No significant differences were observed between age groups or different geographic areas. Among diabetic patients, diabetic macular edema of any kind was present in 27.5% (clinically significant macular edema (6.6%)). No significant differences were seen in the prevalence of diabetic macular edema between males and females or between age groups. Among the 745 diabetic patients, no signs of retinopathy were seen in 537 subjects (76.3%), while 101 patients (14.3%) had nonproliferative retinopathy, 13 (1.7%) had nontreated proliferative diabetic retinopathy, and 53 (7.5%) had laser-treated retinopathy. In the entire sample of 3657 subjects, a normal macula was present in 90.9% of cases, diabetic macular edema of any kind in 5.4%, and other maculopathies in 3.4%. Conclusion: In this large cohort study on patients undergoing cataract surgery, more than one-fourth were diabetics and more than one-fourth of these had diabetic macular edema. These high prevalences suggest the opportunity to plan an adequate preoperative assessment in all patients in order to reduce the risk of postoperative development or worsening of a sight-threatening complication such as chronic diabetic macular edema.","author":[{"dropping-particle":"","family":"Panozzo","given":"Giacomo","non-dropping-particle":"","parse-names":false,"suffix":""},{"dropping-particle":"","family":"Staurenghi","given":"Giovanni","non-dropping-particle":"","parse-names":false,"suffix":""},{"dropping-particle":"","family":"Dalla Mura","given":"Giulia","non-dropping-particle":"","parse-names":false,"suffix":""},{"dropping-particle":"","family":"Giannarelli","given":"Diana","non-dropping-particle":"","parse-names":false,"suffix":""},{"dropping-particle":"","family":"Alessio","given":"Giovanni","non-dropping-particle":"","parse-names":false,"suffix":""},{"dropping-particle":"","family":"Alongi","given":"Salvatore","non-dropping-particle":"","parse-names":false,"suffix":""},{"dropping-particle":"","family":"Appolloni","given":"Romolo","non-dropping-particle":"","parse-names":false,"suffix":""},{"dropping-particle":"","family":"Baldascino","given":"Antonio","non-dropping-particle":"","parse-names":false,"suffix":""},{"dropping-particle":"","family":"Boscia","given":"Francesco","non-dropping-particle":"","parse-names":false,"suffix":""},{"dropping-particle":"","family":"Caporossi","given":"Aldo","non-dropping-particle":"","parse-names":false,"suffix":""},{"dropping-particle":"","family":"Cereda","given":"Matteo","non-dropping-particle":"","parse-names":false,"suffix":""},{"dropping-particle":"","family":"D’Ugo","given":"Erminia","non-dropping-particle":"","parse-names":false,"suffix":""},{"dropping-particle":"","family":"Fallico","given":"Matteo","non-dropping-particle":"","parse-names":false,"suffix":""},{"dropping-particle":"","family":"Avitabile","given":"Teresio","non-dropping-particle":"","parse-names":false,"suffix":""},{"dropping-particle":"","family":"Galan","given":"Alessandro","non-dropping-particle":"","parse-names":false,"suffix":""},{"dropping-particle":"","family":"Spina","given":"Carlo","non-dropping-particle":"La","parse-names":false,"suffix":""},{"dropping-particle":"","family":"Giudice","given":"Giuseppe","non-dropping-particle":"Lo","parse-names":false,"suffix":""},{"dropping-particle":"","family":"Mastropasqua","given":"Leonardo","non-dropping-particle":"","parse-names":false,"suffix":""},{"dropping-particle":"","family":"Palmisano","given":"Carmela","non-dropping-particle":"","parse-names":false,"suffix":""},{"dropping-particle":"","family":"Panico","given":"Claudio","non-dropping-particle":"","parse-names":false,"suffix":""},{"dropping-particle":"","family":"Parravano","given":"Maria Cristina","non-dropping-particle":"","parse-names":false,"suffix":""},{"dropping-particle":"","family":"Penna","given":"Rachele","non-dropping-particle":"","parse-names":false,"suffix":""},{"dropping-particle":"","family":"Pintore","given":"Pierpaolo","non-dropping-particle":"","parse-names":false,"suffix":""},{"dropping-particle":"","family":"Vaiano","given":"Agostino","non-dropping-particle":"","parse-names":false,"suffix":""},{"dropping-particle":"","family":"Reibaldi","given":"Michele","non-dropping-particle":"","parse-names":false,"suffix":""},{"dropping-particle":"","family":"Rizzo","given":"Stanislao","non-dropping-particle":"","parse-names":false,"suffix":""},{"dropping-particle":"","family":"Rossi","given":"Tommaso","non-dropping-particle":"","parse-names":false,"suffix":""},{"dropping-particle":"","family":"Varano","given":"Monica","non-dropping-particle":"","parse-names":false,"suffix":""},{"dropping-particle":"","family":"Virgili","given":"Gianni","non-dropping-particle":"","parse-names":false,"suffix":""}],"container-title":"European Journal of Ophthalmology","id":"ITEM-1","issue":"2","issued":{"date-parts":[["2020"]]},"page":"315-320","title":"Prevalence of diabetes and diabetic macular edema in patients undergoing senile cataract surgery in Italy: The DIabetes and CATaract study","type":"article-journal","volume":"30"},"uris":["http://www.mendeley.com/documents/?uuid=fb32c0bd-b699-4547-8c92-41d8ca7b1cf1"]}],"mendeley":{"formattedCitation":"&lt;sup&gt;2&lt;/sup&gt;","plainTextFormattedCitation":"2","previouslyFormattedCitation":"&lt;sup&gt;2&lt;/sup&gt;"},"properties":{"noteIndex":0},"schema":"https://github.com/citation-style-language/schema/raw/master/csl-citation.json"}</w:instrText>
      </w:r>
      <w:r w:rsidR="00B93A4C">
        <w:rPr>
          <w:rFonts w:ascii="Times New Roman" w:hAnsi="Times New Roman" w:cs="Times New Roman"/>
          <w:sz w:val="28"/>
          <w:lang w:val="en-US"/>
        </w:rPr>
        <w:fldChar w:fldCharType="separate"/>
      </w:r>
      <w:r w:rsidR="00B93A4C" w:rsidRPr="00B93A4C">
        <w:rPr>
          <w:rFonts w:ascii="Times New Roman" w:hAnsi="Times New Roman" w:cs="Times New Roman"/>
          <w:noProof/>
          <w:sz w:val="28"/>
          <w:vertAlign w:val="superscript"/>
          <w:lang w:val="en-US"/>
        </w:rPr>
        <w:t>2</w:t>
      </w:r>
      <w:r w:rsidR="00B93A4C">
        <w:rPr>
          <w:rFonts w:ascii="Times New Roman" w:hAnsi="Times New Roman" w:cs="Times New Roman"/>
          <w:sz w:val="28"/>
          <w:lang w:val="en-US"/>
        </w:rPr>
        <w:fldChar w:fldCharType="end"/>
      </w:r>
    </w:p>
    <w:p w14:paraId="59B16844" w14:textId="09B172B2" w:rsidR="006123BE" w:rsidRDefault="00B3541B" w:rsidP="001F4748">
      <w:pPr>
        <w:rPr>
          <w:rFonts w:ascii="Times New Roman" w:hAnsi="Times New Roman" w:cs="Times New Roman"/>
          <w:sz w:val="28"/>
          <w:lang w:val="en-US"/>
        </w:rPr>
      </w:pPr>
      <w:r>
        <w:rPr>
          <w:rFonts w:ascii="Times New Roman" w:hAnsi="Times New Roman" w:cs="Times New Roman"/>
          <w:sz w:val="28"/>
          <w:lang w:val="en-US"/>
        </w:rPr>
        <w:t>W</w:t>
      </w:r>
      <w:r w:rsidR="00B75D0D">
        <w:rPr>
          <w:rFonts w:ascii="Times New Roman" w:hAnsi="Times New Roman" w:cs="Times New Roman"/>
          <w:sz w:val="28"/>
          <w:lang w:val="en-US"/>
        </w:rPr>
        <w:t xml:space="preserve">orsening of DME following cataract surgery </w:t>
      </w:r>
      <w:r w:rsidR="00CC7595">
        <w:rPr>
          <w:rFonts w:ascii="Times New Roman" w:hAnsi="Times New Roman" w:cs="Times New Roman"/>
          <w:sz w:val="28"/>
          <w:lang w:val="en-US"/>
        </w:rPr>
        <w:t>is</w:t>
      </w:r>
      <w:r w:rsidR="002C79EA">
        <w:rPr>
          <w:rFonts w:ascii="Times New Roman" w:hAnsi="Times New Roman" w:cs="Times New Roman"/>
          <w:sz w:val="28"/>
          <w:lang w:val="en-US"/>
        </w:rPr>
        <w:t xml:space="preserve"> </w:t>
      </w:r>
      <w:r w:rsidR="00B75D0D">
        <w:rPr>
          <w:rFonts w:ascii="Times New Roman" w:hAnsi="Times New Roman" w:cs="Times New Roman"/>
          <w:sz w:val="28"/>
          <w:lang w:val="en-US"/>
        </w:rPr>
        <w:t>related to post-surgical inflammat</w:t>
      </w:r>
      <w:r w:rsidR="001F4748">
        <w:rPr>
          <w:rFonts w:ascii="Times New Roman" w:hAnsi="Times New Roman" w:cs="Times New Roman"/>
          <w:sz w:val="28"/>
          <w:lang w:val="en-US"/>
        </w:rPr>
        <w:t>ion</w:t>
      </w:r>
      <w:r w:rsidR="00B75D0D">
        <w:rPr>
          <w:rFonts w:ascii="Times New Roman" w:hAnsi="Times New Roman" w:cs="Times New Roman"/>
          <w:sz w:val="28"/>
          <w:lang w:val="en-US"/>
        </w:rPr>
        <w:t xml:space="preserve"> </w:t>
      </w:r>
      <w:r w:rsidR="00A804F2">
        <w:rPr>
          <w:rFonts w:ascii="Times New Roman" w:hAnsi="Times New Roman" w:cs="Times New Roman"/>
          <w:sz w:val="28"/>
          <w:lang w:val="en-US"/>
        </w:rPr>
        <w:t xml:space="preserve">with overexpression of vasoactive </w:t>
      </w:r>
      <w:r w:rsidR="002C79EA">
        <w:rPr>
          <w:rFonts w:ascii="Times New Roman" w:hAnsi="Times New Roman" w:cs="Times New Roman"/>
          <w:sz w:val="28"/>
          <w:lang w:val="en-US"/>
        </w:rPr>
        <w:t xml:space="preserve">and inflammatory </w:t>
      </w:r>
      <w:r w:rsidR="00A804F2">
        <w:rPr>
          <w:rFonts w:ascii="Times New Roman" w:hAnsi="Times New Roman" w:cs="Times New Roman"/>
          <w:sz w:val="28"/>
          <w:lang w:val="en-US"/>
        </w:rPr>
        <w:t>cytokines, including vascular end</w:t>
      </w:r>
      <w:r w:rsidR="008666A1">
        <w:rPr>
          <w:rFonts w:ascii="Times New Roman" w:hAnsi="Times New Roman" w:cs="Times New Roman"/>
          <w:sz w:val="28"/>
          <w:lang w:val="en-US"/>
        </w:rPr>
        <w:t>othelial growth factors (VEGFs)</w:t>
      </w:r>
      <w:r w:rsidR="002C79EA">
        <w:rPr>
          <w:rFonts w:ascii="Times New Roman" w:hAnsi="Times New Roman" w:cs="Times New Roman"/>
          <w:sz w:val="28"/>
          <w:lang w:val="en-US"/>
        </w:rPr>
        <w:t>.</w:t>
      </w:r>
      <w:r w:rsidR="006025C3">
        <w:rPr>
          <w:rFonts w:ascii="Times New Roman" w:hAnsi="Times New Roman" w:cs="Times New Roman"/>
          <w:sz w:val="28"/>
          <w:lang w:val="en-US"/>
        </w:rPr>
        <w:fldChar w:fldCharType="begin" w:fldLock="1"/>
      </w:r>
      <w:r w:rsidR="006025C3">
        <w:rPr>
          <w:rFonts w:ascii="Times New Roman" w:hAnsi="Times New Roman" w:cs="Times New Roman"/>
          <w:sz w:val="28"/>
          <w:lang w:val="en-US"/>
        </w:rPr>
        <w:instrText>ADDIN CSL_CITATION {"citationItems":[{"id":"ITEM-1","itemData":{"DOI":"10.1136/bjophthalmol-2016-309838","ISSN":"14682079","PMID":"28487377","abstract":"Aim To assess the rate of 'treatment-requiring diabetic macular oedema (DMO)' in eyes for the twoyears before and after cataract surgery. Methods Multicentre national diabetic retinopathy (DR) database study with anonymised data extraction across 19 centres from an electronic medical record system. Inclusion criteria: Eyes undergoing cataract surgery in patients with diabetes with no history of DMO prior to study start. The minimum dataset included: Age, visual acuity (all time-points), injection episodes, timing of cataract surgery and ETDRS grading of retinopathy and maculopathy. Main outcome measure: Rate of developing first episode of treatment-requiring DMO in relation to timing of cataract surgery in the same eye. Results 4850 eyes met the inclusion criteria. The rate of developing treatment-requiring DMO in this cohort was 2.9% in the year prior to surgery versus 5.3% in the year after surgery (p&lt;0.01). The risk of 'treatment-requiring DMO' increased sharply after surgery, peaking in the 3-6 months' period (annualised rates of 5.2%, 6.8%, 5.6% and 4.0% for the 0-3, 3-6, 6-9 and 9-12 months' post-operative time periods respectively). Risk was associated with pre-operative grade of retinopathy: Risk of DMO in the first year post-operatively being 1.0% (no DR pre-operatively), 5.4% (mild non-proliferative diabetic retinopathy; NPDR), 10.0% (moderate NPDR), 13.1% (severe NPDR) and 4.9% (PDR) (p&lt;0.01). Conclusions This large real-world study demonstrates that the rate of developing treatment-requiring DMO increases sharply in the year after cataract surgery for all grades of retinopathy, peaking in the 3-6 months' postoperative period. Patients with moderate and severe NPDR are at particularly high risk.","author":[{"dropping-particle":"","family":"Denniston","given":"Alastair K.","non-dropping-particle":"","parse-names":false,"suffix":""},{"dropping-particle":"","family":"Chakravarthy","given":"Usha","non-dropping-particle":"","parse-names":false,"suffix":""},{"dropping-particle":"","family":"Zhu","given":"Haogang","non-dropping-particle":"","parse-names":false,"suffix":""},{"dropping-particle":"","family":"Lee","given":"Aaron Y.","non-dropping-particle":"","parse-names":false,"suffix":""},{"dropping-particle":"","family":"Crabb","given":"David P.","non-dropping-particle":"","parse-names":false,"suffix":""},{"dropping-particle":"","family":"Tufail","given":"Adnan","non-dropping-particle":"","parse-names":false,"suffix":""},{"dropping-particle":"","family":"Bailey","given":"Clare","non-dropping-particle":"","parse-names":false,"suffix":""},{"dropping-particle":"","family":"Akerele","given":"Toks","non-dropping-particle":"","parse-names":false,"suffix":""},{"dropping-particle":"","family":"Al-Husainy","given":"Sahar","non-dropping-particle":"","parse-names":false,"suffix":""},{"dropping-particle":"","family":"Brand","given":"Christopher","non-dropping-particle":"","parse-names":false,"suffix":""},{"dropping-particle":"","family":"Downey","given":"Louise","non-dropping-particle":"","parse-names":false,"suffix":""},{"dropping-particle":"","family":"Fitt","given":"Alan","non-dropping-particle":"","parse-names":false,"suffix":""},{"dropping-particle":"","family":"Khan","given":"Rehna","non-dropping-particle":"","parse-names":false,"suffix":""},{"dropping-particle":"","family":"Kumar","given":"Vineeth","non-dropping-particle":"","parse-names":false,"suffix":""},{"dropping-particle":"","family":"Lobo","given":"Aires","non-dropping-particle":"","parse-names":false,"suffix":""},{"dropping-particle":"","family":"Mahmood","given":"Sajjad","non-dropping-particle":"","parse-names":false,"suffix":""},{"dropping-particle":"","family":"Mandal","given":"Kaveri","non-dropping-particle":"","parse-names":false,"suffix":""},{"dropping-particle":"","family":"Mckibbin","given":"Martin","non-dropping-particle":"","parse-names":false,"suffix":""},{"dropping-particle":"","family":"Menon","given":"Geeta","non-dropping-particle":"","parse-names":false,"suffix":""},{"dropping-particle":"","family":"Natha","given":"Salim","non-dropping-particle":"","parse-names":false,"suffix":""},{"dropping-particle":"","family":"Ong","given":"Jong Min","non-dropping-particle":"","parse-names":false,"suffix":""},{"dropping-particle":"","family":"Tsaloumas","given":"Marie D.","non-dropping-particle":"","parse-names":false,"suffix":""},{"dropping-particle":"","family":"Varma","given":"Atul","non-dropping-particle":"","parse-names":false,"suffix":""},{"dropping-particle":"","family":"Wilkinson","given":"Elizabeth","non-dropping-particle":"","parse-names":false,"suffix":""},{"dropping-particle":"","family":"Johnston","given":"Robert L.","non-dropping-particle":"","parse-names":false,"suffix":""},{"dropping-particle":"","family":"Egan","given":"Catherine A.","non-dropping-particle":"","parse-names":false,"suffix":""}],"container-title":"British Journal of Ophthalmology","id":"ITEM-1","issue":"12","issued":{"date-parts":[["2017"]]},"page":"1673-1678","title":"The UK Diabetic Retinopathy Electronic Medical Record (UK DR EMR) Users Group, Report 2: Real-world data for the impact of cataract surgery on diabetic macular oedema","type":"article-journal","volume":"101"},"uris":["http://www.mendeley.com/documents/?uuid=346d368a-3d42-4579-8b92-4a662f016815"]},{"id":"ITEM-2","itemData":{"DOI":"10.1097/ICU.0000000000000328","ISSN":"15317021","PMID":"27661663","abstract":"Purpose of review The aim of this study was to describe all the treatment modalities used to prevent and manage macular oedema in diabetic patients undergoing cataract surgery. Recent findings Topical NSAIDs have been proposed to be an effective strategy to prevent postsurgical macular oedema (PME) in diabetic patients. The prophylactic use of intravitreal antivascular endothelial growth factors (antiVEGF) drugs and steroids in these patients, even if effective, brings some concerns with regard to possible side effects. By contrast, in patients with a diagnosis of diabetic macular oedema (DME) at the time of cataract surgery, intravitreal therapy, both with anti-VEGF drugs and steroids, appears to be the best approach in order to control PME and achieve a good visual outcome. Conclusion All diabetic patients undergoing cataract surgery should be treated with topical NSAIDs to prevent PME. Intravitreal anti-VEGF drugs and steroids, combined with cataract surgery, should be reserved for patients with preexisting DME.","author":[{"dropping-particle":"","family":"Boscia","given":"Francesco","non-dropping-particle":"","parse-names":false,"suffix":""},{"dropping-particle":"","family":"Giancipoli","given":"Ermete","non-dropping-particle":"","parse-names":false,"suffix":""},{"dropping-particle":"","family":"Ricci","given":"Giuseppe D.Amico","non-dropping-particle":"","parse-names":false,"suffix":""},{"dropping-particle":"","family":"Pinna","given":"Antonio","non-dropping-particle":"","parse-names":false,"suffix":""}],"container-title":"Current Opinion in Ophthalmology","id":"ITEM-2","issue":"1","issued":{"date-parts":[["2017"]]},"page":"23-28","title":"Management of macular oedema in diabetic patients undergoing cataract surgery","type":"article","volume":"28"},"uris":["http://www.mendeley.com/documents/?uuid=dea979ec-f07b-4df2-baa4-655667782931"]},{"id":"ITEM-3","itemData":{"DOI":"10.1016/j.jcrs.2006.03.039","ISSN":"08863350","PMID":"16931253","abstract":"Purpose: To determine the incidence of diabetic retinopathy (DR) progression after phacoemulsification in patients with type II diabetes. Setting: Service of Ophthalmology, University of Sant Joan, Barcelona, Spain. Methods: This prospective study evaluated 132 patients with diabetes mellitus who had monocular phacoemulsification. A control group comprised the patients' contralateral eyes. Data analysis included preoperative retinal findings and DR status; hemoglobin A1c (HbA1c), low-density lipoprotein cholesterol, and triglycerides levels; insulin treatment; and arterial hypertension. Results: Postoperative visual acuity increased by 2 or more lines in 105 patients (79.55%); the mean postoperative acuity was 0.63 ± 0.28 (SD). Diabetic retinopathy in the operated eye progressed in 31 patients (23.48%) and in the fellow eye in 28 patients (21.21%). The progression was associated with high levels of HbA1c and diabetes mellitus duration in both groups. Diabetic macular edema occurred in the operated eye in 8 patients (6.06%) and in the fellow eye in 6 patients (4.54%). Pseudophakic macular edema developed in 2 eyes (1.52%). The progression of diabetic macular edema was not associated with the risk factors studied. Conclusion: Uneventful phacoemulsification cataract surgery may not cause DR progression. © 2006 ASCRS and ESCRS.","author":[{"dropping-particle":"","family":"Romero-Aroca","given":"Pedro","non-dropping-particle":"","parse-names":false,"suffix":""},{"dropping-particle":"","family":"Fernández-Ballart","given":"Juan","non-dropping-particle":"","parse-names":false,"suffix":""},{"dropping-particle":"","family":"Almena-Garcia","given":"Matias","non-dropping-particle":"","parse-names":false,"suffix":""},{"dropping-particle":"","family":"Méndez-Marín","given":"Isabel","non-dropping-particle":"","parse-names":false,"suffix":""},{"dropping-particle":"","family":"Salvat-Serra","given":"Merce","non-dropping-particle":"","parse-names":false,"suffix":""},{"dropping-particle":"","family":"Buil-Calvo","given":"Jose A.","non-dropping-particle":"","parse-names":false,"suffix":""}],"container-title":"Journal of Cataract and Refractive Surgery","id":"ITEM-3","issue":"9","issued":{"date-parts":[["2006"]]},"page":"1438-1444","title":"Nonproliferative diabetic retinopathy and macular edema progression after phacoemulsification: Prospective study","type":"article-journal","volume":"32"},"uris":["http://www.mendeley.com/documents/?uuid=a10c3a16-6563-49cd-90f8-95d4a2d2e437"]}],"mendeley":{"formattedCitation":"&lt;sup&gt;5–7&lt;/sup&gt;","plainTextFormattedCitation":"5–7","previouslyFormattedCitation":"&lt;sup&gt;5–7&lt;/sup&gt;"},"properties":{"noteIndex":0},"schema":"https://github.com/citation-style-language/schema/raw/master/csl-citation.json"}</w:instrText>
      </w:r>
      <w:r w:rsidR="006025C3">
        <w:rPr>
          <w:rFonts w:ascii="Times New Roman" w:hAnsi="Times New Roman" w:cs="Times New Roman"/>
          <w:sz w:val="28"/>
          <w:lang w:val="en-US"/>
        </w:rPr>
        <w:fldChar w:fldCharType="separate"/>
      </w:r>
      <w:r w:rsidR="006025C3" w:rsidRPr="006025C3">
        <w:rPr>
          <w:rFonts w:ascii="Times New Roman" w:hAnsi="Times New Roman" w:cs="Times New Roman"/>
          <w:noProof/>
          <w:sz w:val="28"/>
          <w:vertAlign w:val="superscript"/>
          <w:lang w:val="en-US"/>
        </w:rPr>
        <w:t>5–7</w:t>
      </w:r>
      <w:r w:rsidR="006025C3">
        <w:rPr>
          <w:rFonts w:ascii="Times New Roman" w:hAnsi="Times New Roman" w:cs="Times New Roman"/>
          <w:sz w:val="28"/>
          <w:lang w:val="en-US"/>
        </w:rPr>
        <w:fldChar w:fldCharType="end"/>
      </w:r>
      <w:r w:rsidR="002C79EA">
        <w:rPr>
          <w:rFonts w:ascii="Times New Roman" w:hAnsi="Times New Roman" w:cs="Times New Roman"/>
          <w:sz w:val="28"/>
          <w:lang w:val="en-US"/>
        </w:rPr>
        <w:t xml:space="preserve"> </w:t>
      </w:r>
      <w:r w:rsidR="00113B30">
        <w:rPr>
          <w:rFonts w:ascii="Times New Roman" w:hAnsi="Times New Roman" w:cs="Times New Roman"/>
          <w:sz w:val="28"/>
          <w:lang w:val="en-US"/>
        </w:rPr>
        <w:t>Additionally,</w:t>
      </w:r>
      <w:r w:rsidR="0088004A">
        <w:rPr>
          <w:rFonts w:ascii="Times New Roman" w:hAnsi="Times New Roman" w:cs="Times New Roman"/>
          <w:sz w:val="28"/>
          <w:lang w:val="en-US"/>
        </w:rPr>
        <w:t xml:space="preserve"> the risk of macular </w:t>
      </w:r>
      <w:r w:rsidR="00503E35">
        <w:rPr>
          <w:rFonts w:ascii="Times New Roman" w:hAnsi="Times New Roman" w:cs="Times New Roman"/>
          <w:sz w:val="28"/>
          <w:lang w:val="en-US"/>
        </w:rPr>
        <w:t xml:space="preserve">edema post </w:t>
      </w:r>
      <w:r w:rsidR="0088004A">
        <w:rPr>
          <w:rFonts w:ascii="Times New Roman" w:hAnsi="Times New Roman" w:cs="Times New Roman"/>
          <w:sz w:val="28"/>
          <w:lang w:val="en-US"/>
        </w:rPr>
        <w:t xml:space="preserve">cataract surgery </w:t>
      </w:r>
      <w:r w:rsidR="00CC7595">
        <w:rPr>
          <w:rFonts w:ascii="Times New Roman" w:hAnsi="Times New Roman" w:cs="Times New Roman"/>
          <w:sz w:val="28"/>
          <w:lang w:val="en-US"/>
        </w:rPr>
        <w:t>is</w:t>
      </w:r>
      <w:r w:rsidR="0088004A">
        <w:rPr>
          <w:rFonts w:ascii="Times New Roman" w:hAnsi="Times New Roman" w:cs="Times New Roman"/>
          <w:sz w:val="28"/>
          <w:lang w:val="en-US"/>
        </w:rPr>
        <w:t xml:space="preserve"> associated with </w:t>
      </w:r>
      <w:r w:rsidR="00455E9C">
        <w:rPr>
          <w:rFonts w:ascii="Times New Roman" w:hAnsi="Times New Roman" w:cs="Times New Roman"/>
          <w:sz w:val="28"/>
          <w:lang w:val="en-US"/>
        </w:rPr>
        <w:t xml:space="preserve">the </w:t>
      </w:r>
      <w:r w:rsidR="0088004A">
        <w:rPr>
          <w:rFonts w:ascii="Times New Roman" w:hAnsi="Times New Roman" w:cs="Times New Roman"/>
          <w:sz w:val="28"/>
          <w:lang w:val="en-US"/>
        </w:rPr>
        <w:t>pre-operative diabetic retinopathy grade</w:t>
      </w:r>
      <w:r w:rsidR="00503E35">
        <w:rPr>
          <w:rFonts w:ascii="Times New Roman" w:hAnsi="Times New Roman" w:cs="Times New Roman"/>
          <w:sz w:val="28"/>
          <w:lang w:val="en-US"/>
        </w:rPr>
        <w:t>. The risk</w:t>
      </w:r>
      <w:r w:rsidR="0088004A">
        <w:rPr>
          <w:rFonts w:ascii="Times New Roman" w:hAnsi="Times New Roman" w:cs="Times New Roman"/>
          <w:sz w:val="28"/>
          <w:lang w:val="en-US"/>
        </w:rPr>
        <w:t xml:space="preserve"> being </w:t>
      </w:r>
      <w:r w:rsidR="001F4748">
        <w:rPr>
          <w:rFonts w:ascii="Times New Roman" w:hAnsi="Times New Roman" w:cs="Times New Roman"/>
          <w:sz w:val="28"/>
          <w:lang w:val="en-US"/>
        </w:rPr>
        <w:t>higher in more advanced stages, such as moderate and severe non proliferative diabetic retinopathy.</w:t>
      </w:r>
      <w:r w:rsidR="001F4748">
        <w:rPr>
          <w:rFonts w:ascii="Times New Roman" w:hAnsi="Times New Roman" w:cs="Times New Roman"/>
          <w:sz w:val="28"/>
          <w:lang w:val="en-US"/>
        </w:rPr>
        <w:fldChar w:fldCharType="begin" w:fldLock="1"/>
      </w:r>
      <w:r w:rsidR="001F4748">
        <w:rPr>
          <w:rFonts w:ascii="Times New Roman" w:hAnsi="Times New Roman" w:cs="Times New Roman"/>
          <w:sz w:val="28"/>
          <w:lang w:val="en-US"/>
        </w:rPr>
        <w:instrText>ADDIN CSL_CITATION {"citationItems":[{"id":"ITEM-1","itemData":{"DOI":"10.1136/bjophthalmol-2016-309838","ISSN":"14682079","PMID":"28487377","abstract":"Aim To assess the rate of 'treatment-requiring diabetic macular oedema (DMO)' in eyes for the twoyears before and after cataract surgery. Methods Multicentre national diabetic retinopathy (DR) database study with anonymised data extraction across 19 centres from an electronic medical record system. Inclusion criteria: Eyes undergoing cataract surgery in patients with diabetes with no history of DMO prior to study start. The minimum dataset included: Age, visual acuity (all time-points), injection episodes, timing of cataract surgery and ETDRS grading of retinopathy and maculopathy. Main outcome measure: Rate of developing first episode of treatment-requiring DMO in relation to timing of cataract surgery in the same eye. Results 4850 eyes met the inclusion criteria. The rate of developing treatment-requiring DMO in this cohort was 2.9% in the year prior to surgery versus 5.3% in the year after surgery (p&lt;0.01). The risk of 'treatment-requiring DMO' increased sharply after surgery, peaking in the 3-6 months' period (annualised rates of 5.2%, 6.8%, 5.6% and 4.0% for the 0-3, 3-6, 6-9 and 9-12 months' post-operative time periods respectively). Risk was associated with pre-operative grade of retinopathy: Risk of DMO in the first year post-operatively being 1.0% (no DR pre-operatively), 5.4% (mild non-proliferative diabetic retinopathy; NPDR), 10.0% (moderate NPDR), 13.1% (severe NPDR) and 4.9% (PDR) (p&lt;0.01). Conclusions This large real-world study demonstrates that the rate of developing treatment-requiring DMO increases sharply in the year after cataract surgery for all grades of retinopathy, peaking in the 3-6 months' postoperative period. Patients with moderate and severe NPDR are at particularly high risk.","author":[{"dropping-particle":"","family":"Denniston","given":"Alastair K.","non-dropping-particle":"","parse-names":false,"suffix":""},{"dropping-particle":"","family":"Chakravarthy","given":"Usha","non-dropping-particle":"","parse-names":false,"suffix":""},{"dropping-particle":"","family":"Zhu","given":"Haogang","non-dropping-particle":"","parse-names":false,"suffix":""},{"dropping-particle":"","family":"Lee","given":"Aaron Y.","non-dropping-particle":"","parse-names":false,"suffix":""},{"dropping-particle":"","family":"Crabb","given":"David P.","non-dropping-particle":"","parse-names":false,"suffix":""},{"dropping-particle":"","family":"Tufail","given":"Adnan","non-dropping-particle":"","parse-names":false,"suffix":""},{"dropping-particle":"","family":"Bailey","given":"Clare","non-dropping-particle":"","parse-names":false,"suffix":""},{"dropping-particle":"","family":"Akerele","given":"Toks","non-dropping-particle":"","parse-names":false,"suffix":""},{"dropping-particle":"","family":"Al-Husainy","given":"Sahar","non-dropping-particle":"","parse-names":false,"suffix":""},{"dropping-particle":"","family":"Brand","given":"Christopher","non-dropping-particle":"","parse-names":false,"suffix":""},{"dropping-particle":"","family":"Downey","given":"Louise","non-dropping-particle":"","parse-names":false,"suffix":""},{"dropping-particle":"","family":"Fitt","given":"Alan","non-dropping-particle":"","parse-names":false,"suffix":""},{"dropping-particle":"","family":"Khan","given":"Rehna","non-dropping-particle":"","parse-names":false,"suffix":""},{"dropping-particle":"","family":"Kumar","given":"Vineeth","non-dropping-particle":"","parse-names":false,"suffix":""},{"dropping-particle":"","family":"Lobo","given":"Aires","non-dropping-particle":"","parse-names":false,"suffix":""},{"dropping-particle":"","family":"Mahmood","given":"Sajjad","non-dropping-particle":"","parse-names":false,"suffix":""},{"dropping-particle":"","family":"Mandal","given":"Kaveri","non-dropping-particle":"","parse-names":false,"suffix":""},{"dropping-particle":"","family":"Mckibbin","given":"Martin","non-dropping-particle":"","parse-names":false,"suffix":""},{"dropping-particle":"","family":"Menon","given":"Geeta","non-dropping-particle":"","parse-names":false,"suffix":""},{"dropping-particle":"","family":"Natha","given":"Salim","non-dropping-particle":"","parse-names":false,"suffix":""},{"dropping-particle":"","family":"Ong","given":"Jong Min","non-dropping-particle":"","parse-names":false,"suffix":""},{"dropping-particle":"","family":"Tsaloumas","given":"Marie D.","non-dropping-particle":"","parse-names":false,"suffix":""},{"dropping-particle":"","family":"Varma","given":"Atul","non-dropping-particle":"","parse-names":false,"suffix":""},{"dropping-particle":"","family":"Wilkinson","given":"Elizabeth","non-dropping-particle":"","parse-names":false,"suffix":""},{"dropping-particle":"","family":"Johnston","given":"Robert L.","non-dropping-particle":"","parse-names":false,"suffix":""},{"dropping-particle":"","family":"Egan","given":"Catherine A.","non-dropping-particle":"","parse-names":false,"suffix":""}],"container-title":"British Journal of Ophthalmology","id":"ITEM-1","issue":"12","issued":{"date-parts":[["2017"]]},"page":"1673-1678","title":"The UK Diabetic Retinopathy Electronic Medical Record (UK DR EMR) Users Group, Report 2: Real-world data for the impact of cataract surgery on diabetic macular oedema","type":"article-journal","volume":"101"},"uris":["http://www.mendeley.com/documents/?uuid=346d368a-3d42-4579-8b92-4a662f016815"]}],"mendeley":{"formattedCitation":"&lt;sup&gt;5&lt;/sup&gt;","plainTextFormattedCitation":"5","previouslyFormattedCitation":"&lt;sup&gt;5&lt;/sup&gt;"},"properties":{"noteIndex":0},"schema":"https://github.com/citation-style-language/schema/raw/master/csl-citation.json"}</w:instrText>
      </w:r>
      <w:r w:rsidR="001F4748">
        <w:rPr>
          <w:rFonts w:ascii="Times New Roman" w:hAnsi="Times New Roman" w:cs="Times New Roman"/>
          <w:sz w:val="28"/>
          <w:lang w:val="en-US"/>
        </w:rPr>
        <w:fldChar w:fldCharType="separate"/>
      </w:r>
      <w:r w:rsidR="001F4748" w:rsidRPr="001F4748">
        <w:rPr>
          <w:rFonts w:ascii="Times New Roman" w:hAnsi="Times New Roman" w:cs="Times New Roman"/>
          <w:noProof/>
          <w:sz w:val="28"/>
          <w:vertAlign w:val="superscript"/>
          <w:lang w:val="en-US"/>
        </w:rPr>
        <w:t>5</w:t>
      </w:r>
      <w:r w:rsidR="001F4748">
        <w:rPr>
          <w:rFonts w:ascii="Times New Roman" w:hAnsi="Times New Roman" w:cs="Times New Roman"/>
          <w:sz w:val="28"/>
          <w:lang w:val="en-US"/>
        </w:rPr>
        <w:fldChar w:fldCharType="end"/>
      </w:r>
      <w:r w:rsidR="001F4748">
        <w:rPr>
          <w:rFonts w:ascii="Times New Roman" w:hAnsi="Times New Roman" w:cs="Times New Roman"/>
          <w:sz w:val="28"/>
          <w:lang w:val="en-US"/>
        </w:rPr>
        <w:t xml:space="preserve"> </w:t>
      </w:r>
    </w:p>
    <w:p w14:paraId="05F9EB46" w14:textId="7192BE20" w:rsidR="00C13F7C" w:rsidRDefault="00D846E0" w:rsidP="0042285F">
      <w:pPr>
        <w:rPr>
          <w:rFonts w:ascii="Times New Roman" w:hAnsi="Times New Roman" w:cs="Times New Roman"/>
          <w:sz w:val="28"/>
          <w:lang w:val="en-US"/>
        </w:rPr>
      </w:pPr>
      <w:r>
        <w:rPr>
          <w:rFonts w:ascii="Times New Roman" w:hAnsi="Times New Roman" w:cs="Times New Roman"/>
          <w:sz w:val="28"/>
          <w:lang w:val="en-US"/>
        </w:rPr>
        <w:t>In this context, b</w:t>
      </w:r>
      <w:r w:rsidR="006123BE">
        <w:rPr>
          <w:rFonts w:ascii="Times New Roman" w:hAnsi="Times New Roman" w:cs="Times New Roman"/>
          <w:sz w:val="28"/>
          <w:lang w:val="en-US"/>
        </w:rPr>
        <w:t xml:space="preserve">oth intravitreal anti-VEGF agents and corticosteroids have been </w:t>
      </w:r>
      <w:r w:rsidR="001F4748">
        <w:rPr>
          <w:rFonts w:ascii="Times New Roman" w:hAnsi="Times New Roman" w:cs="Times New Roman"/>
          <w:sz w:val="28"/>
          <w:lang w:val="en-US"/>
        </w:rPr>
        <w:t>used in combination</w:t>
      </w:r>
      <w:r w:rsidR="006123BE">
        <w:rPr>
          <w:rFonts w:ascii="Times New Roman" w:hAnsi="Times New Roman" w:cs="Times New Roman"/>
          <w:sz w:val="28"/>
          <w:lang w:val="en-US"/>
        </w:rPr>
        <w:t xml:space="preserve"> with cataract surgery </w:t>
      </w:r>
      <w:r>
        <w:rPr>
          <w:rFonts w:ascii="Times New Roman" w:hAnsi="Times New Roman" w:cs="Times New Roman"/>
          <w:sz w:val="28"/>
          <w:lang w:val="en-US"/>
        </w:rPr>
        <w:t>to reduce the risk of post-surgical exacerbation of diabetic retinopathy and maculopathy</w:t>
      </w:r>
      <w:r w:rsidR="006123BE">
        <w:rPr>
          <w:rFonts w:ascii="Times New Roman" w:hAnsi="Times New Roman" w:cs="Times New Roman"/>
          <w:sz w:val="28"/>
          <w:lang w:val="en-US"/>
        </w:rPr>
        <w:t>.</w:t>
      </w:r>
      <w:r w:rsidR="001F4748">
        <w:rPr>
          <w:rFonts w:ascii="Times New Roman" w:hAnsi="Times New Roman" w:cs="Times New Roman"/>
          <w:sz w:val="28"/>
          <w:lang w:val="en-US"/>
        </w:rPr>
        <w:fldChar w:fldCharType="begin" w:fldLock="1"/>
      </w:r>
      <w:r w:rsidR="007A6E5D">
        <w:rPr>
          <w:rFonts w:ascii="Times New Roman" w:hAnsi="Times New Roman" w:cs="Times New Roman"/>
          <w:sz w:val="28"/>
          <w:lang w:val="en-US"/>
        </w:rPr>
        <w:instrText>ADDIN CSL_CITATION {"citationItems":[{"id":"ITEM-1","itemData":{"DOI":"10.1097/iae.0000000000002974","ISSN":"0275-004X","abstract":"PURPOSE: To compare functional and anatomical results of combined phacoemulsification and dexamethasone intravitreal implant (Ozurdex; DEX-I) with standard phacoemulsification in diabetic patients with cataract. METHODS: Retrospective, comparative, cohort study. Patients with non-proliferative diabetic retinopathy, macular edema (ME), and cataract, treated routinely at the Eye Clinic, Azienda Ospedaliero Universitaria Policlinico, Bari, Italy with phacoemulsification associated with DEX-I (n=23; Phaco-Dex) or standard phacoemulsification (n=23; Phaco-alone). Best-correct visual acuity (BCVA), central subfield thickness (CST), and intraocular pressure (IOP) were assessed at baseline and monthly for 3 months after surgery, and t-test was used to assess change from baseline. A multilevel regression model with an unstructured correlation-type matrix to account for repeated data measures was used for statistical analysis in and between groups. RESULTS: With Phaco-Dex, BCVA increased significantly from the first month (P=0.0005 vs baseline) and remained stable at the following visits; CST decreased significantly from month 2 (P=0.049 and P=0.04 vs baseline, respectively); at each timepoint, CST was significantly lower in the Phaco-Dex group vs. Phaco-alone. IOP increased significantly during follow-up (P=0.001 at month 3 vs baseline) but remained within the normal range. In the Phaco-alone group, BCVA, and IOP did not show any significant changes after surgery, while CST increased from month 2 (P=0.05 vs baseline). CONCLUSION: In diabetic patients with ME and visually significant cataract, combined treatment with phacoemulsification and DEX-I seemed to be effective, safe and superior to standard phacoemulsification considering both functional and tomographic parameters.","author":[{"dropping-particle":"","family":"Furino","given":"Claudio","non-dropping-particle":"","parse-names":false,"suffix":""},{"dropping-particle":"","family":"Boscia","given":"Francesco","non-dropping-particle":"","parse-names":false,"suffix":""},{"dropping-particle":"","family":"Niro","given":"Alfredo","non-dropping-particle":"","parse-names":false,"suffix":""},{"dropping-particle":"","family":"D’Addario","given":"Maria","non-dropping-particle":"","parse-names":false,"suffix":""},{"dropping-particle":"","family":"Grassi","given":"Maria Oliva","non-dropping-particle":"","parse-names":false,"suffix":""},{"dropping-particle":"","family":"Saglimbene","given":"Valeria","non-dropping-particle":"","parse-names":false,"suffix":""},{"dropping-particle":"","family":"Reibaldi","given":"Michele","non-dropping-particle":"","parse-names":false,"suffix":""},{"dropping-particle":"","family":"Alessio","given":"Giovanni","non-dropping-particle":"","parse-names":false,"suffix":""}],"container-title":"Retina","id":"ITEM-1","issued":{"date-parts":[["2020"]]},"title":"DIABETIC MACULAR EDEMA AND CATARACT SURGERY: PHACOEMULSIFICATION COMBINED WITH DEXAMETHASONE INTRAVITREAL IMPLANT COMPARED WITH STANDARD PHACOEMULSIFICATION","type":"article-journal","volume":"Publish Ah"},"uris":["http://www.mendeley.com/documents/?uuid=78e82080-5320-4f95-8df9-1cd774a0b0f3"]},{"id":"ITEM-2","itemData":{"DOI":"10.1111/aos.14516","ISSN":"17553768","PMID":"32588978","abstract":"Purpose: To report clinical outcomes of two different timings of intravitreal dexamethasone (DEX) implant administration for prevention of diabetic macular oedema (DME) worsening following cataract surgery. Methods: This multicentre, retrospective study included patients with DME who received an intravitreal DEX implant 1 month before cataract surgery, ‘precataract DEX’ group, or at the time of cataract surgery, ‘concomitant treatments’ group. Inclusion criteria were a follow-up ≥3 months and ophthalmological examination with optical coherence tomography (OCT) imaging at baseline (cataract surgery) and throughout follow-up. Anatomical improvement was considered to be a decrease in OCT central subfield (CSF) thickness ≥20% compared to baseline. The primary outcomes were anatomical and functional results at 3 months. Results: Two hundred twenty-one patients were included: 136 in the ‘precataract DEX’ group and 85 in the ‘concomitant treatments’ group. At 3 months, a reduction of CSF thickness ≥ 20% was found in 7.3% of eyes in the ‘precataract DEX group’ and in 83.7% of eyes in the ‘concomitant treatments’ group (p &lt; 0.001), with mean CSF thickness lower in the latter group (371 ± 52 µm versus 325 ± 57 µm, p &lt; 0.001). At 3 months, mean best-corrected visual acuity had improved from baseline in both groups (p &lt; 0.001), with no difference between groups (p = 0. 20). No serious systemic adverse events were reported. Conclusion: Both approaches prevented a worsening of DME, showing a comparable visual outcome. Dexamethasone (DEX) implant given at the same time as cataract surgery provided a better anatomical outcome.","author":[{"dropping-particle":"","family":"Fallico","given":"Matteo","non-dropping-particle":"","parse-names":false,"suffix":""},{"dropping-particle":"","family":"Avitabile","given":"Teresio","non-dropping-particle":"","parse-names":false,"suffix":""},{"dropping-particle":"","family":"Castellino","given":"Niccolò","non-dropping-particle":"","parse-names":false,"suffix":""},{"dropping-particle":"","family":"Longo","given":"Antonio","non-dropping-particle":"","parse-names":false,"suffix":""},{"dropping-particle":"","family":"Russo","given":"Andrea","non-dropping-particle":"","parse-names":false,"suffix":""},{"dropping-particle":"","family":"Bonfiglio","given":"Vincenza","non-dropping-particle":"","parse-names":false,"suffix":""},{"dropping-particle":"","family":"Parisi","given":"Francesca","non-dropping-particle":"","parse-names":false,"suffix":""},{"dropping-particle":"","family":"Furino","given":"Claudio","non-dropping-particle":"","parse-names":false,"suffix":""},{"dropping-particle":"","family":"Panozzo","given":"Giacomo","non-dropping-particle":"","parse-names":false,"suffix":""},{"dropping-particle":"","family":"Scorcia","given":"Vincenzo","non-dropping-particle":"","parse-names":false,"suffix":""},{"dropping-particle":"","family":"Carnevali","given":"Adriano","non-dropping-particle":"","parse-names":false,"suffix":""},{"dropping-particle":"","family":"Bandello","given":"Francesco","non-dropping-particle":"","parse-names":false,"suffix":""},{"dropping-particle":"","family":"Parodi","given":"Maurizio Battaglia","non-dropping-particle":"","parse-names":false,"suffix":""},{"dropping-particle":"","family":"Cennamo","given":"Gilda","non-dropping-particle":"","parse-names":false,"suffix":""},{"dropping-particle":"","family":"Cillino","given":"Salvatore","non-dropping-particle":"","parse-names":false,"suffix":""},{"dropping-particle":"","family":"Vadalà","given":"Maria","non-dropping-particle":"","parse-names":false,"suffix":""},{"dropping-particle":"","family":"Sunseri Trapani","given":"Valentina","non-dropping-particle":"","parse-names":false,"suffix":""},{"dropping-particle":"","family":"Cagini","given":"Carlo","non-dropping-particle":"","parse-names":false,"suffix":""},{"dropping-particle":"","family":"Fiore","given":"Tito","non-dropping-particle":"","parse-names":false,"suffix":""},{"dropping-particle":"","family":"Lupidi","given":"Marco","non-dropping-particle":"","parse-names":false,"suffix":""},{"dropping-particle":"","family":"Parravano","given":"Mariacristina","non-dropping-particle":"","parse-names":false,"suffix":""},{"dropping-particle":"","family":"Varano","given":"Monica","non-dropping-particle":"","parse-names":false,"suffix":""},{"dropping-particle":"","family":"Giorno","given":"Paola","non-dropping-particle":"","parse-names":false,"suffix":""},{"dropping-particle":"","family":"Boscia","given":"Francesco","non-dropping-particle":"","parse-names":false,"suffix":""},{"dropping-particle":"","family":"Giancipoli","given":"Ermete","non-dropping-particle":"","parse-names":false,"suffix":""},{"dropping-particle":"","family":"Eandi","given":"Chiara","non-dropping-particle":"","parse-names":false,"suffix":""},{"dropping-particle":"","family":"Mer","given":"Yannick","non-dropping-particle":"Le","parse-names":false,"suffix":""},{"dropping-particle":"","family":"Reibaldi","given":"Michele","non-dropping-particle":"","parse-names":false,"suffix":""}],"container-title":"Acta Ophthalmologica","id":"ITEM-2","issued":{"date-parts":[["2020"]]},"title":"Intravitreal dexamethasone implant one month before versus concomitant with cataract surgery in patients with diabetic macular oedema: the dexcat study","type":"article-journal"},"uris":["http://www.mendeley.com/documents/?uuid=c069e7d6-6169-404c-ac5e-016c85171b21"]},{"id":"ITEM-3","itemData":{"DOI":"10.1016/j.ophtha.2012.08.002","ISSN":"15494713","author":[{"dropping-particle":"","family":"Agarwal","given":"Aniruddha","non-dropping-particle":"","parse-names":false,"suffix":""},{"dropping-particle":"","family":"Gupta","given":"Vishali","non-dropping-particle":"","parse-names":false,"suffix":""},{"dropping-particle":"","family":"Ram","given":"Jagat","non-dropping-particle":"","parse-names":false,"suffix":""},{"dropping-particle":"","family":"Gupta","given":"Amod","non-dropping-particle":"","parse-names":false,"suffix":""}],"container-title":"Ophthalmology","id":"ITEM-3","issue":"1","issued":{"date-parts":[["2013"]]},"title":"Dexamethasone intravitreal implant during phacoemulsification","type":"article","volume":"120"},"uris":["http://www.mendeley.com/documents/?uuid=03601450-b1b6-4be9-99f9-29279af0d20c"]},{"id":"ITEM-4","itemData":{"DOI":"10.1097/IAE.0000000000002221","ISSN":"15392864","PMID":"29975344","abstract":"Purpose:To evaluate the clinical effectiveness of intravitreal bevacizumab (IVB) injection combined with cataract surgery in the treatment of patients with cataract and coexisting diabetic retinopathy (DR).Methods:Pertinent comparative studies were identified through systemic searches of PubMed, EMBASE, and the Cochrane Controlled Trials Register up to March 1, 2016. Outcome measures included corrected distance vision acuity, central macular thickness, and progression of DR and maculopathy. A meta-Analysis was performed using RevMan (Cochrane Collaboration, Oxford, United Kingdom).Results:Six studies describing a total of 283 eyes were identified. The meta-Analysis results showed that corrected distance vision acuity measured at 1 month and 3 months after cataract surgery was significantly better in the IVB groups than in the control groups (P &lt; 0.00001 and P = 0.01), whereas the corrected distance vision acuity at 6 months did not vary significantly between the 2 groups (P = 0.24). Similarly, the central macular thickness at 1, 3, and 6 months after surgery was significantly thinner in the IVB groups than in the control groups (P = 0.01, P = 0.0004, and P = 0.01, respectively). At 6 months, the progression of postoperative DR and maculopathy occurred more frequently in the control group than in the IVB group (P = 0.0001 and P &lt; 0.0001, respectively).Conclusion:Our meta-Analysis indicates that cataract surgery combined with IVB seems to be an effective treatment in patients with coexisting DR in the short term (up to 6 months). More randomized, prospective, and large-sample-sized trials are needed to evaluate the long-Term effects of IVB at the time of cataract surgery in patients with DR.","author":[{"dropping-particle":"","family":"Feng","given":"Yifan","non-dropping-particle":"","parse-names":false,"suffix":""},{"dropping-particle":"","family":"Zhu","given":"Senmiao","non-dropping-particle":"","parse-names":false,"suffix":""},{"dropping-particle":"","family":"Skiadaresi","given":"Eirini","non-dropping-particle":"","parse-names":false,"suffix":""},{"dropping-particle":"","family":"McAlinden","given":"Colm","non-dropping-particle":"","parse-names":false,"suffix":""},{"dropping-particle":"","family":"Tu","given":"Ruixue","non-dropping-particle":"","parse-names":false,"suffix":""},{"dropping-particle":"","family":"Gao","given":"Rongrong","non-dropping-particle":"","parse-names":false,"suffix":""},{"dropping-particle":"","family":"Stephens","given":"Jeffrey W.","non-dropping-particle":"","parse-names":false,"suffix":""},{"dropping-particle":"","family":"Wang","given":"Qinmei","non-dropping-particle":"","parse-names":false,"suffix":""},{"dropping-particle":"","family":"Huang","given":"Jinhai","non-dropping-particle":"","parse-names":false,"suffix":""}],"container-title":"Retina","id":"ITEM-4","issue":"9","issued":{"date-parts":[["2019"]]},"page":"1720-1731","title":"Phacoemulsification cataract surgery with prophylactic intravitreal bevacizumab for patients with coexisting diabetic retinopathy: A meta-Analysis","type":"article-journal","volume":"39"},"uris":["http://www.mendeley.com/documents/?uuid=84754a6f-571a-411a-8da2-23e536ed959c"]}],"mendeley":{"formattedCitation":"&lt;sup&gt;8–11&lt;/sup&gt;","plainTextFormattedCitation":"8–11","previouslyFormattedCitation":"&lt;sup&gt;8–11&lt;/sup&gt;"},"properties":{"noteIndex":0},"schema":"https://github.com/citation-style-language/schema/raw/master/csl-citation.json"}</w:instrText>
      </w:r>
      <w:r w:rsidR="001F4748">
        <w:rPr>
          <w:rFonts w:ascii="Times New Roman" w:hAnsi="Times New Roman" w:cs="Times New Roman"/>
          <w:sz w:val="28"/>
          <w:lang w:val="en-US"/>
        </w:rPr>
        <w:fldChar w:fldCharType="separate"/>
      </w:r>
      <w:r w:rsidR="001F4748" w:rsidRPr="001F4748">
        <w:rPr>
          <w:rFonts w:ascii="Times New Roman" w:hAnsi="Times New Roman" w:cs="Times New Roman"/>
          <w:noProof/>
          <w:sz w:val="28"/>
          <w:vertAlign w:val="superscript"/>
          <w:lang w:val="en-US"/>
        </w:rPr>
        <w:t>8–11</w:t>
      </w:r>
      <w:r w:rsidR="001F4748">
        <w:rPr>
          <w:rFonts w:ascii="Times New Roman" w:hAnsi="Times New Roman" w:cs="Times New Roman"/>
          <w:sz w:val="28"/>
          <w:lang w:val="en-US"/>
        </w:rPr>
        <w:fldChar w:fldCharType="end"/>
      </w:r>
      <w:r>
        <w:rPr>
          <w:rFonts w:ascii="Times New Roman" w:hAnsi="Times New Roman" w:cs="Times New Roman"/>
          <w:sz w:val="28"/>
          <w:lang w:val="en-US"/>
        </w:rPr>
        <w:t xml:space="preserve"> </w:t>
      </w:r>
      <w:r w:rsidR="00DD3FC9">
        <w:rPr>
          <w:rFonts w:ascii="Times New Roman" w:hAnsi="Times New Roman" w:cs="Times New Roman"/>
          <w:sz w:val="28"/>
          <w:lang w:val="en-US"/>
        </w:rPr>
        <w:t xml:space="preserve"> </w:t>
      </w:r>
    </w:p>
    <w:p w14:paraId="5FC3857D" w14:textId="42BBECF9" w:rsidR="00C13F7C" w:rsidRDefault="00DD3FC9" w:rsidP="0042285F">
      <w:pPr>
        <w:rPr>
          <w:rFonts w:ascii="Times New Roman" w:hAnsi="Times New Roman" w:cs="Times New Roman"/>
          <w:sz w:val="28"/>
          <w:lang w:val="en-US"/>
        </w:rPr>
      </w:pPr>
      <w:r>
        <w:rPr>
          <w:rFonts w:ascii="Times New Roman" w:hAnsi="Times New Roman" w:cs="Times New Roman"/>
          <w:sz w:val="28"/>
          <w:lang w:val="en-US"/>
        </w:rPr>
        <w:t>Intravitreal anti</w:t>
      </w:r>
      <w:r w:rsidR="006123BE">
        <w:rPr>
          <w:rFonts w:ascii="Times New Roman" w:hAnsi="Times New Roman" w:cs="Times New Roman"/>
          <w:sz w:val="28"/>
          <w:lang w:val="en-US"/>
        </w:rPr>
        <w:t>-VEGFs</w:t>
      </w:r>
      <w:r>
        <w:rPr>
          <w:rFonts w:ascii="Times New Roman" w:hAnsi="Times New Roman" w:cs="Times New Roman"/>
          <w:sz w:val="28"/>
          <w:lang w:val="en-US"/>
        </w:rPr>
        <w:t xml:space="preserve"> </w:t>
      </w:r>
      <w:r w:rsidR="00C13F7C">
        <w:rPr>
          <w:rFonts w:ascii="Times New Roman" w:hAnsi="Times New Roman" w:cs="Times New Roman"/>
          <w:sz w:val="28"/>
          <w:lang w:val="en-US"/>
        </w:rPr>
        <w:t xml:space="preserve">combined with cataract surgery </w:t>
      </w:r>
      <w:r>
        <w:rPr>
          <w:rFonts w:ascii="Times New Roman" w:hAnsi="Times New Roman" w:cs="Times New Roman"/>
          <w:sz w:val="28"/>
          <w:lang w:val="en-US"/>
        </w:rPr>
        <w:t xml:space="preserve">have been demonstrated to be effective as prophylactic treatment to prevent </w:t>
      </w:r>
      <w:r w:rsidR="00C13F7C">
        <w:rPr>
          <w:rFonts w:ascii="Times New Roman" w:hAnsi="Times New Roman" w:cs="Times New Roman"/>
          <w:sz w:val="28"/>
          <w:lang w:val="en-US"/>
        </w:rPr>
        <w:t>a worsening of diabetic retinopathy in patients with and without DME.</w:t>
      </w:r>
      <w:r w:rsidR="00E860DE">
        <w:rPr>
          <w:rFonts w:ascii="Times New Roman" w:hAnsi="Times New Roman" w:cs="Times New Roman"/>
          <w:sz w:val="28"/>
          <w:lang w:val="en-US"/>
        </w:rPr>
        <w:fldChar w:fldCharType="begin" w:fldLock="1"/>
      </w:r>
      <w:r w:rsidR="001F4748">
        <w:rPr>
          <w:rFonts w:ascii="Times New Roman" w:hAnsi="Times New Roman" w:cs="Times New Roman"/>
          <w:sz w:val="28"/>
          <w:lang w:val="en-US"/>
        </w:rPr>
        <w:instrText>ADDIN CSL_CITATION {"citationItems":[{"id":"ITEM-1","itemData":{"DOI":"10.1016/j.jcrs.2008.09.019","ISSN":"08863350","PMID":"19101420","abstract":"Purpose: To evaluate the role of intravitreal bevacizumab, an anti-vascular endothelial growth factor agent, injected at the time of cataract surgery on the postoperative progression of diabetic retinopathy (DR) and diabetic maculopathy. Setting: Tertiary-care eye specialty hospital, Dhahran, Kingdom of Saudi Arabia. Methods: Patients were randomized to a standardized procedure of phacoemulsification with intraocular lens implantation alone (control group) or to receive 1.25 mg intravitreal bevacizumab at the end of surgery (intervention group). Diabetic retinopathy and maculopathy were assessed at each postoperative visit during a 6-month follow-up. Results: Sixty-eight eyes (68 patients) with DR and cataract were recruited for this prospective study. Progression of DR occurred in 15 (45.45%) of 33 eyes in the control group and 4 (11.42%) of 35 eyes in the intervention group (P = .002) Progression of diabetic maculopathy occurred in 17 eyes (51.51%) in the control group and 2 eyes (5.71%) in the intervention group (P = .0001). There was no statistically significant difference in postoperative visual acuity between the 2 groups (P = .772). Two eyes in the control group and none in the intervention group progressed to neovascular glaucoma. The mean postoperative central macular thickness and mean macular thickness were not statistically significantly different between the 2 groups (P = .874 and .942, respectively). Conclusion: Intravitreal administration of 1.25 mg bevacizumab at the time of cataract surgery was safe and effective in preventing the progression of DR and diabetic maculopathy in patients with cataract and DR. © 2009 ASCRS and ESCRS.","author":[{"dropping-particle":"","family":"Cheema","given":"Rizwan A.","non-dropping-particle":"","parse-names":false,"suffix":""},{"dropping-particle":"","family":"Al-Mubarak","given":"Mahdi M.","non-dropping-particle":"","parse-names":false,"suffix":""},{"dropping-particle":"","family":"Amin","given":"Yasir M.","non-dropping-particle":"","parse-names":false,"suffix":""},{"dropping-particle":"","family":"Cheema","given":"Maheera A.","non-dropping-particle":"","parse-names":false,"suffix":""}],"container-title":"Journal of Cataract and Refractive Surgery","id":"ITEM-1","issue":"1","issued":{"date-parts":[["2009"]]},"page":"18-25","title":"Role of combined cataract surgery and intravitreal bevacizumab injection in preventing progression of diabetic retinopathy. Prospective randomized study","type":"article-journal","volume":"35"},"uris":["http://www.mendeley.com/documents/?uuid=00b3c721-ead9-448c-9455-fcb74b3c34c0"]},{"id":"ITEM-2","itemData":{"DOI":"10.1097/IAE.0b013e3182979b9e","ISSN":"0275004X","PMID":"23807186","abstract":"Purpose: To evaluate whether intravitreal ranibizumab injection at cataract surgery prevents postoperative diabetic macular edema (PME) in patients with stable diabetic retinopathy without significant macular edema. Methods: Eighty patients with cataract, stable diabetic retinopathy, and no significant macular edema were randomized to a sham group (cataract surgery only) or a group undergoing cataract surgery plus intraoperative ranibizumab injection. Best-corrected visual acuities, central subfield thickness, and total macular volume were assessed at baseline and 1 week, 1, 3, and 6 months postoperatively by spectral domain optical coherence tomography. Clinically meaningful PME (central subfield thickness increase &gt;60 μm relative to baseline) was computed. Results: The groups did not differ in baseline best-corrected visual acuity, central subfield thickness, and total macular volume. Compared with the ranibizumab injection group, the sham group had significantly larger central subfield thickness increases relative to baseline at 1 week and 1 month; larger total macular volume increases at all time points (P = 0.012, P = 0.005, P &lt; 0.001, P &lt; 0.001, P = 0.005, P = 0.017, respectively); higher PME frequency at 1 month (P = 0.019); and poorer best-corrected visual acuity improvement from baseline to 6 months after surgery (P = 0.046). Conclusion: In patients with stable diabetic retinopathy without significant macular edema, intravitreal ranibizumab injection at cataract surgery may prevent the postoperative worsening of macular edema and may improve the final visual outcome without affecting safety. Copyright © 2014 by Ophthalmic Communications Society, Inc.","author":[{"dropping-particle":"","family":"Chae","given":"Ju Byung","non-dropping-particle":"","parse-names":false,"suffix":""},{"dropping-particle":"","family":"Joe","given":"Soo Geun","non-dropping-particle":"","parse-names":false,"suffix":""},{"dropping-particle":"","family":"Yang","given":"Sung Jae","non-dropping-particle":"","parse-names":false,"suffix":""},{"dropping-particle":"","family":"Lee","given":"Joo Yong","non-dropping-particle":"","parse-names":false,"suffix":""},{"dropping-particle":"","family":"Sung","given":"Kyung Rim","non-dropping-particle":"","parse-names":false,"suffix":""},{"dropping-particle":"","family":"Kim","given":"Jae Yong","non-dropping-particle":"","parse-names":false,"suffix":""},{"dropping-particle":"","family":"Kim","given":"June Gone","non-dropping-particle":"","parse-names":false,"suffix":""},{"dropping-particle":"","family":"Yoon","given":"Young Hee","non-dropping-particle":"","parse-names":false,"suffix":""}],"container-title":"Retina","id":"ITEM-2","issue":"1","issued":{"date-parts":[["2014"]]},"page":"149-156","title":"Effect of combined cataract surgery and ranibizumab injection in postoperative macular edema in nonproliferative diabetic retinopathy","type":"article-journal","volume":"34"},"uris":["http://www.mendeley.com/documents/?uuid=0d50ff8c-ed1a-4057-a62a-d33ff68ea9fb"]},{"id":"ITEM-3","itemData":{"DOI":"10.1097/IAE.0000000000002221","ISSN":"15392864","PMID":"29975344","abstract":"Purpose:To evaluate the clinical effectiveness of intravitreal bevacizumab (IVB) injection combined with cataract surgery in the treatment of patients with cataract and coexisting diabetic retinopathy (DR).Methods:Pertinent comparative studies were identified through systemic searches of PubMed, EMBASE, and the Cochrane Controlled Trials Register up to March 1, 2016. Outcome measures included corrected distance vision acuity, central macular thickness, and progression of DR and maculopathy. A meta-Analysis was performed using RevMan (Cochrane Collaboration, Oxford, United Kingdom).Results:Six studies describing a total of 283 eyes were identified. The meta-Analysis results showed that corrected distance vision acuity measured at 1 month and 3 months after cataract surgery was significantly better in the IVB groups than in the control groups (P &lt; 0.00001 and P = 0.01), whereas the corrected distance vision acuity at 6 months did not vary significantly between the 2 groups (P = 0.24). Similarly, the central macular thickness at 1, 3, and 6 months after surgery was significantly thinner in the IVB groups than in the control groups (P = 0.01, P = 0.0004, and P = 0.01, respectively). At 6 months, the progression of postoperative DR and maculopathy occurred more frequently in the control group than in the IVB group (P = 0.0001 and P &lt; 0.0001, respectively).Conclusion:Our meta-Analysis indicates that cataract surgery combined with IVB seems to be an effective treatment in patients with coexisting DR in the short term (up to 6 months). More randomized, prospective, and large-sample-sized trials are needed to evaluate the long-Term effects of IVB at the time of cataract surgery in patients with DR.","author":[{"dropping-particle":"","family":"Feng","given":"Yifan","non-dropping-particle":"","parse-names":false,"suffix":""},{"dropping-particle":"","family":"Zhu","given":"Senmiao","non-dropping-particle":"","parse-names":false,"suffix":""},{"dropping-particle":"","family":"Skiadaresi","given":"Eirini","non-dropping-particle":"","parse-names":false,"suffix":""},{"dropping-particle":"","family":"McAlinden","given":"Colm","non-dropping-particle":"","parse-names":false,"suffix":""},{"dropping-particle":"","family":"Tu","given":"Ruixue","non-dropping-particle":"","parse-names":false,"suffix":""},{"dropping-particle":"","family":"Gao","given":"Rongrong","non-dropping-particle":"","parse-names":false,"suffix":""},{"dropping-particle":"","family":"Stephens","given":"Jeffrey W.","non-dropping-particle":"","parse-names":false,"suffix":""},{"dropping-particle":"","family":"Wang","given":"Qinmei","non-dropping-particle":"","parse-names":false,"suffix":""},{"dropping-particle":"","family":"Huang","given":"Jinhai","non-dropping-particle":"","parse-names":false,"suffix":""}],"container-title":"Retina","id":"ITEM-3","issue":"9","issued":{"date-parts":[["2019"]]},"page":"1720-1731","title":"Phacoemulsification cataract surgery with prophylactic intravitreal bevacizumab for patients with coexisting diabetic retinopathy: A meta-Analysis","type":"article-journal","volume":"39"},"uris":["http://www.mendeley.com/documents/?uuid=84754a6f-571a-411a-8da2-23e536ed959c"]}],"mendeley":{"formattedCitation":"&lt;sup&gt;11–13&lt;/sup&gt;","plainTextFormattedCitation":"11–13","previouslyFormattedCitation":"&lt;sup&gt;11–13&lt;/sup&gt;"},"properties":{"noteIndex":0},"schema":"https://github.com/citation-style-language/schema/raw/master/csl-citation.json"}</w:instrText>
      </w:r>
      <w:r w:rsidR="00E860DE">
        <w:rPr>
          <w:rFonts w:ascii="Times New Roman" w:hAnsi="Times New Roman" w:cs="Times New Roman"/>
          <w:sz w:val="28"/>
          <w:lang w:val="en-US"/>
        </w:rPr>
        <w:fldChar w:fldCharType="separate"/>
      </w:r>
      <w:r w:rsidR="001F4748" w:rsidRPr="001F4748">
        <w:rPr>
          <w:rFonts w:ascii="Times New Roman" w:hAnsi="Times New Roman" w:cs="Times New Roman"/>
          <w:noProof/>
          <w:sz w:val="28"/>
          <w:vertAlign w:val="superscript"/>
          <w:lang w:val="en-US"/>
        </w:rPr>
        <w:t>11–13</w:t>
      </w:r>
      <w:r w:rsidR="00E860DE">
        <w:rPr>
          <w:rFonts w:ascii="Times New Roman" w:hAnsi="Times New Roman" w:cs="Times New Roman"/>
          <w:sz w:val="28"/>
          <w:lang w:val="en-US"/>
        </w:rPr>
        <w:fldChar w:fldCharType="end"/>
      </w:r>
      <w:r w:rsidR="006F6E55">
        <w:rPr>
          <w:rFonts w:ascii="Times New Roman" w:hAnsi="Times New Roman" w:cs="Times New Roman"/>
          <w:sz w:val="28"/>
          <w:lang w:val="en-US"/>
        </w:rPr>
        <w:t xml:space="preserve"> </w:t>
      </w:r>
    </w:p>
    <w:p w14:paraId="6AE4FAED" w14:textId="33813921" w:rsidR="00625995" w:rsidRDefault="008666A1" w:rsidP="0042285F">
      <w:pPr>
        <w:rPr>
          <w:rFonts w:ascii="Times New Roman" w:hAnsi="Times New Roman" w:cs="Times New Roman"/>
          <w:sz w:val="28"/>
          <w:lang w:val="en-US"/>
        </w:rPr>
      </w:pPr>
      <w:r>
        <w:rPr>
          <w:rFonts w:ascii="Times New Roman" w:hAnsi="Times New Roman" w:cs="Times New Roman"/>
          <w:sz w:val="28"/>
          <w:lang w:val="en-US"/>
        </w:rPr>
        <w:t>More r</w:t>
      </w:r>
      <w:r w:rsidR="00C13F7C">
        <w:rPr>
          <w:rFonts w:ascii="Times New Roman" w:hAnsi="Times New Roman" w:cs="Times New Roman"/>
          <w:sz w:val="28"/>
          <w:lang w:val="en-US"/>
        </w:rPr>
        <w:t xml:space="preserve">ecently, </w:t>
      </w:r>
      <w:r w:rsidR="0035014B">
        <w:rPr>
          <w:rFonts w:ascii="Times New Roman" w:hAnsi="Times New Roman" w:cs="Times New Roman"/>
          <w:sz w:val="28"/>
          <w:lang w:val="en-US"/>
        </w:rPr>
        <w:t>increasing</w:t>
      </w:r>
      <w:r w:rsidR="00C13F7C">
        <w:rPr>
          <w:rFonts w:ascii="Times New Roman" w:hAnsi="Times New Roman" w:cs="Times New Roman"/>
          <w:sz w:val="28"/>
          <w:lang w:val="en-US"/>
        </w:rPr>
        <w:t xml:space="preserve"> attention has been drawn </w:t>
      </w:r>
      <w:r w:rsidR="0035014B">
        <w:rPr>
          <w:rFonts w:ascii="Times New Roman" w:hAnsi="Times New Roman" w:cs="Times New Roman"/>
          <w:sz w:val="28"/>
          <w:lang w:val="en-US"/>
        </w:rPr>
        <w:t xml:space="preserve">to the use of the 0.7 mg dexamethasone intravitreal implant (DEX) combined with cataract surgery in patients with DME. </w:t>
      </w:r>
      <w:r w:rsidR="00625995">
        <w:rPr>
          <w:rFonts w:ascii="Times New Roman" w:hAnsi="Times New Roman" w:cs="Times New Roman"/>
          <w:sz w:val="28"/>
          <w:lang w:val="en-US"/>
        </w:rPr>
        <w:t>Anatomic and functional</w:t>
      </w:r>
      <w:r w:rsidR="0035014B">
        <w:rPr>
          <w:rFonts w:ascii="Times New Roman" w:hAnsi="Times New Roman" w:cs="Times New Roman"/>
          <w:sz w:val="28"/>
          <w:lang w:val="en-US"/>
        </w:rPr>
        <w:t xml:space="preserve"> outcomes </w:t>
      </w:r>
      <w:r w:rsidR="00625995">
        <w:rPr>
          <w:rFonts w:ascii="Times New Roman" w:hAnsi="Times New Roman" w:cs="Times New Roman"/>
          <w:sz w:val="28"/>
          <w:lang w:val="en-US"/>
        </w:rPr>
        <w:t>of this co</w:t>
      </w:r>
      <w:r w:rsidR="001F4748">
        <w:rPr>
          <w:rFonts w:ascii="Times New Roman" w:hAnsi="Times New Roman" w:cs="Times New Roman"/>
          <w:sz w:val="28"/>
          <w:lang w:val="en-US"/>
        </w:rPr>
        <w:t>mbined procedure seem promising</w:t>
      </w:r>
      <w:r w:rsidR="00625995">
        <w:rPr>
          <w:rFonts w:ascii="Times New Roman" w:hAnsi="Times New Roman" w:cs="Times New Roman"/>
          <w:sz w:val="28"/>
          <w:lang w:val="en-US"/>
        </w:rPr>
        <w:t>.</w:t>
      </w:r>
      <w:r w:rsidR="00E412CB">
        <w:rPr>
          <w:rFonts w:ascii="Times New Roman" w:hAnsi="Times New Roman" w:cs="Times New Roman"/>
          <w:sz w:val="28"/>
          <w:lang w:val="en-US"/>
        </w:rPr>
        <w:fldChar w:fldCharType="begin" w:fldLock="1"/>
      </w:r>
      <w:r w:rsidR="008F1BEB">
        <w:rPr>
          <w:rFonts w:ascii="Times New Roman" w:hAnsi="Times New Roman" w:cs="Times New Roman"/>
          <w:sz w:val="28"/>
          <w:lang w:val="en-US"/>
        </w:rPr>
        <w:instrText>ADDIN CSL_CITATION {"citationItems":[{"id":"ITEM-1","itemData":{"DOI":"10.1111/aos.14516","ISSN":"17553768","PMID":"32588978","abstract":"Purpose: To report clinical outcomes of two different timings of intravitreal dexamethasone (DEX) implant administration for prevention of diabetic macular oedema (DME) worsening following cataract surgery. Methods: This multicentre, retrospective study included patients with DME who received an intravitreal DEX implant 1 month before cataract surgery, ‘precataract DEX’ group, or at the time of cataract surgery, ‘concomitant treatments’ group. Inclusion criteria were a follow-up ≥3 months and ophthalmological examination with optical coherence tomography (OCT) imaging at baseline (cataract surgery) and throughout follow-up. Anatomical improvement was considered to be a decrease in OCT central subfield (CSF) thickness ≥20% compared to baseline. The primary outcomes were anatomical and functional results at 3 months. Results: Two hundred twenty-one patients were included: 136 in the ‘precataract DEX’ group and 85 in the ‘concomitant treatments’ group. At 3 months, a reduction of CSF thickness ≥ 20% was found in 7.3% of eyes in the ‘precataract DEX group’ and in 83.7% of eyes in the ‘concomitant treatments’ group (p &lt; 0.001), with mean CSF thickness lower in the latter group (371 ± 52 µm versus 325 ± 57 µm, p &lt; 0.001). At 3 months, mean best-corrected visual acuity had improved from baseline in both groups (p &lt; 0.001), with no difference between groups (p = 0. 20). No serious systemic adverse events were reported. Conclusion: Both approaches prevented a worsening of DME, showing a comparable visual outcome. Dexamethasone (DEX) implant given at the same time as cataract surgery provided a better anatomical outcome.","author":[{"dropping-particle":"","family":"Fallico","given":"Matteo","non-dropping-particle":"","parse-names":false,"suffix":""},{"dropping-particle":"","family":"Avitabile","given":"Teresio","non-dropping-particle":"","parse-names":false,"suffix":""},{"dropping-particle":"","family":"Castellino","given":"Niccolò","non-dropping-particle":"","parse-names":false,"suffix":""},{"dropping-particle":"","family":"Longo","given":"Antonio","non-dropping-particle":"","parse-names":false,"suffix":""},{"dropping-particle":"","family":"Russo","given":"Andrea","non-dropping-particle":"","parse-names":false,"suffix":""},{"dropping-particle":"","family":"Bonfiglio","given":"Vincenza","non-dropping-particle":"","parse-names":false,"suffix":""},{"dropping-particle":"","family":"Parisi","given":"Francesca","non-dropping-particle":"","parse-names":false,"suffix":""},{"dropping-particle":"","family":"Furino","given":"Claudio","non-dropping-particle":"","parse-names":false,"suffix":""},{"dropping-particle":"","family":"Panozzo","given":"Giacomo","non-dropping-particle":"","parse-names":false,"suffix":""},{"dropping-particle":"","family":"Scorcia","given":"Vincenzo","non-dropping-particle":"","parse-names":false,"suffix":""},{"dropping-particle":"","family":"Carnevali","given":"Adriano","non-dropping-particle":"","parse-names":false,"suffix":""},{"dropping-particle":"","family":"Bandello","given":"Francesco","non-dropping-particle":"","parse-names":false,"suffix":""},{"dropping-particle":"","family":"Parodi","given":"Maurizio Battaglia","non-dropping-particle":"","parse-names":false,"suffix":""},{"dropping-particle":"","family":"Cennamo","given":"Gilda","non-dropping-particle":"","parse-names":false,"suffix":""},{"dropping-particle":"","family":"Cillino","given":"Salvatore","non-dropping-particle":"","parse-names":false,"suffix":""},{"dropping-particle":"","family":"Vadalà","given":"Maria","non-dropping-particle":"","parse-names":false,"suffix":""},{"dropping-particle":"","family":"Sunseri Trapani","given":"Valentina","non-dropping-particle":"","parse-names":false,"suffix":""},{"dropping-particle":"","family":"Cagini","given":"Carlo","non-dropping-particle":"","parse-names":false,"suffix":""},{"dropping-particle":"","family":"Fiore","given":"Tito","non-dropping-particle":"","parse-names":false,"suffix":""},{"dropping-particle":"","family":"Lupidi","given":"Marco","non-dropping-particle":"","parse-names":false,"suffix":""},{"dropping-particle":"","family":"Parravano","given":"Mariacristina","non-dropping-particle":"","parse-names":false,"suffix":""},{"dropping-particle":"","family":"Varano","given":"Monica","non-dropping-particle":"","parse-names":false,"suffix":""},{"dropping-particle":"","family":"Giorno","given":"Paola","non-dropping-particle":"","parse-names":false,"suffix":""},{"dropping-particle":"","family":"Boscia","given":"Francesco","non-dropping-particle":"","parse-names":false,"suffix":""},{"dropping-particle":"","family":"Giancipoli","given":"Ermete","non-dropping-particle":"","parse-names":false,"suffix":""},{"dropping-particle":"","family":"Eandi","given":"Chiara","non-dropping-particle":"","parse-names":false,"suffix":""},{"dropping-particle":"","family":"Mer","given":"Yannick","non-dropping-particle":"Le","parse-names":false,"suffix":""},{"dropping-particle":"","family":"Reibaldi","given":"Michele","non-dropping-particle":"","parse-names":false,"suffix":""}],"container-title":"Acta Ophthalmologica","id":"ITEM-1","issued":{"date-parts":[["2020"]]},"title":"Intravitreal dexamethasone implant one month before versus concomitant with cataract surgery in patients with diabetic macular oedema: the dexcat study","type":"article-journal"},"uris":["http://www.mendeley.com/documents/?uuid=c069e7d6-6169-404c-ac5e-016c85171b21"]},{"id":"ITEM-2","itemData":{"DOI":"10.1097/iae.0000000000002974","ISSN":"0275-004X","abstract":"PURPOSE: To compare functional and anatomical results of combined phacoemulsification and dexamethasone intravitreal implant (Ozurdex; DEX-I) with standard phacoemulsification in diabetic patients with cataract. METHODS: Retrospective, comparative, cohort study. Patients with non-proliferative diabetic retinopathy, macular edema (ME), and cataract, treated routinely at the Eye Clinic, Azienda Ospedaliero Universitaria Policlinico, Bari, Italy with phacoemulsification associated with DEX-I (n=23; Phaco-Dex) or standard phacoemulsification (n=23; Phaco-alone). Best-correct visual acuity (BCVA), central subfield thickness (CST), and intraocular pressure (IOP) were assessed at baseline and monthly for 3 months after surgery, and t-test was used to assess change from baseline. A multilevel regression model with an unstructured correlation-type matrix to account for repeated data measures was used for statistical analysis in and between groups. RESULTS: With Phaco-Dex, BCVA increased significantly from the first month (P=0.0005 vs baseline) and remained stable at the following visits; CST decreased significantly from month 2 (P=0.049 and P=0.04 vs baseline, respectively); at each timepoint, CST was significantly lower in the Phaco-Dex group vs. Phaco-alone. IOP increased significantly during follow-up (P=0.001 at month 3 vs baseline) but remained within the normal range. In the Phaco-alone group, BCVA, and IOP did not show any significant changes after surgery, while CST increased from month 2 (P=0.05 vs baseline). CONCLUSION: In diabetic patients with ME and visually significant cataract, combined treatment with phacoemulsification and DEX-I seemed to be effective, safe and superior to standard phacoemulsification considering both functional and tomographic parameters.","author":[{"dropping-particle":"","family":"Furino","given":"Claudio","non-dropping-particle":"","parse-names":false,"suffix":""},{"dropping-particle":"","family":"Boscia","given":"Francesco","non-dropping-particle":"","parse-names":false,"suffix":""},{"dropping-particle":"","family":"Niro","given":"Alfredo","non-dropping-particle":"","parse-names":false,"suffix":""},{"dropping-particle":"","family":"D’Addario","given":"Maria","non-dropping-particle":"","parse-names":false,"suffix":""},{"dropping-particle":"","family":"Grassi","given":"Maria Oliva","non-dropping-particle":"","parse-names":false,"suffix":""},{"dropping-particle":"","family":"Saglimbene","given":"Valeria","non-dropping-particle":"","parse-names":false,"suffix":""},{"dropping-particle":"","family":"Reibaldi","given":"Michele","non-dropping-particle":"","parse-names":false,"suffix":""},{"dropping-particle":"","family":"Alessio","given":"Giovanni","non-dropping-particle":"","parse-names":false,"suffix":""}],"container-title":"Retina","id":"ITEM-2","issued":{"date-parts":[["2020"]]},"title":"DIABETIC MACULAR EDEMA AND CATARACT SURGERY: PHACOEMULSIFICATION COMBINED WITH DEXAMETHASONE INTRAVITREAL IMPLANT COMPARED WITH STANDARD PHACOEMULSIFICATION","type":"article-journal","volume":"Publish Ah"},"uris":["http://www.mendeley.com/documents/?uuid=78e82080-5320-4f95-8df9-1cd774a0b0f3"]},{"id":"ITEM-3","itemData":{"DOI":"10.1007/s00592-020-01509-5","ISBN":"0123456789","ISSN":"14325233","PMID":"32367246","abstract":"Aims: To compare the long-term functional and anatomical outcomes of cataract surgery with combined versus 1-month deferred intravitreal dexamethasone implant (DEX) in eyes with pre-existing diabetic macular edema (DME). Methods: Best-corrected visual acuity (BCVA) and central retinal thickness (CRT) were retrospectively evaluated in both groups before treatments, then 1, 4, 12 and 24 months after DEX. Results: Forty eyes were analyzed, 20 in each group. BCVA disclosed comparable trends, increasing from similar starting values (p = 0.9913) to akin scores 1 month after DEX (p = 0.4229). After 4 months, it similarly reduced without significant variations within each group throughout the whole observation period. CRT was similar at the time of surgery (p = 0.6134) and was reduced by DEX injection in both samples, with a superior beneficial effect in the combined group after 1 month (p = 0.0010). At 4 months, CRT further elevated and remained overall stable in the long term without differences. By 12 months, 19 (95%) eyes received further injections: 1 (5%) fluocinolone, 3 (15%) received other DEX and fluocinolone, 13 (65%) ≥ 1 DEX only and 2 (10%) anti-VEGFs. During the second year, 6 additional eyes (from the 13 receiving DEX) switched to fluocinolone, reaching a total of 10 (50%). Similar results were observed in the deferred group. Conclusions: DEX implant performed at the time of surgery achieved the same long-term functional and anatomical outcomes compared to a 1-month injection deferral in treating eyes with pre-existing DME that should undergo cataract extraction.","author":[{"dropping-particle":"","family":"Corbelli","given":"Eleonora","non-dropping-particle":"","parse-names":false,"suffix":""},{"dropping-particle":"","family":"Fasce","given":"Francesco","non-dropping-particle":"","parse-names":false,"suffix":""},{"dropping-particle":"","family":"Iuliano","given":"Lorenzo","non-dropping-particle":"","parse-names":false,"suffix":""},{"dropping-particle":"","family":"Sacconi","given":"Riccardo","non-dropping-particle":"","parse-names":false,"suffix":""},{"dropping-particle":"","family":"Lattanzio","given":"Rosangela","non-dropping-particle":"","parse-names":false,"suffix":""},{"dropping-particle":"","family":"Bandello","given":"Francesco","non-dropping-particle":"","parse-names":false,"suffix":""},{"dropping-particle":"","family":"Querques","given":"Giuseppe","non-dropping-particle":"","parse-names":false,"suffix":""}],"container-title":"Acta Diabetologica","id":"ITEM-3","issue":"10","issued":{"date-parts":[["2020"]]},"page":"1193-1201","publisher":"Springer Milan","title":"Cataract surgery with combined versus deferred intravitreal dexamethasone implant for diabetic macular edema: long-term outcomes from a real-world setting","type":"article-journal","volume":"57"},"uris":["http://www.mendeley.com/documents/?uuid=7d927ab3-7c96-4f20-9f0a-6955e00dc0b4"]},{"id":"ITEM-4","itemData":{"DOI":"10.1177/11206721211004395","ISSN":"17246016","abstract":"Purpose: To assess the feasibility and clinical effectiveness of dexamethasone intravitreal implant 0.7 mg (IDI) administered in diabetic patients to prevent the worsening of macular edema. Methods: Forty eyes of 40 consecutive patients with naïve macular edema secondary to diabetes mellitus who were treated with IDI administered preoperative (Group A: 20 patients) or IDI administered immediately after cataract surgery (Group B: 20 patients). Best-corrected visual acuity (BCVA) and central macular thickness (CMT) changes were evaluated at baseline and at postoperative time points. Results: Follow-up study was 20 weeks. In Group A and B, mean BCVA improved significantly at all post-surgery time points (p &lt; 0.05). In Group A and B, mean CMT decreased significantly at 16 weeks (p = 0.02 and p = 0.004, respectively). At week 20, CMT failed to reach statistical significance in both groups (p = 0.5, group A and p = 0.15, group B). No statistical differences were noted between groups in term of BCVA (with the exception of week 4 for the presence of cataract in Group A), CMT and IOP. Conclusions: The use of intravitreal dexamethasone implant 1 month prior to scheduled cataract extraction or at the time of phacoemulsification appears to be safe and effective for at least 16 weeks after surgery.","author":[{"dropping-particle":"","family":"Barone","given":"Antonio","non-dropping-particle":"","parse-names":false,"suffix":""},{"dropping-particle":"","family":"Russo","given":"Vincenzo","non-dropping-particle":"","parse-names":false,"suffix":""},{"dropping-particle":"","family":"Maggiore","given":"Giulia","non-dropping-particle":"","parse-names":false,"suffix":""},{"dropping-particle":"","family":"Loiodice","given":"Marco Sabino","non-dropping-particle":"","parse-names":false,"suffix":""},{"dropping-particle":"","family":"Stella","given":"Andrea","non-dropping-particle":"","parse-names":false,"suffix":""},{"dropping-particle":"","family":"Bux","given":"Anna Valeria","non-dropping-particle":"","parse-names":false,"suffix":""},{"dropping-particle":"","family":"Iaculli","given":"Cristiana","non-dropping-particle":"","parse-names":false,"suffix":""}],"container-title":"European Journal of Ophthalmology","id":"ITEM-4","issued":{"date-parts":[["2021"]]},"title":"Dexamethasone intravitreal implant in patients with cataract and naïve diabetic macular edema","type":"article-journal"},"uris":["http://www.mendeley.com/documents/?uuid=82f4bfc6-d02a-41d2-9a09-317c5b4ab018"]},{"id":"ITEM-5","itemData":{"DOI":"10.1007/s12325-020-01506-8","ISSN":"18658652","PMID":"32970316","abstract":"Introduction: Cataract surgery can be associated with vision-threatening complications in patients with diabetes. This study aimed to assess the functional and anatomic outcomes of the intravitreal dexamethasone (DEX) implant, administered at the time as cataract surgery, in patients with diabetic retinopathy and diabetic macular edema (DME). Methods: This was a retrospective, observational, and single-center study. The primary endpoint was the mean change in central macular thickness (CMT) from baseline to month 1. Secondary endpoints included mean change in best corrected visual acuity (BCVA) from baseline to month 1 and 3, mean change in CMT from baseline to month 3, the photopic negative response (PhNR) and the b wave of flash full-field electroretinogram from baseline to month 1, and the incidence of adverse events. Results: Twenty-four eyes of 21 patients were included in the study. The mean (range) age of patients was 69 (63–87) years and 13 (61.9%) were men. Mean (standard deviation) CMT significantly decreased from 447 (134) µm at baseline to 341 (134) µm at month 1 (mean difference − 106 ± 134 µm, 95% CI − 183.9 to − 28.1 µm; p = 0.0087). BCVA significantly improved from 46 (20) ETDRS letters at baseline to 59 (22) ETDRS letters at month 1 (mean difference 13 ± 21 letters, 95% CI 0.8–25.2 letters; p = 0.0375). Regarding electrophysiology, there was a statistically significant reduction in mean PhNR from 5.24 (1.67) µV at baseline to 3.73 (1.19) µV at month 1 (mean difference − 1.51 ± 0.42 µV, 95% CI − 2.4 to − 0.7 µV, p = 0.0008); whereas b wave amplitude did not change (12.69 ± 6.89 µV at baseline versus 12.29 ± 6.30 µV at month 1; p = 0.8347). Four (16.7%) eyes developed ocular hypertension over the course of follow-up, which was successfully controlled with topical hypotensive medication. Conclusion: Perioperative DEX implant significantly improved both anatomic and functional outcomes in patients with DME who underwent cataract surgery.","author":[{"dropping-particle":"","family":"Minnella","given":"Angelo Maria","non-dropping-particle":"","parse-names":false,"suffix":""},{"dropping-particle":"","family":"Maceroni","given":"Martina","non-dropping-particle":"","parse-names":false,"suffix":""},{"dropping-particle":"","family":"Picardi","given":"Stefano Maria","non-dropping-particle":"","parse-names":false,"suffix":""},{"dropping-particle":"","family":"Placidi","given":"Giorgio","non-dropping-particle":"","parse-names":false,"suffix":""},{"dropping-particle":"","family":"Siena","given":"Elisa","non-dropping-particle":"De","parse-names":false,"suffix":""},{"dropping-particle":"","family":"Rizzo","given":"Stanislao","non-dropping-particle":"","parse-names":false,"suffix":""},{"dropping-particle":"","family":"Falsini","given":"Benedetto","non-dropping-particle":"","parse-names":false,"suffix":""}],"container-title":"Advances in Therapy","id":"ITEM-5","issue":"11","issued":{"date-parts":[["2020","11","1"]]},"page":"4675-4684","publisher":"Adis","title":"Combined Intravitreal Dexamethasone Implant and Cataract Surgery in Patients with Diabetic Retinopathy: Effect on Retinal Morphology and Function","type":"article-journal","volume":"37"},"uris":["http://www.mendeley.com/documents/?uuid=82164404-0241-37c9-b0ec-64b129125e24"]}],"mendeley":{"formattedCitation":"&lt;sup&gt;8,9,14–16&lt;/sup&gt;","plainTextFormattedCitation":"8,9,14–16","previouslyFormattedCitation":"&lt;sup&gt;8,9,14–16&lt;/sup&gt;"},"properties":{"noteIndex":0},"schema":"https://github.com/citation-style-language/schema/raw/master/csl-citation.json"}</w:instrText>
      </w:r>
      <w:r w:rsidR="00E412CB">
        <w:rPr>
          <w:rFonts w:ascii="Times New Roman" w:hAnsi="Times New Roman" w:cs="Times New Roman"/>
          <w:sz w:val="28"/>
          <w:lang w:val="en-US"/>
        </w:rPr>
        <w:fldChar w:fldCharType="separate"/>
      </w:r>
      <w:r w:rsidR="00E412CB" w:rsidRPr="00E412CB">
        <w:rPr>
          <w:rFonts w:ascii="Times New Roman" w:hAnsi="Times New Roman" w:cs="Times New Roman"/>
          <w:noProof/>
          <w:sz w:val="28"/>
          <w:vertAlign w:val="superscript"/>
          <w:lang w:val="en-US"/>
        </w:rPr>
        <w:t>8,9,14–16</w:t>
      </w:r>
      <w:r w:rsidR="00E412CB">
        <w:rPr>
          <w:rFonts w:ascii="Times New Roman" w:hAnsi="Times New Roman" w:cs="Times New Roman"/>
          <w:sz w:val="28"/>
          <w:lang w:val="en-US"/>
        </w:rPr>
        <w:fldChar w:fldCharType="end"/>
      </w:r>
    </w:p>
    <w:p w14:paraId="22BEA35F" w14:textId="7789C198" w:rsidR="00CC4CDC" w:rsidRDefault="00CC4CDC" w:rsidP="0042285F">
      <w:pPr>
        <w:rPr>
          <w:rFonts w:ascii="Times New Roman" w:hAnsi="Times New Roman" w:cs="Times New Roman"/>
          <w:sz w:val="28"/>
          <w:lang w:val="en-US"/>
        </w:rPr>
      </w:pPr>
      <w:r>
        <w:rPr>
          <w:rFonts w:ascii="Times New Roman" w:hAnsi="Times New Roman" w:cs="Times New Roman"/>
          <w:sz w:val="28"/>
          <w:lang w:val="en-US"/>
        </w:rPr>
        <w:t xml:space="preserve">Whether the approach of combining cataract surgery with DEX </w:t>
      </w:r>
      <w:r w:rsidR="00F34999">
        <w:rPr>
          <w:rFonts w:ascii="Times New Roman" w:hAnsi="Times New Roman" w:cs="Times New Roman"/>
          <w:sz w:val="28"/>
          <w:lang w:val="en-US"/>
        </w:rPr>
        <w:t>is</w:t>
      </w:r>
      <w:r>
        <w:rPr>
          <w:rFonts w:ascii="Times New Roman" w:hAnsi="Times New Roman" w:cs="Times New Roman"/>
          <w:sz w:val="28"/>
          <w:lang w:val="en-US"/>
        </w:rPr>
        <w:t xml:space="preserve"> comparable or not with cataract surgery combined with anti-VEGF agents</w:t>
      </w:r>
      <w:r w:rsidR="00E9419D">
        <w:rPr>
          <w:rFonts w:ascii="Times New Roman" w:hAnsi="Times New Roman" w:cs="Times New Roman"/>
          <w:sz w:val="28"/>
          <w:lang w:val="en-US"/>
        </w:rPr>
        <w:t xml:space="preserve"> in patients with DME hasn’t been investigated yet. </w:t>
      </w:r>
      <w:r>
        <w:rPr>
          <w:rFonts w:ascii="Times New Roman" w:hAnsi="Times New Roman" w:cs="Times New Roman"/>
          <w:sz w:val="28"/>
          <w:lang w:val="en-US"/>
        </w:rPr>
        <w:t xml:space="preserve"> </w:t>
      </w:r>
    </w:p>
    <w:p w14:paraId="6D7B533A" w14:textId="7319DDA4" w:rsidR="00B75D0D" w:rsidRDefault="00625995" w:rsidP="0042285F">
      <w:pPr>
        <w:rPr>
          <w:rFonts w:ascii="Times New Roman" w:hAnsi="Times New Roman" w:cs="Times New Roman"/>
          <w:sz w:val="28"/>
          <w:lang w:val="en-US"/>
        </w:rPr>
      </w:pPr>
      <w:r>
        <w:rPr>
          <w:rFonts w:ascii="Times New Roman" w:hAnsi="Times New Roman" w:cs="Times New Roman"/>
          <w:sz w:val="28"/>
          <w:lang w:val="en-US"/>
        </w:rPr>
        <w:t xml:space="preserve">The purpose of this systematic review </w:t>
      </w:r>
      <w:r w:rsidR="00086F29">
        <w:rPr>
          <w:rFonts w:ascii="Times New Roman" w:hAnsi="Times New Roman" w:cs="Times New Roman"/>
          <w:sz w:val="28"/>
          <w:lang w:val="en-US"/>
        </w:rPr>
        <w:t xml:space="preserve">is </w:t>
      </w:r>
      <w:r>
        <w:rPr>
          <w:rFonts w:ascii="Times New Roman" w:hAnsi="Times New Roman" w:cs="Times New Roman"/>
          <w:sz w:val="28"/>
          <w:lang w:val="en-US"/>
        </w:rPr>
        <w:t>to gather available evidence on diabetic cataract surgery combined with either intravitreal anti-VEGF agents or DEX implant</w:t>
      </w:r>
      <w:r w:rsidR="009215BC">
        <w:rPr>
          <w:rFonts w:ascii="Times New Roman" w:hAnsi="Times New Roman" w:cs="Times New Roman"/>
          <w:sz w:val="28"/>
          <w:lang w:val="en-US"/>
        </w:rPr>
        <w:t>, conducting</w:t>
      </w:r>
      <w:r w:rsidR="00F34999">
        <w:rPr>
          <w:rFonts w:ascii="Times New Roman" w:hAnsi="Times New Roman" w:cs="Times New Roman"/>
          <w:sz w:val="28"/>
          <w:lang w:val="en-US"/>
        </w:rPr>
        <w:t xml:space="preserve"> a</w:t>
      </w:r>
      <w:r w:rsidR="00F165AC">
        <w:rPr>
          <w:rFonts w:ascii="Times New Roman" w:hAnsi="Times New Roman" w:cs="Times New Roman"/>
          <w:sz w:val="28"/>
          <w:lang w:val="en-US"/>
        </w:rPr>
        <w:t xml:space="preserve"> meta-analysi</w:t>
      </w:r>
      <w:r w:rsidR="009215BC">
        <w:rPr>
          <w:rFonts w:ascii="Times New Roman" w:hAnsi="Times New Roman" w:cs="Times New Roman"/>
          <w:sz w:val="28"/>
          <w:lang w:val="en-US"/>
        </w:rPr>
        <w:t>s on anatomic and visual outcomes.</w:t>
      </w:r>
      <w:r w:rsidR="00CC4CDC">
        <w:rPr>
          <w:rFonts w:ascii="Times New Roman" w:hAnsi="Times New Roman" w:cs="Times New Roman"/>
          <w:sz w:val="28"/>
          <w:lang w:val="en-US"/>
        </w:rPr>
        <w:t xml:space="preserve"> Comparison of pooled results could help to </w:t>
      </w:r>
      <w:r w:rsidR="00E9419D">
        <w:rPr>
          <w:rFonts w:ascii="Times New Roman" w:hAnsi="Times New Roman" w:cs="Times New Roman"/>
          <w:sz w:val="28"/>
          <w:lang w:val="en-US"/>
        </w:rPr>
        <w:t xml:space="preserve">have </w:t>
      </w:r>
      <w:r w:rsidR="006B0CF9">
        <w:rPr>
          <w:rFonts w:ascii="Times New Roman" w:hAnsi="Times New Roman" w:cs="Times New Roman"/>
          <w:sz w:val="28"/>
          <w:lang w:val="en-US"/>
        </w:rPr>
        <w:t xml:space="preserve">useful insights in this issue, providing </w:t>
      </w:r>
      <w:r w:rsidR="00F165AC">
        <w:rPr>
          <w:rFonts w:ascii="Times New Roman" w:hAnsi="Times New Roman" w:cs="Times New Roman"/>
          <w:sz w:val="28"/>
          <w:lang w:val="en-US"/>
        </w:rPr>
        <w:t>support</w:t>
      </w:r>
      <w:r w:rsidR="002D1ADA">
        <w:rPr>
          <w:rFonts w:ascii="Times New Roman" w:hAnsi="Times New Roman" w:cs="Times New Roman"/>
          <w:sz w:val="28"/>
          <w:lang w:val="en-US"/>
        </w:rPr>
        <w:t xml:space="preserve"> </w:t>
      </w:r>
      <w:r w:rsidR="008666A1">
        <w:rPr>
          <w:rFonts w:ascii="Times New Roman" w:hAnsi="Times New Roman" w:cs="Times New Roman"/>
          <w:sz w:val="28"/>
          <w:lang w:val="en-US"/>
        </w:rPr>
        <w:t>to</w:t>
      </w:r>
      <w:r w:rsidR="006B0CF9">
        <w:rPr>
          <w:rFonts w:ascii="Times New Roman" w:hAnsi="Times New Roman" w:cs="Times New Roman"/>
          <w:sz w:val="28"/>
          <w:lang w:val="en-US"/>
        </w:rPr>
        <w:t xml:space="preserve"> clinical practice</w:t>
      </w:r>
      <w:r w:rsidR="00E9419D">
        <w:rPr>
          <w:rFonts w:ascii="Times New Roman" w:hAnsi="Times New Roman" w:cs="Times New Roman"/>
          <w:sz w:val="28"/>
          <w:lang w:val="en-US"/>
        </w:rPr>
        <w:t xml:space="preserve">.   </w:t>
      </w:r>
      <w:r w:rsidR="00CC4CDC">
        <w:rPr>
          <w:rFonts w:ascii="Times New Roman" w:hAnsi="Times New Roman" w:cs="Times New Roman"/>
          <w:sz w:val="28"/>
          <w:lang w:val="en-US"/>
        </w:rPr>
        <w:t xml:space="preserve"> </w:t>
      </w:r>
      <w:r w:rsidR="009215BC">
        <w:rPr>
          <w:rFonts w:ascii="Times New Roman" w:hAnsi="Times New Roman" w:cs="Times New Roman"/>
          <w:sz w:val="28"/>
          <w:lang w:val="en-US"/>
        </w:rPr>
        <w:t xml:space="preserve"> </w:t>
      </w:r>
      <w:r>
        <w:rPr>
          <w:rFonts w:ascii="Times New Roman" w:hAnsi="Times New Roman" w:cs="Times New Roman"/>
          <w:sz w:val="28"/>
          <w:lang w:val="en-US"/>
        </w:rPr>
        <w:t xml:space="preserve">   </w:t>
      </w:r>
      <w:r w:rsidR="0035014B">
        <w:rPr>
          <w:rFonts w:ascii="Times New Roman" w:hAnsi="Times New Roman" w:cs="Times New Roman"/>
          <w:sz w:val="28"/>
          <w:lang w:val="en-US"/>
        </w:rPr>
        <w:t xml:space="preserve">   </w:t>
      </w:r>
      <w:r w:rsidR="00C13F7C">
        <w:rPr>
          <w:rFonts w:ascii="Times New Roman" w:hAnsi="Times New Roman" w:cs="Times New Roman"/>
          <w:sz w:val="28"/>
          <w:lang w:val="en-US"/>
        </w:rPr>
        <w:t xml:space="preserve"> </w:t>
      </w:r>
      <w:r w:rsidR="006123BE">
        <w:rPr>
          <w:rFonts w:ascii="Times New Roman" w:hAnsi="Times New Roman" w:cs="Times New Roman"/>
          <w:sz w:val="28"/>
          <w:lang w:val="en-US"/>
        </w:rPr>
        <w:t xml:space="preserve"> </w:t>
      </w:r>
      <w:r w:rsidR="00A804F2">
        <w:rPr>
          <w:rFonts w:ascii="Times New Roman" w:hAnsi="Times New Roman" w:cs="Times New Roman"/>
          <w:sz w:val="28"/>
          <w:lang w:val="en-US"/>
        </w:rPr>
        <w:t xml:space="preserve">  </w:t>
      </w:r>
      <w:r w:rsidR="00B75D0D">
        <w:rPr>
          <w:rFonts w:ascii="Times New Roman" w:hAnsi="Times New Roman" w:cs="Times New Roman"/>
          <w:sz w:val="28"/>
          <w:lang w:val="en-US"/>
        </w:rPr>
        <w:t xml:space="preserve"> </w:t>
      </w:r>
    </w:p>
    <w:p w14:paraId="2F34BF19" w14:textId="67C9559F" w:rsidR="001C4A7E" w:rsidRDefault="00385E80" w:rsidP="0042285F">
      <w:pPr>
        <w:rPr>
          <w:rFonts w:ascii="Times New Roman" w:hAnsi="Times New Roman" w:cs="Times New Roman"/>
          <w:sz w:val="28"/>
          <w:lang w:val="en-US"/>
        </w:rPr>
      </w:pPr>
      <w:r>
        <w:rPr>
          <w:rFonts w:ascii="Times New Roman" w:hAnsi="Times New Roman" w:cs="Times New Roman"/>
          <w:sz w:val="28"/>
          <w:lang w:val="en-US"/>
        </w:rPr>
        <w:t xml:space="preserve"> </w:t>
      </w:r>
      <w:r w:rsidR="0002434E">
        <w:rPr>
          <w:rFonts w:ascii="Times New Roman" w:hAnsi="Times New Roman" w:cs="Times New Roman"/>
          <w:sz w:val="28"/>
          <w:lang w:val="en-US"/>
        </w:rPr>
        <w:t xml:space="preserve"> </w:t>
      </w:r>
      <w:r w:rsidR="008C419A">
        <w:rPr>
          <w:rFonts w:ascii="Times New Roman" w:hAnsi="Times New Roman" w:cs="Times New Roman"/>
          <w:sz w:val="28"/>
          <w:lang w:val="en-US"/>
        </w:rPr>
        <w:t xml:space="preserve"> </w:t>
      </w:r>
    </w:p>
    <w:p w14:paraId="31E69B7D" w14:textId="6A8069ED" w:rsidR="00BB76D9" w:rsidRPr="00BB76D9" w:rsidRDefault="003413E5" w:rsidP="0042285F">
      <w:pPr>
        <w:rPr>
          <w:rFonts w:ascii="Times New Roman" w:hAnsi="Times New Roman" w:cs="Times New Roman"/>
          <w:b/>
          <w:sz w:val="28"/>
          <w:lang w:val="en-US"/>
        </w:rPr>
      </w:pPr>
      <w:r>
        <w:rPr>
          <w:rFonts w:ascii="Times New Roman" w:hAnsi="Times New Roman" w:cs="Times New Roman"/>
          <w:b/>
          <w:sz w:val="28"/>
          <w:lang w:val="en-US"/>
        </w:rPr>
        <w:t xml:space="preserve">Materials and </w:t>
      </w:r>
      <w:r w:rsidR="00BB76D9" w:rsidRPr="00BB76D9">
        <w:rPr>
          <w:rFonts w:ascii="Times New Roman" w:hAnsi="Times New Roman" w:cs="Times New Roman"/>
          <w:b/>
          <w:sz w:val="28"/>
          <w:lang w:val="en-US"/>
        </w:rPr>
        <w:t>Methods</w:t>
      </w:r>
    </w:p>
    <w:p w14:paraId="6DC7DFCB" w14:textId="1D089D7A" w:rsidR="00485E0E" w:rsidRDefault="00485E0E" w:rsidP="0042285F">
      <w:pPr>
        <w:rPr>
          <w:rFonts w:ascii="Times New Roman" w:hAnsi="Times New Roman" w:cs="Times New Roman"/>
          <w:sz w:val="28"/>
          <w:lang w:val="en-US"/>
        </w:rPr>
      </w:pPr>
      <w:r>
        <w:rPr>
          <w:rFonts w:ascii="Times New Roman" w:hAnsi="Times New Roman" w:cs="Times New Roman"/>
          <w:sz w:val="28"/>
          <w:lang w:val="en-US"/>
        </w:rPr>
        <w:t xml:space="preserve">This systematic review was conducted in accordance with the recommendations of the Preferred Reporting Items for Systematic Reviews and Meta-analyses </w:t>
      </w:r>
      <w:r>
        <w:rPr>
          <w:rFonts w:ascii="Times New Roman" w:hAnsi="Times New Roman" w:cs="Times New Roman"/>
          <w:sz w:val="28"/>
          <w:lang w:val="en-US"/>
        </w:rPr>
        <w:lastRenderedPageBreak/>
        <w:t>(PRISMA)</w:t>
      </w:r>
      <w:r w:rsidR="00B4624E">
        <w:rPr>
          <w:rFonts w:ascii="Times New Roman" w:hAnsi="Times New Roman" w:cs="Times New Roman"/>
          <w:sz w:val="28"/>
          <w:lang w:val="en-US"/>
        </w:rPr>
        <w:fldChar w:fldCharType="begin" w:fldLock="1"/>
      </w:r>
      <w:r w:rsidR="008F1BEB">
        <w:rPr>
          <w:rFonts w:ascii="Times New Roman" w:hAnsi="Times New Roman" w:cs="Times New Roman"/>
          <w:sz w:val="28"/>
          <w:lang w:val="en-US"/>
        </w:rPr>
        <w:instrText>ADDIN CSL_CITATION {"citationItems":[{"id":"ITEM-1","itemData":{"DOI":"10.1136/bmj.b2700","ISSN":"14685833","PMID":"19622552","abstract":"Systematic reviews and meta-analyses are essential to summarise evidence relating to efficacy and safety of healthcare interventions accurately and reliably. The clarity and transparency of these reports, however, are not optimal. Poor reporting of systematic reviews diminishes their value to clinicians, policy makers, and other users. 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s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 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site (www.prisma-statement.org/) should be helpful resources to improve reporting of systematic reviews and meta-analyses.","author":[{"dropping-particle":"","family":"Liberati","given":"Alessandro","non-dropping-particle":"","parse-names":false,"suffix":""},{"dropping-particle":"","family":"Altman","given":"Douglas G.","non-dropping-particle":"","parse-names":false,"suffix":""},{"dropping-particle":"","family":"Tetzlaff","given":"Jennifer","non-dropping-particle":"","parse-names":false,"suffix":""},{"dropping-particle":"","family":"Mulrow","given":"Cynthia","non-dropping-particle":"","parse-names":false,"suffix":""},{"dropping-particle":"","family":"Gøtzsche","given":"Peter C.","non-dropping-particle":"","parse-names":false,"suffix":""},{"dropping-particle":"","family":"Ioannidis","given":"John P.A.","non-dropping-particle":"","parse-names":false,"suffix":""},{"dropping-particle":"","family":"Clarke","given":"Mike","non-dropping-particle":"","parse-names":false,"suffix":""},{"dropping-particle":"","family":"Devereaux","given":"P. J.","non-dropping-particle":"","parse-names":false,"suffix":""},{"dropping-particle":"","family":"Kleijnen","given":"Jos","non-dropping-particle":"","parse-names":false,"suffix":""},{"dropping-particle":"","family":"Moher","given":"David","non-dropping-particle":"","parse-names":false,"suffix":""}],"container-title":"BMJ (Clinical research ed.)","id":"ITEM-1","issued":{"date-parts":[["2009"]]},"title":"The PRISMA statement for reporting systematic reviews and meta-analyses of studies that evaluate healthcare interventions: explanation and elaboration.","type":"article-journal","volume":"339"},"uris":["http://www.mendeley.com/documents/?uuid=99d89e3a-857c-47a6-bc5b-ecfda723d29a"]}],"mendeley":{"formattedCitation":"&lt;sup&gt;17&lt;/sup&gt;","plainTextFormattedCitation":"17","previouslyFormattedCitation":"&lt;sup&gt;17&lt;/sup&gt;"},"properties":{"noteIndex":0},"schema":"https://github.com/citation-style-language/schema/raw/master/csl-citation.json"}</w:instrText>
      </w:r>
      <w:r w:rsidR="00B4624E">
        <w:rPr>
          <w:rFonts w:ascii="Times New Roman" w:hAnsi="Times New Roman" w:cs="Times New Roman"/>
          <w:sz w:val="28"/>
          <w:lang w:val="en-US"/>
        </w:rPr>
        <w:fldChar w:fldCharType="separate"/>
      </w:r>
      <w:r w:rsidR="00E412CB" w:rsidRPr="00E412CB">
        <w:rPr>
          <w:rFonts w:ascii="Times New Roman" w:hAnsi="Times New Roman" w:cs="Times New Roman"/>
          <w:noProof/>
          <w:sz w:val="28"/>
          <w:vertAlign w:val="superscript"/>
          <w:lang w:val="en-US"/>
        </w:rPr>
        <w:t>17</w:t>
      </w:r>
      <w:r w:rsidR="00B4624E">
        <w:rPr>
          <w:rFonts w:ascii="Times New Roman" w:hAnsi="Times New Roman" w:cs="Times New Roman"/>
          <w:sz w:val="28"/>
          <w:lang w:val="en-US"/>
        </w:rPr>
        <w:fldChar w:fldCharType="end"/>
      </w:r>
      <w:r>
        <w:rPr>
          <w:rFonts w:ascii="Times New Roman" w:hAnsi="Times New Roman" w:cs="Times New Roman"/>
          <w:sz w:val="28"/>
          <w:lang w:val="en-US"/>
        </w:rPr>
        <w:t xml:space="preserve"> and with those of the Cochrane Handbook</w:t>
      </w:r>
      <w:r w:rsidR="00B4624E">
        <w:rPr>
          <w:rFonts w:ascii="Times New Roman" w:hAnsi="Times New Roman" w:cs="Times New Roman"/>
          <w:sz w:val="28"/>
          <w:lang w:val="en-US"/>
        </w:rPr>
        <w:fldChar w:fldCharType="begin" w:fldLock="1"/>
      </w:r>
      <w:r w:rsidR="008F1BEB">
        <w:rPr>
          <w:rFonts w:ascii="Times New Roman" w:hAnsi="Times New Roman" w:cs="Times New Roman"/>
          <w:sz w:val="28"/>
          <w:lang w:val="en-US"/>
        </w:rPr>
        <w:instrText>ADDIN CSL_CITATION {"citationItems":[{"id":"ITEM-1","itemData":{"DOI":"10.1002/9781119536604","abstract":"Cochrane handbook for systematic reviews of interventions","author":[{"dropping-particle":"","family":"Higgins JPT","given":"Green S (editors).","non-dropping-particle":"","parse-names":false,"suffix":""}],"container-title":"Cochrane Handbook for Systematic Reviews of Interventions","id":"ITEM-1","issued":{"date-parts":[["2019"]]},"title":"Cochrane Handbook for Systematic Reviews of Interventions","type":"webpage"},"uris":["http://www.mendeley.com/documents/?uuid=257e1b97-7e6a-4dc3-929e-e7c4cd3fcb16"]}],"mendeley":{"formattedCitation":"&lt;sup&gt;18&lt;/sup&gt;","plainTextFormattedCitation":"18","previouslyFormattedCitation":"&lt;sup&gt;18&lt;/sup&gt;"},"properties":{"noteIndex":0},"schema":"https://github.com/citation-style-language/schema/raw/master/csl-citation.json"}</w:instrText>
      </w:r>
      <w:r w:rsidR="00B4624E">
        <w:rPr>
          <w:rFonts w:ascii="Times New Roman" w:hAnsi="Times New Roman" w:cs="Times New Roman"/>
          <w:sz w:val="28"/>
          <w:lang w:val="en-US"/>
        </w:rPr>
        <w:fldChar w:fldCharType="separate"/>
      </w:r>
      <w:r w:rsidR="00E412CB" w:rsidRPr="00E412CB">
        <w:rPr>
          <w:rFonts w:ascii="Times New Roman" w:hAnsi="Times New Roman" w:cs="Times New Roman"/>
          <w:noProof/>
          <w:sz w:val="28"/>
          <w:vertAlign w:val="superscript"/>
          <w:lang w:val="en-US"/>
        </w:rPr>
        <w:t>18</w:t>
      </w:r>
      <w:r w:rsidR="00B4624E">
        <w:rPr>
          <w:rFonts w:ascii="Times New Roman" w:hAnsi="Times New Roman" w:cs="Times New Roman"/>
          <w:sz w:val="28"/>
          <w:lang w:val="en-US"/>
        </w:rPr>
        <w:fldChar w:fldCharType="end"/>
      </w:r>
      <w:r>
        <w:rPr>
          <w:rFonts w:ascii="Times New Roman" w:hAnsi="Times New Roman" w:cs="Times New Roman"/>
          <w:sz w:val="28"/>
          <w:lang w:val="en-US"/>
        </w:rPr>
        <w:t xml:space="preserve"> (PRISMA Checklist available online as TableS1).</w:t>
      </w:r>
    </w:p>
    <w:p w14:paraId="0B7913E9" w14:textId="7FC3D919" w:rsidR="00485E0E" w:rsidRPr="003413E5" w:rsidRDefault="003413E5" w:rsidP="0042285F">
      <w:pPr>
        <w:rPr>
          <w:rFonts w:ascii="Times New Roman" w:hAnsi="Times New Roman" w:cs="Times New Roman"/>
          <w:b/>
          <w:sz w:val="28"/>
          <w:lang w:val="en-US"/>
        </w:rPr>
      </w:pPr>
      <w:r w:rsidRPr="003413E5">
        <w:rPr>
          <w:rFonts w:ascii="Times New Roman" w:hAnsi="Times New Roman" w:cs="Times New Roman"/>
          <w:b/>
          <w:sz w:val="28"/>
          <w:lang w:val="en-US"/>
        </w:rPr>
        <w:t>Search method</w:t>
      </w:r>
    </w:p>
    <w:p w14:paraId="4E25CED7" w14:textId="4820458F" w:rsidR="001E37BC" w:rsidRDefault="003413E5" w:rsidP="0042285F">
      <w:pPr>
        <w:rPr>
          <w:rFonts w:ascii="Times New Roman" w:hAnsi="Times New Roman" w:cs="Times New Roman"/>
          <w:sz w:val="28"/>
          <w:lang w:val="en-US"/>
        </w:rPr>
      </w:pPr>
      <w:r>
        <w:rPr>
          <w:rFonts w:ascii="Times New Roman" w:hAnsi="Times New Roman" w:cs="Times New Roman"/>
          <w:sz w:val="28"/>
          <w:lang w:val="en-US"/>
        </w:rPr>
        <w:t>Studies reporting outcomes of cataract surgery in diabetic patients combined with administration of either intravitreal anti-VEGF drug</w:t>
      </w:r>
      <w:r w:rsidR="001E37BC">
        <w:rPr>
          <w:rFonts w:ascii="Times New Roman" w:hAnsi="Times New Roman" w:cs="Times New Roman"/>
          <w:sz w:val="28"/>
          <w:lang w:val="en-US"/>
        </w:rPr>
        <w:t>s</w:t>
      </w:r>
      <w:r>
        <w:rPr>
          <w:rFonts w:ascii="Times New Roman" w:hAnsi="Times New Roman" w:cs="Times New Roman"/>
          <w:sz w:val="28"/>
          <w:lang w:val="en-US"/>
        </w:rPr>
        <w:t xml:space="preserve"> or intravitreal dexamethasone implant were systematically searched. </w:t>
      </w:r>
      <w:r w:rsidR="0002639A">
        <w:rPr>
          <w:rFonts w:ascii="Times New Roman" w:hAnsi="Times New Roman" w:cs="Times New Roman"/>
          <w:sz w:val="28"/>
          <w:lang w:val="en-US"/>
        </w:rPr>
        <w:t>An e</w:t>
      </w:r>
      <w:r>
        <w:rPr>
          <w:rFonts w:ascii="Times New Roman" w:hAnsi="Times New Roman" w:cs="Times New Roman"/>
          <w:sz w:val="28"/>
          <w:lang w:val="en-US"/>
        </w:rPr>
        <w:t xml:space="preserve">lectronic search was performed on Pubmed and Embase databases, from their inception to </w:t>
      </w:r>
      <w:r w:rsidR="006E28F9">
        <w:rPr>
          <w:rFonts w:ascii="Times New Roman" w:hAnsi="Times New Roman" w:cs="Times New Roman"/>
          <w:sz w:val="28"/>
          <w:lang w:val="en-US"/>
        </w:rPr>
        <w:t>28</w:t>
      </w:r>
      <w:r w:rsidR="006E28F9" w:rsidRPr="00F165AC">
        <w:rPr>
          <w:rFonts w:ascii="Times New Roman" w:hAnsi="Times New Roman" w:cs="Times New Roman"/>
          <w:sz w:val="28"/>
          <w:vertAlign w:val="superscript"/>
          <w:lang w:val="en-US"/>
        </w:rPr>
        <w:t>th</w:t>
      </w:r>
      <w:r w:rsidR="006E28F9">
        <w:rPr>
          <w:rFonts w:ascii="Times New Roman" w:hAnsi="Times New Roman" w:cs="Times New Roman"/>
          <w:sz w:val="28"/>
          <w:lang w:val="en-US"/>
        </w:rPr>
        <w:t xml:space="preserve"> </w:t>
      </w:r>
      <w:r>
        <w:rPr>
          <w:rFonts w:ascii="Times New Roman" w:hAnsi="Times New Roman" w:cs="Times New Roman"/>
          <w:sz w:val="28"/>
          <w:lang w:val="en-US"/>
        </w:rPr>
        <w:t>March 2021</w:t>
      </w:r>
      <w:r w:rsidR="006E28F9">
        <w:rPr>
          <w:rFonts w:ascii="Times New Roman" w:hAnsi="Times New Roman" w:cs="Times New Roman"/>
          <w:sz w:val="28"/>
          <w:lang w:val="en-US"/>
        </w:rPr>
        <w:t>. A d</w:t>
      </w:r>
      <w:r>
        <w:rPr>
          <w:rFonts w:ascii="Times New Roman" w:hAnsi="Times New Roman" w:cs="Times New Roman"/>
          <w:sz w:val="28"/>
          <w:lang w:val="en-US"/>
        </w:rPr>
        <w:t>etailed search strategy is available online (Table S2</w:t>
      </w:r>
      <w:r w:rsidR="00367BEA">
        <w:rPr>
          <w:rFonts w:ascii="Times New Roman" w:hAnsi="Times New Roman" w:cs="Times New Roman"/>
          <w:sz w:val="28"/>
          <w:lang w:val="en-US"/>
        </w:rPr>
        <w:t xml:space="preserve"> available online</w:t>
      </w:r>
      <w:r>
        <w:rPr>
          <w:rFonts w:ascii="Times New Roman" w:hAnsi="Times New Roman" w:cs="Times New Roman"/>
          <w:sz w:val="28"/>
          <w:lang w:val="en-US"/>
        </w:rPr>
        <w:t xml:space="preserve">). </w:t>
      </w:r>
      <w:r w:rsidR="001E37BC">
        <w:rPr>
          <w:rFonts w:ascii="Times New Roman" w:hAnsi="Times New Roman" w:cs="Times New Roman"/>
          <w:sz w:val="28"/>
          <w:lang w:val="en-US"/>
        </w:rPr>
        <w:t>Reference lists of included studies and review articles on the same topic were also screened.</w:t>
      </w:r>
    </w:p>
    <w:p w14:paraId="090724FB" w14:textId="77777777" w:rsidR="001E37BC" w:rsidRPr="001E37BC" w:rsidRDefault="001E37BC" w:rsidP="0042285F">
      <w:pPr>
        <w:rPr>
          <w:rFonts w:ascii="Times New Roman" w:hAnsi="Times New Roman" w:cs="Times New Roman"/>
          <w:b/>
          <w:sz w:val="28"/>
          <w:lang w:val="en-US"/>
        </w:rPr>
      </w:pPr>
      <w:r w:rsidRPr="001E37BC">
        <w:rPr>
          <w:rFonts w:ascii="Times New Roman" w:hAnsi="Times New Roman" w:cs="Times New Roman"/>
          <w:b/>
          <w:sz w:val="28"/>
          <w:lang w:val="en-US"/>
        </w:rPr>
        <w:t>Eligibility criteria</w:t>
      </w:r>
    </w:p>
    <w:p w14:paraId="18ED0C4A" w14:textId="6B05E77F" w:rsidR="00C1450A" w:rsidRDefault="001E37BC" w:rsidP="0042285F">
      <w:pPr>
        <w:rPr>
          <w:rFonts w:ascii="Times New Roman" w:hAnsi="Times New Roman" w:cs="Times New Roman"/>
          <w:sz w:val="28"/>
          <w:lang w:val="en-US"/>
        </w:rPr>
      </w:pPr>
      <w:r>
        <w:rPr>
          <w:rFonts w:ascii="Times New Roman" w:hAnsi="Times New Roman" w:cs="Times New Roman"/>
          <w:sz w:val="28"/>
          <w:lang w:val="en-US"/>
        </w:rPr>
        <w:t>To be included, studies had to satisfy the following criteria: a) to include patients with DME undergoing cataract surgery; b) to combine cataract surgery with intravitreal injection of either an anti-VEGF agent</w:t>
      </w:r>
      <w:r w:rsidR="00EE45DA">
        <w:rPr>
          <w:rFonts w:ascii="Times New Roman" w:hAnsi="Times New Roman" w:cs="Times New Roman"/>
          <w:sz w:val="28"/>
          <w:lang w:val="en-US"/>
        </w:rPr>
        <w:t xml:space="preserve"> (such as bevacizumab, ranibizumab or aflibercept)</w:t>
      </w:r>
      <w:r>
        <w:rPr>
          <w:rFonts w:ascii="Times New Roman" w:hAnsi="Times New Roman" w:cs="Times New Roman"/>
          <w:sz w:val="28"/>
          <w:lang w:val="en-US"/>
        </w:rPr>
        <w:t xml:space="preserve"> or a 0.7 mg dexamethasone implant; c)</w:t>
      </w:r>
      <w:r w:rsidR="006B6701">
        <w:rPr>
          <w:rFonts w:ascii="Times New Roman" w:hAnsi="Times New Roman" w:cs="Times New Roman"/>
          <w:sz w:val="28"/>
          <w:lang w:val="en-US"/>
        </w:rPr>
        <w:t xml:space="preserve"> to have a follow-up of 3 months or longer; d) to report visual and/or anatomic outcomes. Any study design apart from case report was considered. Abstracts were excluded as well as articles published in non-peer reviewed journals or in a language different from English. No restriction on publication status and date was imposed.</w:t>
      </w:r>
      <w:r w:rsidR="004B58FC">
        <w:rPr>
          <w:rFonts w:ascii="Times New Roman" w:hAnsi="Times New Roman" w:cs="Times New Roman"/>
          <w:sz w:val="28"/>
          <w:lang w:val="en-US"/>
        </w:rPr>
        <w:t xml:space="preserve"> </w:t>
      </w:r>
    </w:p>
    <w:p w14:paraId="031F8EAE" w14:textId="38F4E858" w:rsidR="00EE45DA" w:rsidRDefault="00C1450A" w:rsidP="0042285F">
      <w:pPr>
        <w:rPr>
          <w:rFonts w:ascii="Times New Roman" w:hAnsi="Times New Roman" w:cs="Times New Roman"/>
          <w:sz w:val="28"/>
          <w:lang w:val="en-US"/>
        </w:rPr>
      </w:pPr>
      <w:r>
        <w:rPr>
          <w:rFonts w:ascii="Times New Roman" w:hAnsi="Times New Roman" w:cs="Times New Roman"/>
          <w:sz w:val="28"/>
          <w:lang w:val="en-US"/>
        </w:rPr>
        <w:t>Eyes receiving cataract surgery combined with intravitreal anti-VEGF injection were included in the anti-VEGF group. Eyes receiving cataract surgery combined with intravitreal DEX implant were included in the DEX group.</w:t>
      </w:r>
      <w:r w:rsidR="004B58FC">
        <w:rPr>
          <w:rFonts w:ascii="Times New Roman" w:hAnsi="Times New Roman" w:cs="Times New Roman"/>
          <w:sz w:val="28"/>
          <w:lang w:val="en-US"/>
        </w:rPr>
        <w:t xml:space="preserve"> To be considered as </w:t>
      </w:r>
      <w:r w:rsidR="00C44845">
        <w:rPr>
          <w:rFonts w:ascii="Times New Roman" w:hAnsi="Times New Roman" w:cs="Times New Roman"/>
          <w:sz w:val="28"/>
          <w:lang w:val="en-US"/>
        </w:rPr>
        <w:t xml:space="preserve">a </w:t>
      </w:r>
      <w:r w:rsidR="004B58FC">
        <w:rPr>
          <w:rFonts w:ascii="Times New Roman" w:hAnsi="Times New Roman" w:cs="Times New Roman"/>
          <w:sz w:val="28"/>
          <w:lang w:val="en-US"/>
        </w:rPr>
        <w:t xml:space="preserve">combined procedure the intravitreal injection of anti-VEGF or DEX had to be administered in combination with cataract surgery, either at the beginning or at the end of the procedure.  </w:t>
      </w:r>
    </w:p>
    <w:p w14:paraId="5AA75F9E" w14:textId="59468F59" w:rsidR="005D4791" w:rsidRDefault="00EE45DA" w:rsidP="0042285F">
      <w:pPr>
        <w:rPr>
          <w:rFonts w:ascii="Times New Roman" w:hAnsi="Times New Roman" w:cs="Times New Roman"/>
          <w:sz w:val="28"/>
          <w:lang w:val="en-US"/>
        </w:rPr>
      </w:pPr>
      <w:r>
        <w:rPr>
          <w:rFonts w:ascii="Times New Roman" w:hAnsi="Times New Roman" w:cs="Times New Roman"/>
          <w:sz w:val="28"/>
          <w:lang w:val="en-US"/>
        </w:rPr>
        <w:t>The primary outcome of the present meta-analysis</w:t>
      </w:r>
      <w:r w:rsidR="00A3062B">
        <w:rPr>
          <w:rFonts w:ascii="Times New Roman" w:hAnsi="Times New Roman" w:cs="Times New Roman"/>
          <w:sz w:val="28"/>
          <w:lang w:val="en-US"/>
        </w:rPr>
        <w:t xml:space="preserve"> was the mean change in</w:t>
      </w:r>
      <w:r>
        <w:rPr>
          <w:rFonts w:ascii="Times New Roman" w:hAnsi="Times New Roman" w:cs="Times New Roman"/>
          <w:sz w:val="28"/>
          <w:lang w:val="en-US"/>
        </w:rPr>
        <w:t xml:space="preserve"> optical coherence tomography (OCT) central macular thickness</w:t>
      </w:r>
      <w:r w:rsidR="00C1450A">
        <w:rPr>
          <w:rFonts w:ascii="Times New Roman" w:hAnsi="Times New Roman" w:cs="Times New Roman"/>
          <w:sz w:val="28"/>
          <w:lang w:val="en-US"/>
        </w:rPr>
        <w:t xml:space="preserve"> (CMT)</w:t>
      </w:r>
      <w:r>
        <w:rPr>
          <w:rFonts w:ascii="Times New Roman" w:hAnsi="Times New Roman" w:cs="Times New Roman"/>
          <w:sz w:val="28"/>
          <w:lang w:val="en-US"/>
        </w:rPr>
        <w:t xml:space="preserve"> </w:t>
      </w:r>
      <w:r w:rsidR="00C1450A">
        <w:rPr>
          <w:rFonts w:ascii="Times New Roman" w:hAnsi="Times New Roman" w:cs="Times New Roman"/>
          <w:sz w:val="28"/>
          <w:lang w:val="en-US"/>
        </w:rPr>
        <w:t>at 3-month</w:t>
      </w:r>
      <w:r w:rsidR="00C57444">
        <w:rPr>
          <w:rFonts w:ascii="Times New Roman" w:hAnsi="Times New Roman" w:cs="Times New Roman"/>
          <w:sz w:val="28"/>
          <w:lang w:val="en-US"/>
        </w:rPr>
        <w:t>s</w:t>
      </w:r>
      <w:r w:rsidR="00C1450A">
        <w:rPr>
          <w:rFonts w:ascii="Times New Roman" w:hAnsi="Times New Roman" w:cs="Times New Roman"/>
          <w:sz w:val="28"/>
          <w:lang w:val="en-US"/>
        </w:rPr>
        <w:t xml:space="preserve"> follow-up in</w:t>
      </w:r>
      <w:r w:rsidR="009B0A65">
        <w:rPr>
          <w:rFonts w:ascii="Times New Roman" w:hAnsi="Times New Roman" w:cs="Times New Roman"/>
          <w:sz w:val="28"/>
          <w:lang w:val="en-US"/>
        </w:rPr>
        <w:t xml:space="preserve"> eyes with DME at baseline in</w:t>
      </w:r>
      <w:r w:rsidR="00C1450A">
        <w:rPr>
          <w:rFonts w:ascii="Times New Roman" w:hAnsi="Times New Roman" w:cs="Times New Roman"/>
          <w:sz w:val="28"/>
          <w:lang w:val="en-US"/>
        </w:rPr>
        <w:t xml:space="preserve"> </w:t>
      </w:r>
      <w:r w:rsidR="00A3062B">
        <w:rPr>
          <w:rFonts w:ascii="Times New Roman" w:hAnsi="Times New Roman" w:cs="Times New Roman"/>
          <w:sz w:val="28"/>
          <w:lang w:val="en-US"/>
        </w:rPr>
        <w:t>both</w:t>
      </w:r>
      <w:r w:rsidR="00C1450A">
        <w:rPr>
          <w:rFonts w:ascii="Times New Roman" w:hAnsi="Times New Roman" w:cs="Times New Roman"/>
          <w:sz w:val="28"/>
          <w:lang w:val="en-US"/>
        </w:rPr>
        <w:t xml:space="preserve"> group</w:t>
      </w:r>
      <w:r w:rsidR="00A3062B">
        <w:rPr>
          <w:rFonts w:ascii="Times New Roman" w:hAnsi="Times New Roman" w:cs="Times New Roman"/>
          <w:sz w:val="28"/>
          <w:lang w:val="en-US"/>
        </w:rPr>
        <w:t>s</w:t>
      </w:r>
      <w:r w:rsidR="00C1450A">
        <w:rPr>
          <w:rFonts w:ascii="Times New Roman" w:hAnsi="Times New Roman" w:cs="Times New Roman"/>
          <w:sz w:val="28"/>
          <w:lang w:val="en-US"/>
        </w:rPr>
        <w:t xml:space="preserve">. </w:t>
      </w:r>
      <w:r w:rsidR="008666A1">
        <w:rPr>
          <w:rFonts w:ascii="Times New Roman" w:hAnsi="Times New Roman" w:cs="Times New Roman"/>
          <w:sz w:val="28"/>
          <w:lang w:val="en-US"/>
        </w:rPr>
        <w:t>Secondary outcomes included: (i) o</w:t>
      </w:r>
      <w:r w:rsidR="00A3062B">
        <w:rPr>
          <w:rFonts w:ascii="Times New Roman" w:hAnsi="Times New Roman" w:cs="Times New Roman"/>
          <w:sz w:val="28"/>
          <w:lang w:val="en-US"/>
        </w:rPr>
        <w:t xml:space="preserve">ne-month </w:t>
      </w:r>
      <w:r w:rsidR="009B2D87">
        <w:rPr>
          <w:rFonts w:ascii="Times New Roman" w:hAnsi="Times New Roman" w:cs="Times New Roman"/>
          <w:sz w:val="28"/>
          <w:lang w:val="en-US"/>
        </w:rPr>
        <w:t xml:space="preserve">mean </w:t>
      </w:r>
      <w:r w:rsidR="00A3062B">
        <w:rPr>
          <w:rFonts w:ascii="Times New Roman" w:hAnsi="Times New Roman" w:cs="Times New Roman"/>
          <w:sz w:val="28"/>
          <w:lang w:val="en-US"/>
        </w:rPr>
        <w:t>CMT</w:t>
      </w:r>
      <w:r w:rsidR="00C1450A">
        <w:rPr>
          <w:rFonts w:ascii="Times New Roman" w:hAnsi="Times New Roman" w:cs="Times New Roman"/>
          <w:sz w:val="28"/>
          <w:lang w:val="en-US"/>
        </w:rPr>
        <w:t xml:space="preserve"> </w:t>
      </w:r>
      <w:r w:rsidR="008666A1">
        <w:rPr>
          <w:rFonts w:ascii="Times New Roman" w:hAnsi="Times New Roman" w:cs="Times New Roman"/>
          <w:sz w:val="28"/>
          <w:lang w:val="en-US"/>
        </w:rPr>
        <w:t>change; (ii)</w:t>
      </w:r>
      <w:r w:rsidR="00A3062B">
        <w:rPr>
          <w:rFonts w:ascii="Times New Roman" w:hAnsi="Times New Roman" w:cs="Times New Roman"/>
          <w:sz w:val="28"/>
          <w:lang w:val="en-US"/>
        </w:rPr>
        <w:t xml:space="preserve"> mean change in best corrected visual acuity (BCVA) </w:t>
      </w:r>
      <w:r w:rsidR="008666A1">
        <w:rPr>
          <w:rFonts w:ascii="Times New Roman" w:hAnsi="Times New Roman" w:cs="Times New Roman"/>
          <w:sz w:val="28"/>
          <w:lang w:val="en-US"/>
        </w:rPr>
        <w:t>at different follow-ups;(i</w:t>
      </w:r>
      <w:r w:rsidR="00C32874">
        <w:rPr>
          <w:rFonts w:ascii="Times New Roman" w:hAnsi="Times New Roman" w:cs="Times New Roman"/>
          <w:sz w:val="28"/>
          <w:lang w:val="en-US"/>
        </w:rPr>
        <w:t>ii</w:t>
      </w:r>
      <w:r w:rsidR="008666A1">
        <w:rPr>
          <w:rFonts w:ascii="Times New Roman" w:hAnsi="Times New Roman" w:cs="Times New Roman"/>
          <w:sz w:val="28"/>
          <w:lang w:val="en-US"/>
        </w:rPr>
        <w:t>)</w:t>
      </w:r>
      <w:r w:rsidR="008B7931">
        <w:rPr>
          <w:rFonts w:ascii="Times New Roman" w:hAnsi="Times New Roman" w:cs="Times New Roman"/>
          <w:sz w:val="28"/>
          <w:lang w:val="en-US"/>
        </w:rPr>
        <w:t xml:space="preserve"> mean intraocular pressure (IOP) change </w:t>
      </w:r>
      <w:r w:rsidR="008666A1">
        <w:rPr>
          <w:rFonts w:ascii="Times New Roman" w:hAnsi="Times New Roman" w:cs="Times New Roman"/>
          <w:sz w:val="28"/>
          <w:lang w:val="en-US"/>
        </w:rPr>
        <w:t>in the DEX group; (</w:t>
      </w:r>
      <w:r w:rsidR="00C32874">
        <w:rPr>
          <w:rFonts w:ascii="Times New Roman" w:hAnsi="Times New Roman" w:cs="Times New Roman"/>
          <w:sz w:val="28"/>
          <w:lang w:val="en-US"/>
        </w:rPr>
        <w:t>i</w:t>
      </w:r>
      <w:r w:rsidR="008666A1">
        <w:rPr>
          <w:rFonts w:ascii="Times New Roman" w:hAnsi="Times New Roman" w:cs="Times New Roman"/>
          <w:sz w:val="28"/>
          <w:lang w:val="en-US"/>
        </w:rPr>
        <w:t xml:space="preserve">v) </w:t>
      </w:r>
      <w:r w:rsidR="009B2D87">
        <w:rPr>
          <w:rFonts w:ascii="Times New Roman" w:hAnsi="Times New Roman" w:cs="Times New Roman"/>
          <w:sz w:val="28"/>
          <w:lang w:val="en-US"/>
        </w:rPr>
        <w:t xml:space="preserve">proportion </w:t>
      </w:r>
      <w:r w:rsidR="008B7931">
        <w:rPr>
          <w:rFonts w:ascii="Times New Roman" w:hAnsi="Times New Roman" w:cs="Times New Roman"/>
          <w:sz w:val="28"/>
          <w:lang w:val="en-US"/>
        </w:rPr>
        <w:t>of eye</w:t>
      </w:r>
      <w:r w:rsidR="00C57444">
        <w:rPr>
          <w:rFonts w:ascii="Times New Roman" w:hAnsi="Times New Roman" w:cs="Times New Roman"/>
          <w:sz w:val="28"/>
          <w:lang w:val="en-US"/>
        </w:rPr>
        <w:t>s</w:t>
      </w:r>
      <w:r w:rsidR="008B7931">
        <w:rPr>
          <w:rFonts w:ascii="Times New Roman" w:hAnsi="Times New Roman" w:cs="Times New Roman"/>
          <w:sz w:val="28"/>
          <w:lang w:val="en-US"/>
        </w:rPr>
        <w:t xml:space="preserve"> requiring IOP-lowering drops for IOP rise in the DEX group.</w:t>
      </w:r>
      <w:r w:rsidR="00B4624E">
        <w:rPr>
          <w:rFonts w:ascii="Times New Roman" w:hAnsi="Times New Roman" w:cs="Times New Roman"/>
          <w:sz w:val="28"/>
          <w:lang w:val="en-US"/>
        </w:rPr>
        <w:t xml:space="preserve"> Central macular thickness was defined as the average thickness of the 1 mm fovea-centered circle.</w:t>
      </w:r>
      <w:r w:rsidR="00B4624E">
        <w:rPr>
          <w:rFonts w:ascii="Times New Roman" w:hAnsi="Times New Roman" w:cs="Times New Roman"/>
          <w:sz w:val="28"/>
          <w:lang w:val="en-US"/>
        </w:rPr>
        <w:fldChar w:fldCharType="begin" w:fldLock="1"/>
      </w:r>
      <w:r w:rsidR="009770DA">
        <w:rPr>
          <w:rFonts w:ascii="Times New Roman" w:hAnsi="Times New Roman" w:cs="Times New Roman"/>
          <w:sz w:val="28"/>
          <w:lang w:val="en-US"/>
        </w:rPr>
        <w:instrText>ADDIN CSL_CITATION {"citationItems":[{"id":"ITEM-1","itemData":{"DOI":"10.1007/s00417-019-04347-6","ISSN":"1435702X","PMID":"31081526","abstract":"Purpose: To assess the efficacy of intravitreal aflibercept in patients suffering from post-radiation macular edema following plaque radiotherapy for choroidal melanoma. Methods: This prospective, interventional case series included patients affected by radiation maculopathy (RM) with macular edema secondary to ruthenium-106 plaque brachytherapy for choroidal melanoma. The effect of intravitreal aflibercept on best-corrected visual acuity (BCVA), central foveal thickness (CFT) detected by spectral domain optical coherence tomography (sd-OCT), and Horgan’s grading scale of RM was evaluated throughout the 24-month follow-up. Intraocular pressure (IOP) and possible complications were also recorded. Results: Nine eyes of 9 patients were included. A mean of 4.4 ± 1.2 injections were given over the 24 months. At the end of follow-up, mean BCVA was significantly improved, from 0.9 ± 0.19 logMAR at baseline to 0.56 ± 0.3 logMAR (P = 0.028), and mean CFT was significantly decreased, from 546 ± 123 μm at baseline to 223 ± 34 μm (P &lt; 0.001). Intravitreal aflibercept lowered baseline maculopathy stage as well. No significant change in IOP values and no complications, such as endophthalmitis, was recorded. Conclusion: Intravitreal aflibercept is an effective treatment for patients with radiation-induced macular edema, allowing functional and anatomical improvements to be achieved with a relatively low number of injections.","author":[{"dropping-particle":"","family":"Fallico","given":"Matteo","non-dropping-particle":"","parse-names":false,"suffix":""},{"dropping-particle":"","family":"Reibaldi","given":"Michele","non-dropping-particle":"","parse-names":false,"suffix":""},{"dropping-particle":"","family":"Avitabile","given":"Teresio","non-dropping-particle":"","parse-names":false,"suffix":""},{"dropping-particle":"","family":"Longo","given":"Antonio","non-dropping-particle":"","parse-names":false,"suffix":""},{"dropping-particle":"","family":"Bonfiglio","given":"Vincenza","non-dropping-particle":"","parse-names":false,"suffix":""},{"dropping-particle":"","family":"Chronopoulos","given":"Argyrios","non-dropping-particle":"","parse-names":false,"suffix":""},{"dropping-particle":"","family":"Caltabiano","given":"Rosario","non-dropping-particle":"","parse-names":false,"suffix":""},{"dropping-particle":"","family":"Spatola","given":"Corrado","non-dropping-particle":"","parse-names":false,"suffix":""},{"dropping-particle":"","family":"Russo","given":"Andrea","non-dropping-particle":"","parse-names":false,"suffix":""}],"container-title":"Graefe's Archive for Clinical and Experimental Ophthalmology","id":"ITEM-1","issue":"7","issued":{"date-parts":[["2019"]]},"page":"1547-1554","title":"Intravitreal aflibercept for the treatment of radiation-induced macular edema after ruthenium 106 plaque radiotherapy for choroidal melanoma","type":"article-journal","volume":"257"},"uris":["http://www.mendeley.com/documents/?uuid=4cb41e97-4422-466a-8b62-41c1219b97ad"]}],"mendeley":{"formattedCitation":"&lt;sup&gt;19&lt;/sup&gt;","plainTextFormattedCitation":"19","previouslyFormattedCitation":"&lt;sup&gt;19&lt;/sup&gt;"},"properties":{"noteIndex":0},"schema":"https://github.com/citation-style-language/schema/raw/master/csl-citation.json"}</w:instrText>
      </w:r>
      <w:r w:rsidR="00B4624E">
        <w:rPr>
          <w:rFonts w:ascii="Times New Roman" w:hAnsi="Times New Roman" w:cs="Times New Roman"/>
          <w:sz w:val="28"/>
          <w:lang w:val="en-US"/>
        </w:rPr>
        <w:fldChar w:fldCharType="separate"/>
      </w:r>
      <w:r w:rsidR="00E412CB" w:rsidRPr="00E412CB">
        <w:rPr>
          <w:rFonts w:ascii="Times New Roman" w:hAnsi="Times New Roman" w:cs="Times New Roman"/>
          <w:noProof/>
          <w:sz w:val="28"/>
          <w:vertAlign w:val="superscript"/>
          <w:lang w:val="en-US"/>
        </w:rPr>
        <w:t>19</w:t>
      </w:r>
      <w:r w:rsidR="00B4624E">
        <w:rPr>
          <w:rFonts w:ascii="Times New Roman" w:hAnsi="Times New Roman" w:cs="Times New Roman"/>
          <w:sz w:val="28"/>
          <w:lang w:val="en-US"/>
        </w:rPr>
        <w:fldChar w:fldCharType="end"/>
      </w:r>
      <w:r w:rsidR="00B4624E">
        <w:rPr>
          <w:rFonts w:ascii="Times New Roman" w:hAnsi="Times New Roman" w:cs="Times New Roman"/>
          <w:sz w:val="28"/>
          <w:lang w:val="en-US"/>
        </w:rPr>
        <w:t xml:space="preserve"> </w:t>
      </w:r>
    </w:p>
    <w:p w14:paraId="0413EAC6" w14:textId="77777777" w:rsidR="005D4791" w:rsidRDefault="005D4791" w:rsidP="0042285F">
      <w:pPr>
        <w:rPr>
          <w:rFonts w:ascii="Times New Roman" w:hAnsi="Times New Roman" w:cs="Times New Roman"/>
          <w:sz w:val="28"/>
          <w:lang w:val="en-US"/>
        </w:rPr>
      </w:pPr>
    </w:p>
    <w:p w14:paraId="3DCA5B94" w14:textId="36906DCB" w:rsidR="00BB76D9" w:rsidRPr="005D4791" w:rsidRDefault="005D4791" w:rsidP="0042285F">
      <w:pPr>
        <w:rPr>
          <w:rFonts w:ascii="Times New Roman" w:hAnsi="Times New Roman" w:cs="Times New Roman"/>
          <w:b/>
          <w:sz w:val="28"/>
          <w:lang w:val="en-US"/>
        </w:rPr>
      </w:pPr>
      <w:r w:rsidRPr="005D4791">
        <w:rPr>
          <w:rFonts w:ascii="Times New Roman" w:hAnsi="Times New Roman" w:cs="Times New Roman"/>
          <w:b/>
          <w:sz w:val="28"/>
          <w:lang w:val="en-US"/>
        </w:rPr>
        <w:t xml:space="preserve">Data Collection and </w:t>
      </w:r>
      <w:r>
        <w:rPr>
          <w:rFonts w:ascii="Times New Roman" w:hAnsi="Times New Roman" w:cs="Times New Roman"/>
          <w:b/>
          <w:sz w:val="28"/>
          <w:lang w:val="en-US"/>
        </w:rPr>
        <w:t>Risk of Bias</w:t>
      </w:r>
      <w:r w:rsidRPr="005D4791">
        <w:rPr>
          <w:rFonts w:ascii="Times New Roman" w:hAnsi="Times New Roman" w:cs="Times New Roman"/>
          <w:b/>
          <w:sz w:val="28"/>
          <w:lang w:val="en-US"/>
        </w:rPr>
        <w:t xml:space="preserve"> Assessment</w:t>
      </w:r>
      <w:r w:rsidR="008B7931" w:rsidRPr="005D4791">
        <w:rPr>
          <w:rFonts w:ascii="Times New Roman" w:hAnsi="Times New Roman" w:cs="Times New Roman"/>
          <w:b/>
          <w:sz w:val="28"/>
          <w:lang w:val="en-US"/>
        </w:rPr>
        <w:t xml:space="preserve">   </w:t>
      </w:r>
      <w:r w:rsidR="00EE45DA" w:rsidRPr="005D4791">
        <w:rPr>
          <w:rFonts w:ascii="Times New Roman" w:hAnsi="Times New Roman" w:cs="Times New Roman"/>
          <w:b/>
          <w:sz w:val="28"/>
          <w:lang w:val="en-US"/>
        </w:rPr>
        <w:t xml:space="preserve"> </w:t>
      </w:r>
      <w:r w:rsidR="006B6701" w:rsidRPr="005D4791">
        <w:rPr>
          <w:rFonts w:ascii="Times New Roman" w:hAnsi="Times New Roman" w:cs="Times New Roman"/>
          <w:b/>
          <w:sz w:val="28"/>
          <w:lang w:val="en-US"/>
        </w:rPr>
        <w:t xml:space="preserve">  </w:t>
      </w:r>
      <w:r w:rsidR="001E37BC" w:rsidRPr="005D4791">
        <w:rPr>
          <w:rFonts w:ascii="Times New Roman" w:hAnsi="Times New Roman" w:cs="Times New Roman"/>
          <w:b/>
          <w:sz w:val="28"/>
          <w:lang w:val="en-US"/>
        </w:rPr>
        <w:t xml:space="preserve">       </w:t>
      </w:r>
      <w:r w:rsidR="003413E5" w:rsidRPr="005D4791">
        <w:rPr>
          <w:rFonts w:ascii="Times New Roman" w:hAnsi="Times New Roman" w:cs="Times New Roman"/>
          <w:b/>
          <w:sz w:val="28"/>
          <w:lang w:val="en-US"/>
        </w:rPr>
        <w:t xml:space="preserve"> </w:t>
      </w:r>
      <w:r w:rsidR="00485E0E" w:rsidRPr="005D4791">
        <w:rPr>
          <w:rFonts w:ascii="Times New Roman" w:hAnsi="Times New Roman" w:cs="Times New Roman"/>
          <w:b/>
          <w:sz w:val="28"/>
          <w:lang w:val="en-US"/>
        </w:rPr>
        <w:t xml:space="preserve"> </w:t>
      </w:r>
    </w:p>
    <w:p w14:paraId="5BB49935" w14:textId="22989164" w:rsidR="00113686" w:rsidRDefault="005D4791" w:rsidP="003A62A8">
      <w:pPr>
        <w:rPr>
          <w:rFonts w:ascii="Times New Roman" w:hAnsi="Times New Roman" w:cs="Times New Roman"/>
          <w:sz w:val="28"/>
          <w:lang w:val="en-US"/>
        </w:rPr>
      </w:pPr>
      <w:r>
        <w:rPr>
          <w:rFonts w:ascii="Times New Roman" w:hAnsi="Times New Roman" w:cs="Times New Roman"/>
          <w:sz w:val="28"/>
          <w:lang w:val="en-US"/>
        </w:rPr>
        <w:t xml:space="preserve">Eligibility of identified reports was </w:t>
      </w:r>
      <w:r w:rsidR="009C597B">
        <w:rPr>
          <w:rFonts w:ascii="Times New Roman" w:hAnsi="Times New Roman" w:cs="Times New Roman"/>
          <w:sz w:val="28"/>
          <w:lang w:val="en-US"/>
        </w:rPr>
        <w:t xml:space="preserve">evaluated by two investigators (P.M. and M.F.) independently. In case of discordance, a third investigator (M.R.) was involved to reach agreement. </w:t>
      </w:r>
      <w:r w:rsidR="009C597B" w:rsidRPr="009C597B">
        <w:rPr>
          <w:rFonts w:ascii="Times New Roman" w:hAnsi="Times New Roman" w:cs="Times New Roman"/>
          <w:sz w:val="28"/>
          <w:lang w:val="en-US"/>
        </w:rPr>
        <w:t>When clarifications</w:t>
      </w:r>
      <w:r w:rsidR="009C597B">
        <w:rPr>
          <w:rFonts w:ascii="Times New Roman" w:hAnsi="Times New Roman" w:cs="Times New Roman"/>
          <w:sz w:val="28"/>
          <w:lang w:val="en-US"/>
        </w:rPr>
        <w:t xml:space="preserve"> or additional information</w:t>
      </w:r>
      <w:r w:rsidR="009C597B" w:rsidRPr="009C597B">
        <w:rPr>
          <w:rFonts w:ascii="Times New Roman" w:hAnsi="Times New Roman" w:cs="Times New Roman"/>
          <w:sz w:val="28"/>
          <w:lang w:val="en-US"/>
        </w:rPr>
        <w:t xml:space="preserve"> were </w:t>
      </w:r>
      <w:r w:rsidR="009C597B">
        <w:rPr>
          <w:rFonts w:ascii="Times New Roman" w:hAnsi="Times New Roman" w:cs="Times New Roman"/>
          <w:sz w:val="28"/>
          <w:lang w:val="en-US"/>
        </w:rPr>
        <w:t>needed</w:t>
      </w:r>
      <w:r w:rsidR="009C597B" w:rsidRPr="009C597B">
        <w:rPr>
          <w:rFonts w:ascii="Times New Roman" w:hAnsi="Times New Roman" w:cs="Times New Roman"/>
          <w:sz w:val="28"/>
          <w:lang w:val="en-US"/>
        </w:rPr>
        <w:t xml:space="preserve">, the </w:t>
      </w:r>
      <w:r w:rsidR="009C597B" w:rsidRPr="009C597B">
        <w:rPr>
          <w:rFonts w:ascii="Times New Roman" w:hAnsi="Times New Roman" w:cs="Times New Roman"/>
          <w:sz w:val="28"/>
          <w:lang w:val="en-US"/>
        </w:rPr>
        <w:lastRenderedPageBreak/>
        <w:t xml:space="preserve">authors of the study were contacted. </w:t>
      </w:r>
      <w:r w:rsidR="00D22966">
        <w:rPr>
          <w:rFonts w:ascii="Times New Roman" w:hAnsi="Times New Roman" w:cs="Times New Roman"/>
          <w:sz w:val="28"/>
          <w:lang w:val="en-US"/>
        </w:rPr>
        <w:t xml:space="preserve">Data of each included study </w:t>
      </w:r>
      <w:r w:rsidR="0053377E">
        <w:rPr>
          <w:rFonts w:ascii="Times New Roman" w:hAnsi="Times New Roman" w:cs="Times New Roman"/>
          <w:sz w:val="28"/>
          <w:lang w:val="en-US"/>
        </w:rPr>
        <w:t xml:space="preserve">was </w:t>
      </w:r>
      <w:r w:rsidR="00D22966">
        <w:rPr>
          <w:rFonts w:ascii="Times New Roman" w:hAnsi="Times New Roman" w:cs="Times New Roman"/>
          <w:sz w:val="28"/>
          <w:lang w:val="en-US"/>
        </w:rPr>
        <w:t>analyzed and extracted by t</w:t>
      </w:r>
      <w:r w:rsidR="009C597B">
        <w:rPr>
          <w:rFonts w:ascii="Times New Roman" w:hAnsi="Times New Roman" w:cs="Times New Roman"/>
          <w:sz w:val="28"/>
          <w:lang w:val="en-US"/>
        </w:rPr>
        <w:t xml:space="preserve">he same </w:t>
      </w:r>
      <w:r w:rsidR="00D22966">
        <w:rPr>
          <w:rFonts w:ascii="Times New Roman" w:hAnsi="Times New Roman" w:cs="Times New Roman"/>
          <w:sz w:val="28"/>
          <w:lang w:val="en-US"/>
        </w:rPr>
        <w:t>t</w:t>
      </w:r>
      <w:r w:rsidR="009C597B" w:rsidRPr="009C597B">
        <w:rPr>
          <w:rFonts w:ascii="Times New Roman" w:hAnsi="Times New Roman" w:cs="Times New Roman"/>
          <w:sz w:val="28"/>
          <w:lang w:val="en-US"/>
        </w:rPr>
        <w:t>wo investigators (</w:t>
      </w:r>
      <w:r w:rsidR="009C597B">
        <w:rPr>
          <w:rFonts w:ascii="Times New Roman" w:hAnsi="Times New Roman" w:cs="Times New Roman"/>
          <w:sz w:val="28"/>
          <w:lang w:val="en-US"/>
        </w:rPr>
        <w:t>P.M. and M.F.</w:t>
      </w:r>
      <w:r w:rsidR="009C597B" w:rsidRPr="009C597B">
        <w:rPr>
          <w:rFonts w:ascii="Times New Roman" w:hAnsi="Times New Roman" w:cs="Times New Roman"/>
          <w:sz w:val="28"/>
          <w:lang w:val="en-US"/>
        </w:rPr>
        <w:t xml:space="preserve">) independently. </w:t>
      </w:r>
      <w:r w:rsidR="00D22966">
        <w:rPr>
          <w:rFonts w:ascii="Times New Roman" w:hAnsi="Times New Roman" w:cs="Times New Roman"/>
          <w:sz w:val="28"/>
          <w:lang w:val="en-US"/>
        </w:rPr>
        <w:t>For each study, t</w:t>
      </w:r>
      <w:r w:rsidR="009C597B" w:rsidRPr="009C597B">
        <w:rPr>
          <w:rFonts w:ascii="Times New Roman" w:hAnsi="Times New Roman" w:cs="Times New Roman"/>
          <w:sz w:val="28"/>
          <w:lang w:val="en-US"/>
        </w:rPr>
        <w:t>he following items</w:t>
      </w:r>
      <w:r w:rsidR="00D22966">
        <w:rPr>
          <w:rFonts w:ascii="Times New Roman" w:hAnsi="Times New Roman" w:cs="Times New Roman"/>
          <w:sz w:val="28"/>
          <w:lang w:val="en-US"/>
        </w:rPr>
        <w:t xml:space="preserve"> were extracted: first author,</w:t>
      </w:r>
      <w:r w:rsidR="009C597B" w:rsidRPr="009C597B">
        <w:rPr>
          <w:rFonts w:ascii="Times New Roman" w:hAnsi="Times New Roman" w:cs="Times New Roman"/>
          <w:sz w:val="28"/>
          <w:lang w:val="en-US"/>
        </w:rPr>
        <w:t xml:space="preserve"> </w:t>
      </w:r>
      <w:r w:rsidR="00D22966">
        <w:rPr>
          <w:rFonts w:ascii="Times New Roman" w:hAnsi="Times New Roman" w:cs="Times New Roman"/>
          <w:sz w:val="28"/>
          <w:lang w:val="en-US"/>
        </w:rPr>
        <w:t>publication</w:t>
      </w:r>
      <w:r w:rsidR="009C597B" w:rsidRPr="009C597B">
        <w:rPr>
          <w:rFonts w:ascii="Times New Roman" w:hAnsi="Times New Roman" w:cs="Times New Roman"/>
          <w:sz w:val="28"/>
          <w:lang w:val="en-US"/>
        </w:rPr>
        <w:t xml:space="preserve"> year, design, mean age, number of patients, follow-up</w:t>
      </w:r>
      <w:r w:rsidR="006F159C">
        <w:rPr>
          <w:rFonts w:ascii="Times New Roman" w:hAnsi="Times New Roman" w:cs="Times New Roman"/>
          <w:sz w:val="28"/>
          <w:lang w:val="en-US"/>
        </w:rPr>
        <w:t xml:space="preserve"> length</w:t>
      </w:r>
      <w:r w:rsidR="00D22966">
        <w:rPr>
          <w:rFonts w:ascii="Times New Roman" w:hAnsi="Times New Roman" w:cs="Times New Roman"/>
          <w:sz w:val="28"/>
          <w:lang w:val="en-US"/>
        </w:rPr>
        <w:t>. For both the anti-VEGF and DEX cohorts</w:t>
      </w:r>
      <w:r w:rsidR="009C597B" w:rsidRPr="009C597B">
        <w:rPr>
          <w:rFonts w:ascii="Times New Roman" w:hAnsi="Times New Roman" w:cs="Times New Roman"/>
          <w:sz w:val="28"/>
          <w:lang w:val="en-US"/>
        </w:rPr>
        <w:t>,</w:t>
      </w:r>
      <w:r w:rsidR="00D22966">
        <w:rPr>
          <w:rFonts w:ascii="Times New Roman" w:hAnsi="Times New Roman" w:cs="Times New Roman"/>
          <w:sz w:val="28"/>
          <w:lang w:val="en-US"/>
        </w:rPr>
        <w:t xml:space="preserve"> the following items were collected: number of patie</w:t>
      </w:r>
      <w:r w:rsidR="006F159C">
        <w:rPr>
          <w:rFonts w:ascii="Times New Roman" w:hAnsi="Times New Roman" w:cs="Times New Roman"/>
          <w:sz w:val="28"/>
          <w:lang w:val="en-US"/>
        </w:rPr>
        <w:t xml:space="preserve">nts, </w:t>
      </w:r>
      <w:r w:rsidR="00113686">
        <w:rPr>
          <w:rFonts w:ascii="Times New Roman" w:hAnsi="Times New Roman" w:cs="Times New Roman"/>
          <w:sz w:val="28"/>
          <w:lang w:val="en-US"/>
        </w:rPr>
        <w:t xml:space="preserve">mean age, </w:t>
      </w:r>
      <w:r w:rsidR="006F159C">
        <w:rPr>
          <w:rFonts w:ascii="Times New Roman" w:hAnsi="Times New Roman" w:cs="Times New Roman"/>
          <w:sz w:val="28"/>
          <w:lang w:val="en-US"/>
        </w:rPr>
        <w:t xml:space="preserve">type of anti-VEGF agent, number of </w:t>
      </w:r>
      <w:r w:rsidR="00D22966">
        <w:rPr>
          <w:rFonts w:ascii="Times New Roman" w:hAnsi="Times New Roman" w:cs="Times New Roman"/>
          <w:sz w:val="28"/>
          <w:lang w:val="en-US"/>
        </w:rPr>
        <w:t>injections, follow-up</w:t>
      </w:r>
      <w:r w:rsidR="006F159C">
        <w:rPr>
          <w:rFonts w:ascii="Times New Roman" w:hAnsi="Times New Roman" w:cs="Times New Roman"/>
          <w:sz w:val="28"/>
          <w:lang w:val="en-US"/>
        </w:rPr>
        <w:t xml:space="preserve"> length</w:t>
      </w:r>
      <w:r w:rsidR="00D22966">
        <w:rPr>
          <w:rFonts w:ascii="Times New Roman" w:hAnsi="Times New Roman" w:cs="Times New Roman"/>
          <w:sz w:val="28"/>
          <w:lang w:val="en-US"/>
        </w:rPr>
        <w:t xml:space="preserve">, BCVA change, CMT change, </w:t>
      </w:r>
      <w:r w:rsidR="006F159C">
        <w:rPr>
          <w:rFonts w:ascii="Times New Roman" w:hAnsi="Times New Roman" w:cs="Times New Roman"/>
          <w:sz w:val="28"/>
          <w:lang w:val="en-US"/>
        </w:rPr>
        <w:t>mean IOP, rate of IOP rise and rate of eyes receiving IOP lowering drops</w:t>
      </w:r>
      <w:r w:rsidR="00D822E1">
        <w:rPr>
          <w:rFonts w:ascii="Times New Roman" w:hAnsi="Times New Roman" w:cs="Times New Roman"/>
          <w:sz w:val="28"/>
          <w:lang w:val="en-US"/>
        </w:rPr>
        <w:t xml:space="preserve"> and</w:t>
      </w:r>
      <w:r w:rsidR="006F159C">
        <w:rPr>
          <w:rFonts w:ascii="Times New Roman" w:hAnsi="Times New Roman" w:cs="Times New Roman"/>
          <w:sz w:val="28"/>
          <w:lang w:val="en-US"/>
        </w:rPr>
        <w:t xml:space="preserve"> adverse events.</w:t>
      </w:r>
      <w:r w:rsidR="003A62A8">
        <w:rPr>
          <w:rFonts w:ascii="Times New Roman" w:hAnsi="Times New Roman" w:cs="Times New Roman"/>
          <w:sz w:val="28"/>
          <w:lang w:val="en-US"/>
        </w:rPr>
        <w:t xml:space="preserve"> If more than one article reported outcomes of the same patient cohort, the one with either better quality or longer follow-up was included in this systematic review.</w:t>
      </w:r>
    </w:p>
    <w:p w14:paraId="584A6B85" w14:textId="66C10A28" w:rsidR="00D22966" w:rsidRDefault="00113686" w:rsidP="009C597B">
      <w:pPr>
        <w:rPr>
          <w:rFonts w:ascii="Times New Roman" w:hAnsi="Times New Roman" w:cs="Times New Roman"/>
          <w:sz w:val="28"/>
          <w:lang w:val="en-US"/>
        </w:rPr>
      </w:pPr>
      <w:r>
        <w:rPr>
          <w:rFonts w:ascii="Times New Roman" w:hAnsi="Times New Roman" w:cs="Times New Roman"/>
          <w:sz w:val="28"/>
          <w:lang w:val="en-US"/>
        </w:rPr>
        <w:t>Risk of bias assessment was based on the Cochrane collaboration tool for randomized clinical trials.</w:t>
      </w:r>
      <w:r w:rsidR="00B4624E">
        <w:rPr>
          <w:rFonts w:ascii="Times New Roman" w:hAnsi="Times New Roman" w:cs="Times New Roman"/>
          <w:sz w:val="28"/>
          <w:lang w:val="en-US"/>
        </w:rPr>
        <w:fldChar w:fldCharType="begin" w:fldLock="1"/>
      </w:r>
      <w:r w:rsidR="008F1BEB">
        <w:rPr>
          <w:rFonts w:ascii="Times New Roman" w:hAnsi="Times New Roman" w:cs="Times New Roman"/>
          <w:sz w:val="28"/>
          <w:lang w:val="en-US"/>
        </w:rPr>
        <w:instrText>ADDIN CSL_CITATION {"citationItems":[{"id":"ITEM-1","itemData":{"DOI":"10.1002/9781119536604","abstract":"Cochrane handbook for systematic reviews of interventions","author":[{"dropping-particle":"","family":"Higgins JPT","given":"Green S (editors).","non-dropping-particle":"","parse-names":false,"suffix":""}],"container-title":"Cochrane Handbook for Systematic Reviews of Interventions","id":"ITEM-1","issued":{"date-parts":[["2019"]]},"title":"Cochrane Handbook for Systematic Reviews of Interventions","type":"webpage"},"uris":["http://www.mendeley.com/documents/?uuid=257e1b97-7e6a-4dc3-929e-e7c4cd3fcb16"]}],"mendeley":{"formattedCitation":"&lt;sup&gt;18&lt;/sup&gt;","plainTextFormattedCitation":"18","previouslyFormattedCitation":"&lt;sup&gt;18&lt;/sup&gt;"},"properties":{"noteIndex":0},"schema":"https://github.com/citation-style-language/schema/raw/master/csl-citation.json"}</w:instrText>
      </w:r>
      <w:r w:rsidR="00B4624E">
        <w:rPr>
          <w:rFonts w:ascii="Times New Roman" w:hAnsi="Times New Roman" w:cs="Times New Roman"/>
          <w:sz w:val="28"/>
          <w:lang w:val="en-US"/>
        </w:rPr>
        <w:fldChar w:fldCharType="separate"/>
      </w:r>
      <w:r w:rsidR="00E412CB" w:rsidRPr="00E412CB">
        <w:rPr>
          <w:rFonts w:ascii="Times New Roman" w:hAnsi="Times New Roman" w:cs="Times New Roman"/>
          <w:noProof/>
          <w:sz w:val="28"/>
          <w:vertAlign w:val="superscript"/>
          <w:lang w:val="en-US"/>
        </w:rPr>
        <w:t>18</w:t>
      </w:r>
      <w:r w:rsidR="00B4624E">
        <w:rPr>
          <w:rFonts w:ascii="Times New Roman" w:hAnsi="Times New Roman" w:cs="Times New Roman"/>
          <w:sz w:val="28"/>
          <w:lang w:val="en-US"/>
        </w:rPr>
        <w:fldChar w:fldCharType="end"/>
      </w:r>
      <w:r>
        <w:rPr>
          <w:rFonts w:ascii="Times New Roman" w:hAnsi="Times New Roman" w:cs="Times New Roman"/>
          <w:sz w:val="28"/>
          <w:lang w:val="en-US"/>
        </w:rPr>
        <w:t xml:space="preserve"> The m</w:t>
      </w:r>
      <w:r w:rsidRPr="009C597B">
        <w:rPr>
          <w:rFonts w:ascii="Times New Roman" w:hAnsi="Times New Roman" w:cs="Times New Roman"/>
          <w:sz w:val="28"/>
          <w:lang w:val="en-US"/>
        </w:rPr>
        <w:t>ethodological item for non-randomized studies (MINORS) scale</w:t>
      </w:r>
      <w:r>
        <w:rPr>
          <w:rFonts w:ascii="Times New Roman" w:hAnsi="Times New Roman" w:cs="Times New Roman"/>
          <w:sz w:val="28"/>
          <w:lang w:val="en-US"/>
        </w:rPr>
        <w:t xml:space="preserve"> was used to evaluate non-randomized s</w:t>
      </w:r>
      <w:r w:rsidR="00635614">
        <w:rPr>
          <w:rFonts w:ascii="Times New Roman" w:hAnsi="Times New Roman" w:cs="Times New Roman"/>
          <w:sz w:val="28"/>
          <w:lang w:val="en-US"/>
        </w:rPr>
        <w:t>tudies,</w:t>
      </w:r>
      <w:r w:rsidR="00B4624E">
        <w:rPr>
          <w:rFonts w:ascii="Times New Roman" w:hAnsi="Times New Roman" w:cs="Times New Roman"/>
          <w:sz w:val="28"/>
          <w:lang w:val="en-US"/>
        </w:rPr>
        <w:fldChar w:fldCharType="begin" w:fldLock="1"/>
      </w:r>
      <w:r w:rsidR="008F1BEB">
        <w:rPr>
          <w:rFonts w:ascii="Times New Roman" w:hAnsi="Times New Roman" w:cs="Times New Roman"/>
          <w:sz w:val="28"/>
          <w:lang w:val="en-US"/>
        </w:rPr>
        <w:instrText>ADDIN CSL_CITATION {"citationItems":[{"id":"ITEM-1","itemData":{"DOI":"10.1046/j.1445-2197.2003.02748.x","ISSN":"14451433","PMID":"12956787","abstract":"Background: Because of specific methodological difficulties in conducting randomized trials, surgical research remains dependent predominantly on observational or non-randomized studies. Few validated instruments are available to determine the methodological quality of such studies either from the reader's perspective or for the purpose of meta-analysis. The aim of the present study was to develop and validate such an instrument. Methods: After an initial conceptualization phase of a methodological index for non-randomized studies (MINORS), a list of 12 potential items was sent to 100 experts from different surgical specialities for evaluation and was also assessed by 10 clinical methodologists. Subsequent testing involved the assessment of inter-reviewer agreement, test-retest reliability at 2 months, internal consistency reliability and external validity. Results: The final version of MINORS contained 12 items, the first eight being specifically for non-comparative studies. Reliability was established on the basis of good inter-reviewer agreement, high test-retest reliability by the κ-coefficient and good internal consistency by a high Cronbach's α-coefficient. External validity was established in terms of the ability of MINORS to identify excellent trials. Conclusions: MINORS is a valid instrument designed to assess the methodological quality of non-randomized surgical studies, whether comparative or non-comparative. The next step will be to determine its external validity when used in a large number of studies and to compare it with other existing instruments.","author":[{"dropping-particle":"","family":"Slim","given":"Karem","non-dropping-particle":"","parse-names":false,"suffix":""},{"dropping-particle":"","family":"Nini","given":"Emile","non-dropping-particle":"","parse-names":false,"suffix":""},{"dropping-particle":"","family":"Forestier","given":"Damien","non-dropping-particle":"","parse-names":false,"suffix":""},{"dropping-particle":"","family":"Kwiatkowski","given":"Fabrice","non-dropping-particle":"","parse-names":false,"suffix":""},{"dropping-particle":"","family":"Panis","given":"Yves","non-dropping-particle":"","parse-names":false,"suffix":""},{"dropping-particle":"","family":"Chipponi","given":"Jacques","non-dropping-particle":"","parse-names":false,"suffix":""}],"container-title":"ANZ Journal of Surgery","id":"ITEM-1","issue":"9","issued":{"date-parts":[["2003"]]},"page":"712-716","title":"Methodological index for non-randomized studies (Minors): Development and validation of a new instrument","type":"article-journal","volume":"73"},"uris":["http://www.mendeley.com/documents/?uuid=a1fa48cc-d1c1-4bef-bbc4-9faa1f0d1226"]}],"mendeley":{"formattedCitation":"&lt;sup&gt;20&lt;/sup&gt;","plainTextFormattedCitation":"20","previouslyFormattedCitation":"&lt;sup&gt;20&lt;/sup&gt;"},"properties":{"noteIndex":0},"schema":"https://github.com/citation-style-language/schema/raw/master/csl-citation.json"}</w:instrText>
      </w:r>
      <w:r w:rsidR="00B4624E">
        <w:rPr>
          <w:rFonts w:ascii="Times New Roman" w:hAnsi="Times New Roman" w:cs="Times New Roman"/>
          <w:sz w:val="28"/>
          <w:lang w:val="en-US"/>
        </w:rPr>
        <w:fldChar w:fldCharType="separate"/>
      </w:r>
      <w:r w:rsidR="00E412CB" w:rsidRPr="00E412CB">
        <w:rPr>
          <w:rFonts w:ascii="Times New Roman" w:hAnsi="Times New Roman" w:cs="Times New Roman"/>
          <w:noProof/>
          <w:sz w:val="28"/>
          <w:vertAlign w:val="superscript"/>
          <w:lang w:val="en-US"/>
        </w:rPr>
        <w:t>20</w:t>
      </w:r>
      <w:r w:rsidR="00B4624E">
        <w:rPr>
          <w:rFonts w:ascii="Times New Roman" w:hAnsi="Times New Roman" w:cs="Times New Roman"/>
          <w:sz w:val="28"/>
          <w:lang w:val="en-US"/>
        </w:rPr>
        <w:fldChar w:fldCharType="end"/>
      </w:r>
      <w:r w:rsidR="00635614">
        <w:rPr>
          <w:rFonts w:ascii="Times New Roman" w:hAnsi="Times New Roman" w:cs="Times New Roman"/>
          <w:sz w:val="28"/>
          <w:lang w:val="en-US"/>
        </w:rPr>
        <w:t xml:space="preserve"> considering a score</w:t>
      </w:r>
      <w:r>
        <w:rPr>
          <w:rFonts w:ascii="Times New Roman" w:hAnsi="Times New Roman" w:cs="Times New Roman"/>
          <w:sz w:val="28"/>
          <w:lang w:val="en-US"/>
        </w:rPr>
        <w:t xml:space="preserve"> </w:t>
      </w:r>
      <w:r w:rsidRPr="009C597B">
        <w:rPr>
          <w:rFonts w:ascii="Times New Roman" w:hAnsi="Times New Roman" w:cs="Times New Roman"/>
          <w:sz w:val="28"/>
          <w:lang w:val="en-US"/>
        </w:rPr>
        <w:t>≥ 9</w:t>
      </w:r>
      <w:r>
        <w:rPr>
          <w:rFonts w:ascii="Times New Roman" w:hAnsi="Times New Roman" w:cs="Times New Roman"/>
          <w:sz w:val="28"/>
          <w:lang w:val="en-US"/>
        </w:rPr>
        <w:t xml:space="preserve"> </w:t>
      </w:r>
      <w:r w:rsidR="00635614">
        <w:rPr>
          <w:rFonts w:ascii="Times New Roman" w:hAnsi="Times New Roman" w:cs="Times New Roman"/>
          <w:sz w:val="28"/>
          <w:lang w:val="en-US"/>
        </w:rPr>
        <w:t>as low-to-moderate risk of bias.</w:t>
      </w:r>
      <w:r w:rsidR="00B4624E">
        <w:rPr>
          <w:rFonts w:ascii="Times New Roman" w:hAnsi="Times New Roman" w:cs="Times New Roman"/>
          <w:sz w:val="28"/>
          <w:lang w:val="en-US"/>
        </w:rPr>
        <w:fldChar w:fldCharType="begin" w:fldLock="1"/>
      </w:r>
      <w:r w:rsidR="008F1BEB">
        <w:rPr>
          <w:rFonts w:ascii="Times New Roman" w:hAnsi="Times New Roman" w:cs="Times New Roman"/>
          <w:sz w:val="28"/>
          <w:lang w:val="en-US"/>
        </w:rPr>
        <w:instrText>ADDIN CSL_CITATION {"citationItems":[{"id":"ITEM-1","itemData":{"DOI":"10.1016/j.survophthal.2020.08.007","ISSN":"18793304","PMID":"32918934","abstract":"Radiation maculopathy and radiation-induced macular edema are common, sight-threatening complications after radiotherapy, especially that used for uveal melanoma. While many treatment and preventive strategies have been proposed, management of these conditions is still challenging. Initially, treatments were based on the use of retinal laser, but the outcomes were poor. Subsequently, management has shifted toward injection of intravitreal antivascular endothelial growth factor or corticosteroids. We reviewed current clinical evidence, which mostly relies on small sample-sized and retrospective studies, for the management of radiation maculopathy and, in particular, radiation-induced macular edema. At present, the first-line approach is usually intravitreal antivascular endothelial growth factor. Intravitreal dexamethasone implantation may be an option for those with suboptimal response or contraindications to antivascular endothelial growth factor agents. Possible preventive treatments that require future study are intravitreal bevacizumab and ranibizumab, peripheral laser photocoagulation, and subtenon triamcinolone acetonide.","author":[{"dropping-particle":"","family":"Fallico","given":"Matteo","non-dropping-particle":"","parse-names":false,"suffix":""},{"dropping-particle":"","family":"Chronopoulos","given":"Argyrios","non-dropping-particle":"","parse-names":false,"suffix":""},{"dropping-particle":"","family":"Schutz","given":"James S.","non-dropping-particle":"","parse-names":false,"suffix":""},{"dropping-particle":"","family":"Reibaldi","given":"Michele","non-dropping-particle":"","parse-names":false,"suffix":""}],"container-title":"Survey of Ophthalmology","id":"ITEM-1","issued":{"date-parts":[["2020"]]},"title":"Treatment of radiation maculopathy and radiation-induced macular edema: A systematic review","type":"article-journal"},"uris":["http://www.mendeley.com/documents/?uuid=5d5adcc4-f5e1-4fd0-b0f4-f59ee7b50dae"]}],"mendeley":{"formattedCitation":"&lt;sup&gt;21&lt;/sup&gt;","plainTextFormattedCitation":"21","previouslyFormattedCitation":"&lt;sup&gt;21&lt;/sup&gt;"},"properties":{"noteIndex":0},"schema":"https://github.com/citation-style-language/schema/raw/master/csl-citation.json"}</w:instrText>
      </w:r>
      <w:r w:rsidR="00B4624E">
        <w:rPr>
          <w:rFonts w:ascii="Times New Roman" w:hAnsi="Times New Roman" w:cs="Times New Roman"/>
          <w:sz w:val="28"/>
          <w:lang w:val="en-US"/>
        </w:rPr>
        <w:fldChar w:fldCharType="separate"/>
      </w:r>
      <w:r w:rsidR="00E412CB" w:rsidRPr="00E412CB">
        <w:rPr>
          <w:rFonts w:ascii="Times New Roman" w:hAnsi="Times New Roman" w:cs="Times New Roman"/>
          <w:noProof/>
          <w:sz w:val="28"/>
          <w:vertAlign w:val="superscript"/>
          <w:lang w:val="en-US"/>
        </w:rPr>
        <w:t>21</w:t>
      </w:r>
      <w:r w:rsidR="00B4624E">
        <w:rPr>
          <w:rFonts w:ascii="Times New Roman" w:hAnsi="Times New Roman" w:cs="Times New Roman"/>
          <w:sz w:val="28"/>
          <w:lang w:val="en-US"/>
        </w:rPr>
        <w:fldChar w:fldCharType="end"/>
      </w:r>
      <w:r w:rsidR="00635614">
        <w:rPr>
          <w:rFonts w:ascii="Times New Roman" w:hAnsi="Times New Roman" w:cs="Times New Roman"/>
          <w:sz w:val="28"/>
          <w:lang w:val="en-US"/>
        </w:rPr>
        <w:t xml:space="preserve"> </w:t>
      </w:r>
      <w:r>
        <w:rPr>
          <w:rFonts w:ascii="Times New Roman" w:hAnsi="Times New Roman" w:cs="Times New Roman"/>
          <w:sz w:val="28"/>
          <w:lang w:val="en-US"/>
        </w:rPr>
        <w:t xml:space="preserve">   </w:t>
      </w:r>
      <w:r w:rsidR="006F159C">
        <w:rPr>
          <w:rFonts w:ascii="Times New Roman" w:hAnsi="Times New Roman" w:cs="Times New Roman"/>
          <w:sz w:val="28"/>
          <w:lang w:val="en-US"/>
        </w:rPr>
        <w:t xml:space="preserve">  </w:t>
      </w:r>
      <w:r w:rsidR="00D22966">
        <w:rPr>
          <w:rFonts w:ascii="Times New Roman" w:hAnsi="Times New Roman" w:cs="Times New Roman"/>
          <w:sz w:val="28"/>
          <w:lang w:val="en-US"/>
        </w:rPr>
        <w:t xml:space="preserve"> </w:t>
      </w:r>
    </w:p>
    <w:p w14:paraId="1C2D2D90" w14:textId="5C5FE595" w:rsidR="005D4791" w:rsidRPr="004B58FC" w:rsidRDefault="005D4791" w:rsidP="0042285F">
      <w:pPr>
        <w:rPr>
          <w:rFonts w:ascii="Times New Roman" w:hAnsi="Times New Roman" w:cs="Times New Roman"/>
          <w:b/>
          <w:sz w:val="28"/>
          <w:lang w:val="en-US"/>
        </w:rPr>
      </w:pPr>
    </w:p>
    <w:p w14:paraId="65F771D9" w14:textId="59402D59" w:rsidR="004B58FC" w:rsidRPr="004B58FC" w:rsidRDefault="004B58FC" w:rsidP="0042285F">
      <w:pPr>
        <w:rPr>
          <w:rFonts w:ascii="Times New Roman" w:hAnsi="Times New Roman" w:cs="Times New Roman"/>
          <w:b/>
          <w:sz w:val="28"/>
          <w:lang w:val="en-US"/>
        </w:rPr>
      </w:pPr>
      <w:r w:rsidRPr="004B58FC">
        <w:rPr>
          <w:rFonts w:ascii="Times New Roman" w:hAnsi="Times New Roman" w:cs="Times New Roman"/>
          <w:b/>
          <w:sz w:val="28"/>
          <w:lang w:val="en-US"/>
        </w:rPr>
        <w:t>Statistical analysis</w:t>
      </w:r>
    </w:p>
    <w:p w14:paraId="1653E7B1" w14:textId="404D8C0D" w:rsidR="00355B2E" w:rsidRDefault="00355B2E" w:rsidP="00355B2E">
      <w:pPr>
        <w:spacing w:after="0"/>
        <w:rPr>
          <w:rFonts w:ascii="Times New Roman" w:hAnsi="Times New Roman" w:cs="Times New Roman"/>
          <w:sz w:val="28"/>
          <w:lang w:val="en-US"/>
        </w:rPr>
      </w:pPr>
      <w:r>
        <w:rPr>
          <w:rFonts w:ascii="Times New Roman" w:hAnsi="Times New Roman" w:cs="Times New Roman"/>
          <w:bCs/>
          <w:sz w:val="28"/>
          <w:lang w:val="en-US"/>
        </w:rPr>
        <w:t xml:space="preserve">For continuous outcomes (i.e., BCVA and CMT), pooled effect size </w:t>
      </w:r>
      <w:r w:rsidR="00112CF2">
        <w:rPr>
          <w:rFonts w:ascii="Times New Roman" w:hAnsi="Times New Roman" w:cs="Times New Roman"/>
          <w:bCs/>
          <w:sz w:val="28"/>
          <w:lang w:val="en-US"/>
        </w:rPr>
        <w:t>was</w:t>
      </w:r>
      <w:r>
        <w:rPr>
          <w:rFonts w:ascii="Times New Roman" w:hAnsi="Times New Roman" w:cs="Times New Roman"/>
          <w:bCs/>
          <w:sz w:val="28"/>
          <w:lang w:val="en-US"/>
        </w:rPr>
        <w:t xml:space="preserve"> obtained through meta-analys</w:t>
      </w:r>
      <w:r w:rsidR="009B2D87">
        <w:rPr>
          <w:rFonts w:ascii="Times New Roman" w:hAnsi="Times New Roman" w:cs="Times New Roman"/>
          <w:bCs/>
          <w:sz w:val="28"/>
          <w:lang w:val="en-US"/>
        </w:rPr>
        <w:t>i</w:t>
      </w:r>
      <w:r>
        <w:rPr>
          <w:rFonts w:ascii="Times New Roman" w:hAnsi="Times New Roman" w:cs="Times New Roman"/>
          <w:bCs/>
          <w:sz w:val="28"/>
          <w:lang w:val="en-US"/>
        </w:rPr>
        <w:t xml:space="preserve">s and reported as </w:t>
      </w:r>
      <w:r w:rsidRPr="000625E9">
        <w:rPr>
          <w:rFonts w:ascii="Times New Roman" w:hAnsi="Times New Roman" w:cs="Times New Roman"/>
          <w:bCs/>
          <w:sz w:val="28"/>
          <w:lang w:val="en-US"/>
        </w:rPr>
        <w:t xml:space="preserve">the mean difference between baseline and post-treatment </w:t>
      </w:r>
      <w:r>
        <w:rPr>
          <w:rFonts w:ascii="Times New Roman" w:hAnsi="Times New Roman" w:cs="Times New Roman"/>
          <w:bCs/>
          <w:sz w:val="28"/>
          <w:lang w:val="en-US"/>
        </w:rPr>
        <w:t xml:space="preserve">values </w:t>
      </w:r>
      <w:r w:rsidRPr="000625E9">
        <w:rPr>
          <w:rFonts w:ascii="Times New Roman" w:hAnsi="Times New Roman" w:cs="Times New Roman"/>
          <w:bCs/>
          <w:sz w:val="28"/>
          <w:lang w:val="en-US"/>
        </w:rPr>
        <w:t>(i.e.</w:t>
      </w:r>
      <w:r>
        <w:rPr>
          <w:rFonts w:ascii="Times New Roman" w:hAnsi="Times New Roman" w:cs="Times New Roman"/>
          <w:bCs/>
          <w:sz w:val="28"/>
          <w:lang w:val="en-US"/>
        </w:rPr>
        <w:t>,</w:t>
      </w:r>
      <w:r w:rsidRPr="000625E9">
        <w:rPr>
          <w:rFonts w:ascii="Times New Roman" w:hAnsi="Times New Roman" w:cs="Times New Roman"/>
          <w:bCs/>
          <w:sz w:val="28"/>
          <w:lang w:val="en-US"/>
        </w:rPr>
        <w:t xml:space="preserve"> pre-post mean difference, MD) with 95% Confidence Interval (95%CI). Heterogeneity across studies was tested </w:t>
      </w:r>
      <w:r>
        <w:rPr>
          <w:rFonts w:ascii="Times New Roman" w:hAnsi="Times New Roman" w:cs="Times New Roman"/>
          <w:bCs/>
          <w:sz w:val="28"/>
          <w:lang w:val="en-US"/>
        </w:rPr>
        <w:t xml:space="preserve">and measured </w:t>
      </w:r>
      <w:r w:rsidRPr="000625E9">
        <w:rPr>
          <w:rFonts w:ascii="Times New Roman" w:hAnsi="Times New Roman" w:cs="Times New Roman"/>
          <w:bCs/>
          <w:sz w:val="28"/>
          <w:lang w:val="en-US"/>
        </w:rPr>
        <w:t xml:space="preserve">using the Q-statistics </w:t>
      </w:r>
      <w:r>
        <w:rPr>
          <w:rFonts w:ascii="Times New Roman" w:hAnsi="Times New Roman" w:cs="Times New Roman"/>
          <w:bCs/>
          <w:sz w:val="28"/>
          <w:lang w:val="en-US"/>
        </w:rPr>
        <w:t>and</w:t>
      </w:r>
      <w:r w:rsidRPr="000625E9">
        <w:rPr>
          <w:rFonts w:ascii="Times New Roman" w:hAnsi="Times New Roman" w:cs="Times New Roman"/>
          <w:bCs/>
          <w:sz w:val="28"/>
          <w:lang w:val="en-US"/>
        </w:rPr>
        <w:t xml:space="preserve"> the I</w:t>
      </w:r>
      <w:r w:rsidRPr="00A23905">
        <w:rPr>
          <w:rFonts w:ascii="Times New Roman" w:hAnsi="Times New Roman" w:cs="Times New Roman"/>
          <w:bCs/>
          <w:sz w:val="28"/>
          <w:vertAlign w:val="superscript"/>
          <w:lang w:val="en-US"/>
        </w:rPr>
        <w:t>2</w:t>
      </w:r>
      <w:r w:rsidRPr="000625E9">
        <w:rPr>
          <w:rFonts w:ascii="Times New Roman" w:hAnsi="Times New Roman" w:cs="Times New Roman"/>
          <w:bCs/>
          <w:sz w:val="28"/>
          <w:lang w:val="en-US"/>
        </w:rPr>
        <w:t xml:space="preserve"> index</w:t>
      </w:r>
      <w:r>
        <w:rPr>
          <w:rFonts w:ascii="Times New Roman" w:hAnsi="Times New Roman" w:cs="Times New Roman"/>
          <w:bCs/>
          <w:sz w:val="28"/>
          <w:lang w:val="en-US"/>
        </w:rPr>
        <w:t>, respectively</w:t>
      </w:r>
      <w:r w:rsidRPr="000625E9">
        <w:rPr>
          <w:rFonts w:ascii="Times New Roman" w:hAnsi="Times New Roman" w:cs="Times New Roman"/>
          <w:bCs/>
          <w:sz w:val="28"/>
          <w:lang w:val="en-US"/>
        </w:rPr>
        <w:t>. In presence of significant heterogeneity (p-value for Q-statistics &lt;0.1 and I</w:t>
      </w:r>
      <w:r w:rsidRPr="00A23905">
        <w:rPr>
          <w:rFonts w:ascii="Times New Roman" w:hAnsi="Times New Roman" w:cs="Times New Roman"/>
          <w:bCs/>
          <w:sz w:val="28"/>
          <w:vertAlign w:val="superscript"/>
          <w:lang w:val="en-US"/>
        </w:rPr>
        <w:t>2</w:t>
      </w:r>
      <w:r w:rsidRPr="000625E9">
        <w:rPr>
          <w:rFonts w:ascii="Times New Roman" w:hAnsi="Times New Roman" w:cs="Times New Roman"/>
          <w:bCs/>
          <w:sz w:val="28"/>
          <w:lang w:val="en-US"/>
        </w:rPr>
        <w:t xml:space="preserve"> &gt; 50%), a random effect model with the</w:t>
      </w:r>
      <w:r>
        <w:rPr>
          <w:rFonts w:ascii="Times New Roman" w:hAnsi="Times New Roman" w:cs="Times New Roman"/>
          <w:bCs/>
          <w:sz w:val="28"/>
          <w:lang w:val="en-US"/>
        </w:rPr>
        <w:t xml:space="preserve"> </w:t>
      </w:r>
      <w:r w:rsidRPr="000625E9">
        <w:rPr>
          <w:rFonts w:ascii="Times New Roman" w:hAnsi="Times New Roman" w:cs="Times New Roman"/>
          <w:bCs/>
          <w:sz w:val="28"/>
          <w:lang w:val="en-US"/>
        </w:rPr>
        <w:t xml:space="preserve">DerSimonian-Laird method was applied. </w:t>
      </w:r>
      <w:r>
        <w:rPr>
          <w:rFonts w:ascii="Times New Roman" w:hAnsi="Times New Roman" w:cs="Times New Roman"/>
          <w:bCs/>
          <w:sz w:val="28"/>
          <w:lang w:val="en-US"/>
        </w:rPr>
        <w:t>S</w:t>
      </w:r>
      <w:r w:rsidRPr="000625E9">
        <w:rPr>
          <w:rFonts w:ascii="Times New Roman" w:hAnsi="Times New Roman" w:cs="Times New Roman"/>
          <w:bCs/>
          <w:sz w:val="28"/>
          <w:lang w:val="en-US"/>
        </w:rPr>
        <w:t>ubgroup analys</w:t>
      </w:r>
      <w:r>
        <w:rPr>
          <w:rFonts w:ascii="Times New Roman" w:hAnsi="Times New Roman" w:cs="Times New Roman"/>
          <w:bCs/>
          <w:sz w:val="28"/>
          <w:lang w:val="en-US"/>
        </w:rPr>
        <w:t>e</w:t>
      </w:r>
      <w:r w:rsidRPr="000625E9">
        <w:rPr>
          <w:rFonts w:ascii="Times New Roman" w:hAnsi="Times New Roman" w:cs="Times New Roman"/>
          <w:bCs/>
          <w:sz w:val="28"/>
          <w:lang w:val="en-US"/>
        </w:rPr>
        <w:t>s w</w:t>
      </w:r>
      <w:r>
        <w:rPr>
          <w:rFonts w:ascii="Times New Roman" w:hAnsi="Times New Roman" w:cs="Times New Roman"/>
          <w:bCs/>
          <w:sz w:val="28"/>
          <w:lang w:val="en-US"/>
        </w:rPr>
        <w:t>ere</w:t>
      </w:r>
      <w:r w:rsidRPr="000625E9">
        <w:rPr>
          <w:rFonts w:ascii="Times New Roman" w:hAnsi="Times New Roman" w:cs="Times New Roman"/>
          <w:bCs/>
          <w:sz w:val="28"/>
          <w:lang w:val="en-US"/>
        </w:rPr>
        <w:t xml:space="preserve"> </w:t>
      </w:r>
      <w:r>
        <w:rPr>
          <w:rFonts w:ascii="Times New Roman" w:hAnsi="Times New Roman" w:cs="Times New Roman"/>
          <w:bCs/>
          <w:sz w:val="28"/>
          <w:lang w:val="en-US"/>
        </w:rPr>
        <w:t>performed t</w:t>
      </w:r>
      <w:r w:rsidRPr="000625E9">
        <w:rPr>
          <w:rFonts w:ascii="Times New Roman" w:hAnsi="Times New Roman" w:cs="Times New Roman"/>
          <w:bCs/>
          <w:sz w:val="28"/>
          <w:lang w:val="en-US"/>
        </w:rPr>
        <w:t xml:space="preserve">o compare the effect of </w:t>
      </w:r>
      <w:r>
        <w:rPr>
          <w:rFonts w:ascii="Times New Roman" w:hAnsi="Times New Roman" w:cs="Times New Roman"/>
          <w:bCs/>
          <w:sz w:val="28"/>
          <w:lang w:val="en-US"/>
        </w:rPr>
        <w:t>i</w:t>
      </w:r>
      <w:r>
        <w:rPr>
          <w:rFonts w:ascii="Times New Roman" w:hAnsi="Times New Roman" w:cs="Times New Roman"/>
          <w:sz w:val="28"/>
          <w:lang w:val="en-US"/>
        </w:rPr>
        <w:t xml:space="preserve">ntravitreal anti-VEGF drugs and intravitreal dexamethasone implant. </w:t>
      </w:r>
      <w:r w:rsidR="0070136A">
        <w:rPr>
          <w:rFonts w:ascii="Times New Roman" w:hAnsi="Times New Roman" w:cs="Times New Roman"/>
          <w:sz w:val="28"/>
          <w:lang w:val="en-US"/>
        </w:rPr>
        <w:t xml:space="preserve"> </w:t>
      </w:r>
      <w:r w:rsidR="0070136A" w:rsidRPr="00A91234">
        <w:rPr>
          <w:rFonts w:ascii="Times New Roman" w:hAnsi="Times New Roman" w:cs="Times New Roman"/>
          <w:color w:val="000000" w:themeColor="text1"/>
          <w:sz w:val="28"/>
          <w:lang w:val="en-US"/>
        </w:rPr>
        <w:t>Meta-regression was applied for evaluating factors associated with each outcome and eventually for identifying methodological (i.e., study design, mean age, follow-up length, type of anti-VEGF agent and number of injections) and clin</w:t>
      </w:r>
      <w:r w:rsidR="002C3E17" w:rsidRPr="00A91234">
        <w:rPr>
          <w:rFonts w:ascii="Times New Roman" w:hAnsi="Times New Roman" w:cs="Times New Roman"/>
          <w:color w:val="000000" w:themeColor="text1"/>
          <w:sz w:val="28"/>
          <w:lang w:val="en-US"/>
        </w:rPr>
        <w:t>ic</w:t>
      </w:r>
      <w:r w:rsidR="0070136A" w:rsidRPr="00A91234">
        <w:rPr>
          <w:rFonts w:ascii="Times New Roman" w:hAnsi="Times New Roman" w:cs="Times New Roman"/>
          <w:color w:val="000000" w:themeColor="text1"/>
          <w:sz w:val="28"/>
          <w:lang w:val="en-US"/>
        </w:rPr>
        <w:t>al (i.e., BCVA and CMT values at the baseline) characteristics acting as heterogeneity sources.</w:t>
      </w:r>
    </w:p>
    <w:p w14:paraId="2BEC2DEB" w14:textId="2CAD042A" w:rsidR="00355B2E" w:rsidRPr="00862A03" w:rsidRDefault="00355B2E" w:rsidP="00355B2E">
      <w:pPr>
        <w:rPr>
          <w:rFonts w:ascii="Times New Roman" w:hAnsi="Times New Roman" w:cs="Times New Roman"/>
          <w:sz w:val="28"/>
          <w:lang w:val="en-US"/>
        </w:rPr>
      </w:pPr>
      <w:r>
        <w:rPr>
          <w:rFonts w:ascii="Times New Roman" w:hAnsi="Times New Roman" w:cs="Times New Roman"/>
          <w:sz w:val="28"/>
          <w:lang w:val="en-US"/>
        </w:rPr>
        <w:t xml:space="preserve">For outcomes related to IOP change, the meta-analyses were limited to patients treated with DEX implant. The IOP change was considered as a continuous outcome and analyzed as pre-post MD. We also examined the proportion of eyes requiring IOP-lowering drops for IOP rise. </w:t>
      </w:r>
      <w:r w:rsidRPr="000625E9">
        <w:rPr>
          <w:rFonts w:ascii="Times New Roman" w:hAnsi="Times New Roman" w:cs="Times New Roman"/>
          <w:bCs/>
          <w:sz w:val="28"/>
          <w:lang w:val="en-US"/>
        </w:rPr>
        <w:t xml:space="preserve">Specifically, the score confidence intervals were constructed for each individual study and </w:t>
      </w:r>
      <w:r>
        <w:rPr>
          <w:rFonts w:ascii="Times New Roman" w:hAnsi="Times New Roman" w:cs="Times New Roman"/>
          <w:bCs/>
          <w:sz w:val="28"/>
          <w:lang w:val="en-US"/>
        </w:rPr>
        <w:t xml:space="preserve">proportions </w:t>
      </w:r>
      <w:r w:rsidRPr="000625E9">
        <w:rPr>
          <w:rFonts w:ascii="Times New Roman" w:hAnsi="Times New Roman" w:cs="Times New Roman"/>
          <w:bCs/>
          <w:sz w:val="28"/>
          <w:lang w:val="en-US"/>
        </w:rPr>
        <w:t xml:space="preserve">were pooled </w:t>
      </w:r>
      <w:r w:rsidR="00A23905">
        <w:rPr>
          <w:rFonts w:ascii="Times New Roman" w:hAnsi="Times New Roman" w:cs="Times New Roman"/>
          <w:bCs/>
          <w:sz w:val="28"/>
          <w:lang w:val="en-US"/>
        </w:rPr>
        <w:t>using the random-effects model.</w:t>
      </w:r>
      <w:r w:rsidR="00A23905">
        <w:rPr>
          <w:rFonts w:ascii="Times New Roman" w:hAnsi="Times New Roman" w:cs="Times New Roman"/>
          <w:bCs/>
          <w:sz w:val="28"/>
          <w:lang w:val="en-US"/>
        </w:rPr>
        <w:fldChar w:fldCharType="begin" w:fldLock="1"/>
      </w:r>
      <w:r w:rsidR="008F1BEB">
        <w:rPr>
          <w:rFonts w:ascii="Times New Roman" w:hAnsi="Times New Roman" w:cs="Times New Roman"/>
          <w:bCs/>
          <w:sz w:val="28"/>
          <w:lang w:val="en-US"/>
        </w:rPr>
        <w:instrText>ADDIN CSL_CITATION {"citationItems":[{"id":"ITEM-1","itemData":{"DOI":"10.1186/2049-3258-72-39","ISSN":"20493258","PMID":"25810908","abstract":"Background: Meta-analyses have become an essential tool in synthesizing evidence on clinical and epidemiological questions derived from a multitude of similar studies assessing the particular issue. Appropriate and accessible statistical software is needed to produce the summary statistic of interest. Methods: Metaprop is a statistical program implemented to perform meta-analyses of proportions in Stata. It builds further on the existing Stata procedure metan which is typically used to pool effects (risk ratios, odds ratios, differences of risks or means) but which is also used to pool proportions. Metaprop implements procedures which are specific to binomial data and allows computation of exact binomial and score test-based confidence intervals. It provides appropriate methods for dealing with proportions close to or at the margins where the normal approximation procedures often break down, by use of the binomial distribution to model the within-study variability or by allowing Freeman-Tukey double arcsine transformation to stabilize the variances. Metaprop was applied on two published meta-analyses: 1) prevalence of HPV-infection in women with a Pap smear showing ASC-US; 2) cure rate after treatment for cervical precancer using cold coagulation. Results: The first meta-analysis showed a pooled HPV-prevalence of 43% (95% CI: 38%-48%). In the second meta-analysis, the pooled percentage of cured women was 94% (95% CI: 86%-97%). Conclusion: By using metaprop, no studies with 0% or 100% proportions were excluded from the meta-analysis. Furthermore, study specific and pooled confidence intervals always were within admissible values, contrary to the original publication, where metan was used.","author":[{"dropping-particle":"","family":"Nyaga","given":"Victoria N.","non-dropping-particle":"","parse-names":false,"suffix":""},{"dropping-particle":"","family":"Arbyn","given":"Marc","non-dropping-particle":"","parse-names":false,"suffix":""},{"dropping-particle":"","family":"Aerts","given":"Marc","non-dropping-particle":"","parse-names":false,"suffix":""}],"container-title":"Archives of Public Health","id":"ITEM-1","issued":{"date-parts":[["2014"]]},"title":"Metaprop: A Stata command to perform meta-analysis of binomial data","type":"article-journal"},"uris":["http://www.mendeley.com/documents/?uuid=f4f8c5ad-8745-4368-b7dc-4936d00434a3"]}],"mendeley":{"formattedCitation":"&lt;sup&gt;22&lt;/sup&gt;","plainTextFormattedCitation":"22","previouslyFormattedCitation":"&lt;sup&gt;22&lt;/sup&gt;"},"properties":{"noteIndex":0},"schema":"https://github.com/citation-style-language/schema/raw/master/csl-citation.json"}</w:instrText>
      </w:r>
      <w:r w:rsidR="00A23905">
        <w:rPr>
          <w:rFonts w:ascii="Times New Roman" w:hAnsi="Times New Roman" w:cs="Times New Roman"/>
          <w:bCs/>
          <w:sz w:val="28"/>
          <w:lang w:val="en-US"/>
        </w:rPr>
        <w:fldChar w:fldCharType="separate"/>
      </w:r>
      <w:r w:rsidR="00E412CB" w:rsidRPr="00E412CB">
        <w:rPr>
          <w:rFonts w:ascii="Times New Roman" w:hAnsi="Times New Roman" w:cs="Times New Roman"/>
          <w:bCs/>
          <w:noProof/>
          <w:sz w:val="28"/>
          <w:vertAlign w:val="superscript"/>
          <w:lang w:val="en-US"/>
        </w:rPr>
        <w:t>22</w:t>
      </w:r>
      <w:r w:rsidR="00A23905">
        <w:rPr>
          <w:rFonts w:ascii="Times New Roman" w:hAnsi="Times New Roman" w:cs="Times New Roman"/>
          <w:bCs/>
          <w:sz w:val="28"/>
          <w:lang w:val="en-US"/>
        </w:rPr>
        <w:fldChar w:fldCharType="end"/>
      </w:r>
      <w:r w:rsidR="00A23905">
        <w:rPr>
          <w:rFonts w:ascii="Times New Roman" w:hAnsi="Times New Roman" w:cs="Times New Roman"/>
          <w:bCs/>
          <w:sz w:val="28"/>
          <w:lang w:val="en-US"/>
        </w:rPr>
        <w:t xml:space="preserve"> </w:t>
      </w:r>
      <w:r w:rsidRPr="000625E9">
        <w:rPr>
          <w:rFonts w:ascii="Times New Roman" w:hAnsi="Times New Roman" w:cs="Times New Roman"/>
          <w:bCs/>
          <w:sz w:val="28"/>
          <w:lang w:val="en-US"/>
        </w:rPr>
        <w:t>The extent of publication bias was explored by funnel plots and tested using the Egger’s test.</w:t>
      </w:r>
      <w:r>
        <w:rPr>
          <w:rFonts w:ascii="Times New Roman" w:hAnsi="Times New Roman" w:cs="Times New Roman"/>
          <w:bCs/>
          <w:sz w:val="28"/>
          <w:lang w:val="en-US"/>
        </w:rPr>
        <w:t xml:space="preserve"> </w:t>
      </w:r>
      <w:r w:rsidRPr="000625E9">
        <w:rPr>
          <w:rFonts w:ascii="Times New Roman" w:hAnsi="Times New Roman" w:cs="Times New Roman"/>
          <w:bCs/>
          <w:sz w:val="28"/>
          <w:lang w:val="en-US"/>
        </w:rPr>
        <w:t>Statistical analyses were performed using STATA (version 16). All the analyses were two-tailed, with significance level α &lt; 0.05 if not otherwise stated.</w:t>
      </w:r>
    </w:p>
    <w:p w14:paraId="15044D77" w14:textId="76CE2F5F" w:rsidR="002F3AFB" w:rsidRDefault="002F3AFB" w:rsidP="00A70C68">
      <w:pPr>
        <w:rPr>
          <w:rFonts w:ascii="Times New Roman" w:hAnsi="Times New Roman" w:cs="Times New Roman"/>
          <w:sz w:val="28"/>
          <w:lang w:val="en-US"/>
        </w:rPr>
      </w:pPr>
    </w:p>
    <w:p w14:paraId="1C277C8C" w14:textId="6DA9E87F" w:rsidR="005D4791" w:rsidRDefault="00191D3B" w:rsidP="0042285F">
      <w:pPr>
        <w:rPr>
          <w:rFonts w:ascii="Times New Roman" w:hAnsi="Times New Roman" w:cs="Times New Roman"/>
          <w:b/>
          <w:sz w:val="28"/>
          <w:lang w:val="en-US"/>
        </w:rPr>
      </w:pPr>
      <w:r w:rsidRPr="00191D3B">
        <w:rPr>
          <w:rFonts w:ascii="Times New Roman" w:hAnsi="Times New Roman" w:cs="Times New Roman"/>
          <w:b/>
          <w:sz w:val="28"/>
          <w:lang w:val="en-US"/>
        </w:rPr>
        <w:lastRenderedPageBreak/>
        <w:t xml:space="preserve">Results </w:t>
      </w:r>
    </w:p>
    <w:p w14:paraId="0D43C184" w14:textId="11818AF8" w:rsidR="000C603B" w:rsidRDefault="000C603B" w:rsidP="0042285F">
      <w:pPr>
        <w:rPr>
          <w:rFonts w:ascii="Times New Roman" w:hAnsi="Times New Roman" w:cs="Times New Roman"/>
          <w:sz w:val="28"/>
          <w:lang w:val="en-US"/>
        </w:rPr>
      </w:pPr>
      <w:r>
        <w:rPr>
          <w:rFonts w:ascii="Times New Roman" w:hAnsi="Times New Roman" w:cs="Times New Roman"/>
          <w:sz w:val="28"/>
          <w:lang w:val="en-US"/>
        </w:rPr>
        <w:t xml:space="preserve">The flow chart of study selection process is shown </w:t>
      </w:r>
      <w:r w:rsidRPr="00A91234">
        <w:rPr>
          <w:rFonts w:ascii="Times New Roman" w:hAnsi="Times New Roman" w:cs="Times New Roman"/>
          <w:color w:val="000000" w:themeColor="text1"/>
          <w:sz w:val="28"/>
          <w:lang w:val="en-US"/>
        </w:rPr>
        <w:t xml:space="preserve">in </w:t>
      </w:r>
      <w:r w:rsidR="00E2596D" w:rsidRPr="00A91234">
        <w:rPr>
          <w:rFonts w:ascii="Times New Roman" w:hAnsi="Times New Roman" w:cs="Times New Roman"/>
          <w:color w:val="000000" w:themeColor="text1"/>
          <w:sz w:val="28"/>
          <w:lang w:val="en-US"/>
        </w:rPr>
        <w:t>e</w:t>
      </w:r>
      <w:r w:rsidRPr="00A91234">
        <w:rPr>
          <w:rFonts w:ascii="Times New Roman" w:hAnsi="Times New Roman" w:cs="Times New Roman"/>
          <w:color w:val="000000" w:themeColor="text1"/>
          <w:sz w:val="28"/>
          <w:lang w:val="en-US"/>
        </w:rPr>
        <w:t>Figure 1</w:t>
      </w:r>
      <w:r w:rsidR="00E2596D" w:rsidRPr="00A91234">
        <w:rPr>
          <w:rFonts w:ascii="Times New Roman" w:hAnsi="Times New Roman" w:cs="Times New Roman"/>
          <w:color w:val="000000" w:themeColor="text1"/>
          <w:sz w:val="28"/>
          <w:lang w:val="en-US"/>
        </w:rPr>
        <w:t xml:space="preserve"> (available </w:t>
      </w:r>
      <w:r w:rsidR="00E2596D">
        <w:rPr>
          <w:rFonts w:ascii="Times New Roman" w:hAnsi="Times New Roman" w:cs="Times New Roman"/>
          <w:sz w:val="28"/>
          <w:lang w:val="en-US"/>
        </w:rPr>
        <w:t>online as supplementary material)</w:t>
      </w:r>
      <w:r>
        <w:rPr>
          <w:rFonts w:ascii="Times New Roman" w:hAnsi="Times New Roman" w:cs="Times New Roman"/>
          <w:sz w:val="28"/>
          <w:lang w:val="en-US"/>
        </w:rPr>
        <w:t>. A total of 1417 articles were identified following electronic search, of which 315 were duplicates. Abstracts and titles of 1102 reports were screened by applying eligibility criteria</w:t>
      </w:r>
      <w:r w:rsidR="00BA5CF1">
        <w:rPr>
          <w:rFonts w:ascii="Times New Roman" w:hAnsi="Times New Roman" w:cs="Times New Roman"/>
          <w:sz w:val="28"/>
          <w:lang w:val="en-US"/>
        </w:rPr>
        <w:t>, of which 1041 were excluded</w:t>
      </w:r>
      <w:r>
        <w:rPr>
          <w:rFonts w:ascii="Times New Roman" w:hAnsi="Times New Roman" w:cs="Times New Roman"/>
          <w:sz w:val="28"/>
          <w:lang w:val="en-US"/>
        </w:rPr>
        <w:t xml:space="preserve">. A total of </w:t>
      </w:r>
      <w:r w:rsidR="00BA5CF1">
        <w:rPr>
          <w:rFonts w:ascii="Times New Roman" w:hAnsi="Times New Roman" w:cs="Times New Roman"/>
          <w:sz w:val="28"/>
          <w:lang w:val="en-US"/>
        </w:rPr>
        <w:t>61</w:t>
      </w:r>
      <w:r>
        <w:rPr>
          <w:rFonts w:ascii="Times New Roman" w:hAnsi="Times New Roman" w:cs="Times New Roman"/>
          <w:sz w:val="28"/>
          <w:lang w:val="en-US"/>
        </w:rPr>
        <w:t xml:space="preserve"> potentially eligible studies were </w:t>
      </w:r>
      <w:r w:rsidR="008D4E00">
        <w:rPr>
          <w:rFonts w:ascii="Times New Roman" w:hAnsi="Times New Roman" w:cs="Times New Roman"/>
          <w:sz w:val="28"/>
          <w:lang w:val="en-US"/>
        </w:rPr>
        <w:t xml:space="preserve">full-text evaluated, of which </w:t>
      </w:r>
      <w:r w:rsidR="00FE4BCD">
        <w:rPr>
          <w:rFonts w:ascii="Times New Roman" w:hAnsi="Times New Roman" w:cs="Times New Roman"/>
          <w:sz w:val="28"/>
          <w:lang w:val="en-US"/>
        </w:rPr>
        <w:t>42</w:t>
      </w:r>
      <w:r>
        <w:rPr>
          <w:rFonts w:ascii="Times New Roman" w:hAnsi="Times New Roman" w:cs="Times New Roman"/>
          <w:sz w:val="28"/>
          <w:lang w:val="en-US"/>
        </w:rPr>
        <w:t xml:space="preserve"> </w:t>
      </w:r>
      <w:r w:rsidR="00BA5CF1">
        <w:rPr>
          <w:rFonts w:ascii="Times New Roman" w:hAnsi="Times New Roman" w:cs="Times New Roman"/>
          <w:sz w:val="28"/>
          <w:lang w:val="en-US"/>
        </w:rPr>
        <w:t>did not fully satisfy inclusion criteria and were ruled out</w:t>
      </w:r>
      <w:r>
        <w:rPr>
          <w:rFonts w:ascii="Times New Roman" w:hAnsi="Times New Roman" w:cs="Times New Roman"/>
          <w:sz w:val="28"/>
          <w:lang w:val="en-US"/>
        </w:rPr>
        <w:t xml:space="preserve">. </w:t>
      </w:r>
      <w:r w:rsidR="00FE4BCD">
        <w:rPr>
          <w:rFonts w:ascii="Times New Roman" w:hAnsi="Times New Roman" w:cs="Times New Roman"/>
          <w:sz w:val="28"/>
          <w:lang w:val="en-US"/>
        </w:rPr>
        <w:t>Nine-teen</w:t>
      </w:r>
      <w:r>
        <w:rPr>
          <w:rFonts w:ascii="Times New Roman" w:hAnsi="Times New Roman" w:cs="Times New Roman"/>
          <w:sz w:val="28"/>
          <w:lang w:val="en-US"/>
        </w:rPr>
        <w:t xml:space="preserve"> studies were included.</w:t>
      </w:r>
      <w:r w:rsidR="007A6E5D">
        <w:rPr>
          <w:rFonts w:ascii="Times New Roman" w:hAnsi="Times New Roman" w:cs="Times New Roman"/>
          <w:sz w:val="28"/>
          <w:lang w:val="en-US"/>
        </w:rPr>
        <w:fldChar w:fldCharType="begin" w:fldLock="1"/>
      </w:r>
      <w:r w:rsidR="008B1999">
        <w:rPr>
          <w:rFonts w:ascii="Times New Roman" w:hAnsi="Times New Roman" w:cs="Times New Roman"/>
          <w:sz w:val="28"/>
          <w:lang w:val="en-US"/>
        </w:rPr>
        <w:instrText>ADDIN CSL_CITATION {"citationItems":[{"id":"ITEM-1","itemData":{"DOI":"10.1016/j.ophtha.2012.08.002","ISSN":"15494713","author":[{"dropping-particle":"","family":"Agarwal","given":"Aniruddha","non-dropping-particle":"","parse-names":false,"suffix":""},{"dropping-particle":"","family":"Gupta","given":"Vishali","non-dropping-particle":"","parse-names":false,"suffix":""},{"dropping-particle":"","family":"Ram","given":"Jagat","non-dropping-particle":"","parse-names":false,"suffix":""},{"dropping-particle":"","family":"Gupta","given":"Amod","non-dropping-particle":"","parse-names":false,"suffix":""}],"container-title":"Ophthalmology","id":"ITEM-1","issue":"1","issued":{"date-parts":[["2013"]]},"title":"Dexamethasone intravitreal implant during phacoemulsification","type":"article","volume":"120"},"uris":["http://www.mendeley.com/documents/?uuid=03601450-b1b6-4be9-99f9-29279af0d20c"]},{"id":"ITEM-2","itemData":{"DOI":"10.1111/aos.14516","ISSN":"17553768","PMID":"32588978","abstract":"Purpose: To report clinical outcomes of two different timings of intravitreal dexamethasone (DEX) implant administration for prevention of diabetic macular oedema (DME) worsening following cataract surgery. Methods: This multicentre, retrospective study included patients with DME who received an intravitreal DEX implant 1 month before cataract surgery, ‘precataract DEX’ group, or at the time of cataract surgery, ‘concomitant treatments’ group. Inclusion criteria were a follow-up ≥3 months and ophthalmological examination with optical coherence tomography (OCT) imaging at baseline (cataract surgery) and throughout follow-up. Anatomical improvement was considered to be a decrease in OCT central subfield (CSF) thickness ≥20% compared to baseline. The primary outcomes were anatomical and functional results at 3 months. Results: Two hundred twenty-one patients were included: 136 in the ‘precataract DEX’ group and 85 in the ‘concomitant treatments’ group. At 3 months, a reduction of CSF thickness ≥ 20% was found in 7.3% of eyes in the ‘precataract DEX group’ and in 83.7% of eyes in the ‘concomitant treatments’ group (p &lt; 0.001), with mean CSF thickness lower in the latter group (371 ± 52 µm versus 325 ± 57 µm, p &lt; 0.001). At 3 months, mean best-corrected visual acuity had improved from baseline in both groups (p &lt; 0.001), with no difference between groups (p = 0. 20). No serious systemic adverse events were reported. Conclusion: Both approaches prevented a worsening of DME, showing a comparable visual outcome. Dexamethasone (DEX) implant given at the same time as cataract surgery provided a better anatomical outcome.","author":[{"dropping-particle":"","family":"Fallico","given":"Matteo","non-dropping-particle":"","parse-names":false,"suffix":""},{"dropping-particle":"","family":"Avitabile","given":"Teresio","non-dropping-particle":"","parse-names":false,"suffix":""},{"dropping-particle":"","family":"Castellino","given":"Niccolò","non-dropping-particle":"","parse-names":false,"suffix":""},{"dropping-particle":"","family":"Longo","given":"Antonio","non-dropping-particle":"","parse-names":false,"suffix":""},{"dropping-particle":"","family":"Russo","given":"Andrea","non-dropping-particle":"","parse-names":false,"suffix":""},{"dropping-particle":"","family":"Bonfiglio","given":"Vincenza","non-dropping-particle":"","parse-names":false,"suffix":""},{"dropping-particle":"","family":"Parisi","given":"Francesca","non-dropping-particle":"","parse-names":false,"suffix":""},{"dropping-particle":"","family":"Furino","given":"Claudio","non-dropping-particle":"","parse-names":false,"suffix":""},{"dropping-particle":"","family":"Panozzo","given":"Giacomo","non-dropping-particle":"","parse-names":false,"suffix":""},{"dropping-particle":"","family":"Scorcia","given":"Vincenzo","non-dropping-particle":"","parse-names":false,"suffix":""},{"dropping-particle":"","family":"Carnevali","given":"Adriano","non-dropping-particle":"","parse-names":false,"suffix":""},{"dropping-particle":"","family":"Bandello","given":"Francesco","non-dropping-particle":"","parse-names":false,"suffix":""},{"dropping-particle":"","family":"Parodi","given":"Maurizio Battaglia","non-dropping-particle":"","parse-names":false,"suffix":""},{"dropping-particle":"","family":"Cennamo","given":"Gilda","non-dropping-particle":"","parse-names":false,"suffix":""},{"dropping-particle":"","family":"Cillino","given":"Salvatore","non-dropping-particle":"","parse-names":false,"suffix":""},{"dropping-particle":"","family":"Vadalà","given":"Maria","non-dropping-particle":"","parse-names":false,"suffix":""},{"dropping-particle":"","family":"Sunseri Trapani","given":"Valentina","non-dropping-particle":"","parse-names":false,"suffix":""},{"dropping-particle":"","family":"Cagini","given":"Carlo","non-dropping-particle":"","parse-names":false,"suffix":""},{"dropping-particle":"","family":"Fiore","given":"Tito","non-dropping-particle":"","parse-names":false,"suffix":""},{"dropping-particle":"","family":"Lupidi","given":"Marco","non-dropping-particle":"","parse-names":false,"suffix":""},{"dropping-particle":"","family":"Parravano","given":"Mariacristina","non-dropping-particle":"","parse-names":false,"suffix":""},{"dropping-particle":"","family":"Varano","given":"Monica","non-dropping-particle":"","parse-names":false,"suffix":""},{"dropping-particle":"","family":"Giorno","given":"Paola","non-dropping-particle":"","parse-names":false,"suffix":""},{"dropping-particle":"","family":"Boscia","given":"Francesco","non-dropping-particle":"","parse-names":false,"suffix":""},{"dropping-particle":"","family":"Giancipoli","given":"Ermete","non-dropping-particle":"","parse-names":false,"suffix":""},{"dropping-particle":"","family":"Eandi","given":"Chiara","non-dropping-particle":"","parse-names":false,"suffix":""},{"dropping-particle":"","family":"Mer","given":"Yannick","non-dropping-particle":"Le","parse-names":false,"suffix":""},{"dropping-particle":"","family":"Reibaldi","given":"Michele","non-dropping-particle":"","parse-names":false,"suffix":""}],"container-title":"Acta Ophthalmologica","id":"ITEM-2","issued":{"date-parts":[["2020"]]},"title":"Intravitreal dexamethasone implant one month before versus concomitant with cataract surgery in patients with diabetic macular oedema: the dexcat study","type":"article-journal"},"uris":["http://www.mendeley.com/documents/?uuid=c069e7d6-6169-404c-ac5e-016c85171b21"]},{"id":"ITEM-3","itemData":{"DOI":"10.1155/2017/4896036","ISSN":"20900058","abstract":"Purpose. To investigate the effectiveness and safety of combined phacoemulsification and dexamethasone intravitreal implant in patients with cataract and diabetic macular edema. Methods. In this two-center, retrospective, single-group study, the charts of 16 consecutive patients who underwent combined phacoemulsification and intravitreal dexamethasone implant were retrospectively reviewed. These 16 patients, 7 men and 9 women, were observed at least 3 months of follow-up. Primary outcome was the change of the central retinal thickness (CRT); secondary outcome was the change of best-corrected visual acuity (BCVA). Any ocular complications were recorded. Results. Mean CRT decreased significantly from 486 ± 152.4 μm at baseline to 365.5 ± 91 μm at 30 days (p=.005), to 326 ± 80 μm at 60 days (p=.0004), and to 362 ± 134 μm at 90 days (p=.001). Mean BCVA was 20/105 (logMAR, 0.72 ± 0.34) at baseline and improved significantly (p≤.007) at all postsurgery time points. One case of ocular hypertension was observed and successfully managed with topical therapy. No endophthalmitis or other ocular complications were observed. Conclusion. Intravitreal slow-release dexamethasone implant combined with cataract surgery may be an effective approach on morphologic and functional outcomes for patients with cataract and diabetic macular edema for at least three months after surgery.","author":[{"dropping-particle":"","family":"Furino","given":"Claudio","non-dropping-particle":"","parse-names":false,"suffix":""},{"dropping-particle":"","family":"Boscia","given":"Francesco","non-dropping-particle":"","parse-names":false,"suffix":""},{"dropping-particle":"","family":"Niro","given":"Alfredo","non-dropping-particle":"","parse-names":false,"suffix":""},{"dropping-particle":"","family":"Giancipoli","given":"Ermete","non-dropping-particle":"","parse-names":false,"suffix":""},{"dropping-particle":"","family":"Grassi","given":"Maria Oliva","non-dropping-particle":"","parse-names":false,"suffix":""},{"dropping-particle":"","family":"D'Amico Ricci","given":"Giuseppe","non-dropping-particle":"","parse-names":false,"suffix":""},{"dropping-particle":"","family":"Blasetti","given":"Francesco","non-dropping-particle":"","parse-names":false,"suffix":""},{"dropping-particle":"","family":"Reibaldi","given":"Michele","non-dropping-particle":"","parse-names":false,"suffix":""},{"dropping-particle":"","family":"Alessio","given":"Giovanni","non-dropping-particle":"","parse-names":false,"suffix":""}],"container-title":"Journal of Ophthalmology","id":"ITEM-3","issued":{"date-parts":[["2017"]]},"publisher":"Hindawi Limited","title":"Combined Phacoemulsification and Intravitreal Dexamethasone Implant (Ozurdex®) in Diabetic Patients with Coexisting Cataract and Diabetic Macular Edema","type":"article-journal","volume":"2017"},"uris":["http://www.mendeley.com/documents/?uuid=39ec0ea5-aa65-396a-8fd6-d3e38351a337"]},{"id":"ITEM-4","itemData":{"DOI":"10.1097/iae.0000000000002974","ISSN":"0275-004X","abstract":"PURPOSE: To compare functional and anatomical results of combined phacoemulsification and dexamethasone intravitreal implant (Ozurdex; DEX-I) with standard phacoemulsification in diabetic patients with cataract. METHODS: Retrospective, comparative, cohort study. Patients with non-proliferative diabetic retinopathy, macular edema (ME), and cataract, treated routinely at the Eye Clinic, Azienda Ospedaliero Universitaria Policlinico, Bari, Italy with phacoemulsification associated with DEX-I (n=23; Phaco-Dex) or standard phacoemulsification (n=23; Phaco-alone). Best-correct visual acuity (BCVA), central subfield thickness (CST), and intraocular pressure (IOP) were assessed at baseline and monthly for 3 months after surgery, and t-test was used to assess change from baseline. A multilevel regression model with an unstructured correlation-type matrix to account for repeated data measures was used for statistical analysis in and between groups. RESULTS: With Phaco-Dex, BCVA increased significantly from the first month (P=0.0005 vs baseline) and remained stable at the following visits; CST decreased significantly from month 2 (P=0.049 and P=0.04 vs baseline, respectively); at each timepoint, CST was significantly lower in the Phaco-Dex group vs. Phaco-alone. IOP increased significantly during follow-up (P=0.001 at month 3 vs baseline) but remained within the normal range. In the Phaco-alone group, BCVA, and IOP did not show any significant changes after surgery, while CST increased from month 2 (P=0.05 vs baseline). CONCLUSION: In diabetic patients with ME and visually significant cataract, combined treatment with phacoemulsification and DEX-I seemed to be effective, safe and superior to standard phacoemulsification considering both functional and tomographic parameters.","author":[{"dropping-particle":"","family":"Furino","given":"Claudio","non-dropping-particle":"","parse-names":false,"suffix":""},{"dropping-particle":"","family":"Boscia","given":"Francesco","non-dropping-particle":"","parse-names":false,"suffix":""},{"dropping-particle":"","family":"Niro","given":"Alfredo","non-dropping-particle":"","parse-names":false,"suffix":""},{"dropping-particle":"","family":"D’Addario","given":"Maria","non-dropping-particle":"","parse-names":false,"suffix":""},{"dropping-particle":"","family":"Grassi","given":"Maria Oliva","non-dropping-particle":"","parse-names":false,"suffix":""},{"dropping-particle":"","family":"Saglimbene","given":"Valeria","non-dropping-particle":"","parse-names":false,"suffix":""},{"dropping-particle":"","family":"Reibaldi","given":"Michele","non-dropping-particle":"","parse-names":false,"suffix":""},{"dropping-particle":"","family":"Alessio","given":"Giovanni","non-dropping-particle":"","parse-names":false,"suffix":""}],"container-title":"Retina","id":"ITEM-4","issued":{"date-parts":[["2020"]]},"title":"DIABETIC MACULAR EDEMA AND CATARACT SURGERY: PHACOEMULSIFICATION COMBINED WITH DEXAMETHASONE INTRAVITREAL IMPLANT COMPARED WITH STANDARD PHACOEMULSIFICATION","type":"article-journal","volume":"Publish Ah"},"uris":["http://www.mendeley.com/documents/?uuid=78e82080-5320-4f95-8df9-1cd774a0b0f3"]},{"id":"ITEM-5","itemData":{"DOI":"10.1177/11206721211004395","ISSN":"17246016","abstract":"Purpose: To assess the feasibility and clinical effectiveness of dexamethasone intravitreal implant 0.7 mg (IDI) administered in diabetic patients to prevent the worsening of macular edema. Methods: Forty eyes of 40 consecutive patients with naïve macular edema secondary to diabetes mellitus who were treated with IDI administered preoperative (Group A: 20 patients) or IDI administered immediately after cataract surgery (Group B: 20 patients). Best-corrected visual acuity (BCVA) and central macular thickness (CMT) changes were evaluated at baseline and at postoperative time points. Results: Follow-up study was 20 weeks. In Group A and B, mean BCVA improved significantly at all post-surgery time points (p &lt; 0.05). In Group A and B, mean CMT decreased significantly at 16 weeks (p = 0.02 and p = 0.004, respectively). At week 20, CMT failed to reach statistical significance in both groups (p = 0.5, group A and p = 0.15, group B). No statistical differences were noted between groups in term of BCVA (with the exception of week 4 for the presence of cataract in Group A), CMT and IOP. Conclusions: The use of intravitreal dexamethasone implant 1 month prior to scheduled cataract extraction or at the time of phacoemulsification appears to be safe and effective for at least 16 weeks after surgery.","author":[{"dropping-particle":"","family":"Barone","given":"Antonio","non-dropping-particle":"","parse-names":false,"suffix":""},{"dropping-particle":"","family":"Russo","given":"Vincenzo","non-dropping-particle":"","parse-names":false,"suffix":""},{"dropping-particle":"","family":"Maggiore","given":"Giulia","non-dropping-particle":"","parse-names":false,"suffix":""},{"dropping-particle":"","family":"Loiodice","given":"Marco Sabino","non-dropping-particle":"","parse-names":false,"suffix":""},{"dropping-particle":"","family":"Stella","given":"Andrea","non-dropping-particle":"","parse-names":false,"suffix":""},{"dropping-particle":"","family":"Bux","given":"Anna Valeria","non-dropping-particle":"","parse-names":false,"suffix":""},{"dropping-particle":"","family":"Iaculli","given":"Cristiana","non-dropping-particle":"","parse-names":false,"suffix":""}],"container-title":"European Journal of Ophthalmology","id":"ITEM-5","issued":{"date-parts":[["2021"]]},"title":"Dexamethasone intravitreal implant in patients with cataract and naïve diabetic macular edema","type":"article-journal"},"uris":["http://www.mendeley.com/documents/?uuid=82f4bfc6-d02a-41d2-9a09-317c5b4ab018"]},{"id":"ITEM-6","itemData":{"DOI":"10.1007/s00592-020-01509-5","ISBN":"0123456789","ISSN":"14325233","PMID":"32367246","abstract":"Aims: To compare the long-term functional and anatomical outcomes of cataract surgery with combined versus 1-month deferred intravitreal dexamethasone implant (DEX) in eyes with pre-existing diabetic macular edema (DME). Methods: Best-corrected visual acuity (BCVA) and central retinal thickness (CRT) were retrospectively evaluated in both groups before treatments, then 1, 4, 12 and 24 months after DEX. Results: Forty eyes were analyzed, 20 in each group. BCVA disclosed comparable trends, increasing from similar starting values (p = 0.9913) to akin scores 1 month after DEX (p = 0.4229). After 4 months, it similarly reduced without significant variations within each group throughout the whole observation period. CRT was similar at the time of surgery (p = 0.6134) and was reduced by DEX injection in both samples, with a superior beneficial effect in the combined group after 1 month (p = 0.0010). At 4 months, CRT further elevated and remained overall stable in the long term without differences. By 12 months, 19 (95%) eyes received further injections: 1 (5%) fluocinolone, 3 (15%) received other DEX and fluocinolone, 13 (65%) ≥ 1 DEX only and 2 (10%) anti-VEGFs. During the second year, 6 additional eyes (from the 13 receiving DEX) switched to fluocinolone, reaching a total of 10 (50%). Similar results were observed in the deferred group. Conclusions: DEX implant performed at the time of surgery achieved the same long-term functional and anatomical outcomes compared to a 1-month injection deferral in treating eyes with pre-existing DME that should undergo cataract extraction.","author":[{"dropping-particle":"","family":"Corbelli","given":"Eleonora","non-dropping-particle":"","parse-names":false,"suffix":""},{"dropping-particle":"","family":"Fasce","given":"Francesco","non-dropping-particle":"","parse-names":false,"suffix":""},{"dropping-particle":"","family":"Iuliano","given":"Lorenzo","non-dropping-particle":"","parse-names":false,"suffix":""},{"dropping-particle":"","family":"Sacconi","given":"Riccardo","non-dropping-particle":"","parse-names":false,"suffix":""},{"dropping-particle":"","family":"Lattanzio","given":"Rosangela","non-dropping-particle":"","parse-names":false,"suffix":""},{"dropping-particle":"","family":"Bandello","given":"Francesco","non-dropping-particle":"","parse-names":false,"suffix":""},{"dropping-particle":"","family":"Querques","given":"Giuseppe","non-dropping-particle":"","parse-names":false,"suffix":""}],"container-title":"Acta Diabetologica","id":"ITEM-6","issue":"10","issued":{"date-parts":[["2020"]]},"page":"1193-1201","publisher":"Springer Milan","title":"Cataract surgery with combined versus deferred intravitreal dexamethasone implant for diabetic macular edema: long-term outcomes from a real-world setting","type":"article-journal","volume":"57"},"uris":["http://www.mendeley.com/documents/?uuid=7d927ab3-7c96-4f20-9f0a-6955e00dc0b4"]},{"id":"ITEM-7","itemData":{"DOI":"10.1007/s12325-020-01506-8","ISSN":"18658652","PMID":"32970316","abstract":"Introduction: Cataract surgery can be associated with vision-threatening complications in patients with diabetes. This study aimed to assess the functional and anatomic outcomes of the intravitreal dexamethasone (DEX) implant, administered at the time as cataract surgery, in patients with diabetic retinopathy and diabetic macular edema (DME). Methods: This was a retrospective, observational, and single-center study. The primary endpoint was the mean change in central macular thickness (CMT) from baseline to month 1. Secondary endpoints included mean change in best corrected visual acuity (BCVA) from baseline to month 1 and 3, mean change in CMT from baseline to month 3, the photopic negative response (PhNR) and the b wave of flash full-field electroretinogram from baseline to month 1, and the incidence of adverse events. Results: Twenty-four eyes of 21 patients were included in the study. The mean (range) age of patients was 69 (63–87) years and 13 (61.9%) were men. Mean (standard deviation) CMT significantly decreased from 447 (134) µm at baseline to 341 (134) µm at month 1 (mean difference − 106 ± 134 µm, 95% CI − 183.9 to − 28.1 µm; p = 0.0087). BCVA significantly improved from 46 (20) ETDRS letters at baseline to 59 (22) ETDRS letters at month 1 (mean difference 13 ± 21 letters, 95% CI 0.8–25.2 letters; p = 0.0375). Regarding electrophysiology, there was a statistically significant reduction in mean PhNR from 5.24 (1.67) µV at baseline to 3.73 (1.19) µV at month 1 (mean difference − 1.51 ± 0.42 µV, 95% CI − 2.4 to − 0.7 µV, p = 0.0008); whereas b wave amplitude did not change (12.69 ± 6.89 µV at baseline versus 12.29 ± 6.30 µV at month 1; p = 0.8347). Four (16.7%) eyes developed ocular hypertension over the course of follow-up, which was successfully controlled with topical hypotensive medication. Conclusion: Perioperative DEX implant significantly improved both anatomic and functional outcomes in patients with DME who underwent cataract surgery.","author":[{"dropping-particle":"","family":"Minnella","given":"Angelo Maria","non-dropping-particle":"","parse-names":false,"suffix":""},{"dropping-particle":"","family":"Maceroni","given":"Martina","non-dropping-particle":"","parse-names":false,"suffix":""},{"dropping-particle":"","family":"Picardi","given":"Stefano Maria","non-dropping-particle":"","parse-names":false,"suffix":""},{"dropping-particle":"","family":"Placidi","given":"Giorgio","non-dropping-particle":"","parse-names":false,"suffix":""},{"dropping-particle":"","family":"Siena","given":"Elisa","non-dropping-particle":"De","parse-names":false,"suffix":""},{"dropping-particle":"","family":"Rizzo","given":"Stanislao","non-dropping-particle":"","parse-names":false,"suffix":""},{"dropping-particle":"","family":"Falsini","given":"Benedetto","non-dropping-particle":"","parse-names":false,"suffix":""}],"container-title":"Advances in Therapy","id":"ITEM-7","issue":"11","issued":{"date-parts":[["2020","11","1"]]},"page":"4675-4684","publisher":"Adis","title":"Combined Intravitreal Dexamethasone Implant and Cataract Surgery in Patients with Diabetic Retinopathy: Effect on Retinal Morphology and Function","type":"article-journal","volume":"37"},"uris":["http://www.mendeley.com/documents/?uuid=82164404-0241-37c9-b0ec-64b129125e24"]},{"id":"ITEM-8","itemData":{"DOI":"10.5301/ejo.5000920","ISSN":"11206721","PMID":"28009415","abstract":"Purpose: To determine the potential role of intraoperative dexamethasone intravitreal implant (DEX-I) in reducing diabetic macular edema (DME) worsening after phacoemulsification. Methods: This was a prospective study on 19 eyes of 19 patients with type 2 diabetes mellitus with DME and cataract. Mean preoperative Early Treatment Diabetic Retinopathy Study visual acuity (VA) was 16.7 letters. Mean foveal thickness (FT) was 451 μm. The DME was naive in 11 eyes and refractory in 8 eyes. All eyes underwent a standard phacoemulsification and intraocular lens implantation; DEX-I was injected at the end of surgery. Followup was performed at 1 week and then monthly until DME recurrence (up to 8 months). Results: At 1 week, mean VA improved by 15 letters (range 0-29 letters) and mean FT decreased by 147 μm (range 69-236 μm). Improvement consolidated at month 1, with a mean VA improvement of 18 letters (range 3-32 letters) and a mean improvement in FT of 193 μm (range 76-304 μm), remaining stable at month 2 after surgery in all eyes. The DME recurred in 1 eye at month 3, in 14 eyes (73.8%) between months 4 and 5, and after month 6 in 4 eyes (21%). Refractory DMEs demonstrated the same benefit but recurred earlier than naive ones (4 months versus 5.8 months, p&lt;0.01). Conclusions: Intraoperative DEX-I prevents DME worsening after phacoemulsification. Its positive effects last for at least 3 months.","author":[{"dropping-particle":"","family":"Panozzo","given":"Giacomo A.","non-dropping-particle":"","parse-names":false,"suffix":""},{"dropping-particle":"","family":"Gusson","given":"Elena","non-dropping-particle":"","parse-names":false,"suffix":""},{"dropping-particle":"","family":"Panozzo","given":"Giorgio","non-dropping-particle":"","parse-names":false,"suffix":""},{"dropping-particle":"","family":"Dalla Mura","given":"Giulia","non-dropping-particle":"","parse-names":false,"suffix":""}],"container-title":"European Journal of Ophthalmology","id":"ITEM-8","issue":"4","issued":{"date-parts":[["2017"]]},"page":"433-437","title":"Dexamethasone intravitreal implant at the time of cataract surgery in eyes with diabetic macular edema","type":"article-journal","volume":"27"},"uris":["http://www.mendeley.com/documents/?uuid=aee1ac55-aa79-4b36-9175-2c3a9cc1ae2c"]},{"id":"ITEM-9","itemData":{"DOI":"10.1016/j.jcrs.2008.09.019","ISSN":"08863350","PMID":"19101420","abstract":"Purpose: To evaluate the role of intravitreal bevacizumab, an anti-vascular endothelial growth factor agent, injected at the time of cataract surgery on the postoperative progression of diabetic retinopathy (DR) and diabetic maculopathy. Setting: Tertiary-care eye specialty hospital, Dhahran, Kingdom of Saudi Arabia. Methods: Patients were randomized to a standardized procedure of phacoemulsification with intraocular lens implantation alone (control group) or to receive 1.25 mg intravitreal bevacizumab at the end of surgery (intervention group). Diabetic retinopathy and maculopathy were assessed at each postoperative visit during a 6-month follow-up. Results: Sixty-eight eyes (68 patients) with DR and cataract were recruited for this prospective study. Progression of DR occurred in 15 (45.45%) of 33 eyes in the control group and 4 (11.42%) of 35 eyes in the intervention group (P = .002) Progression of diabetic maculopathy occurred in 17 eyes (51.51%) in the control group and 2 eyes (5.71%) in the intervention group (P = .0001). There was no statistically significant difference in postoperative visual acuity between the 2 groups (P = .772). Two eyes in the control group and none in the intervention group progressed to neovascular glaucoma. The mean postoperative central macular thickness and mean macular thickness were not statistically significantly different between the 2 groups (P = .874 and .942, respectively). Conclusion: Intravitreal administration of 1.25 mg bevacizumab at the time of cataract surgery was safe and effective in preventing the progression of DR and diabetic maculopathy in patients with cataract and DR. © 2009 ASCRS and ESCRS.","author":[{"dropping-particle":"","family":"Cheema","given":"Rizwan A.","non-dropping-particle":"","parse-names":false,"suffix":""},{"dropping-particle":"","family":"Al-Mubarak","given":"Mahdi M.","non-dropping-particle":"","parse-names":false,"suffix":""},{"dropping-particle":"","family":"Amin","given":"Yasir M.","non-dropping-particle":"","parse-names":false,"suffix":""},{"dropping-particle":"","family":"Cheema","given":"Maheera A.","non-dropping-particle":"","parse-names":false,"suffix":""}],"container-title":"Journal of Cataract and Refractive Surgery","id":"ITEM-9","issue":"1","issued":{"date-parts":[["2009"]]},"page":"18-25","title":"Role of combined cataract surgery and intravitreal bevacizumab injection in preventing progression of diabetic retinopathy. Prospective randomized study","type":"article-journal","volume":"35"},"uris":["http://www.mendeley.com/documents/?uuid=00b3c721-ead9-448c-9455-fcb74b3c34c0"]},{"id":"ITEM-10","itemData":{"DOI":"10.1097/IAE.0b013e3181b77422","ISSN":"0275004X","PMID":"19898181","abstract":"Purpose: The purpose of this study was to evaluate the results of phacoemulsification with intravitreal bevacizumab injection in patients with diabetic clinically significant macular edema and cataract. Methods: The records of 31 patients with diabetic clinically significant macular edema and cataract, which would interfere with macular laser photocoagulation, who have undergone phacoemulsification with intravitreal injection of 1.25 mg bevacizumab were retrospectively evaluated. All patients had undergone focal or modified grid laser photocoagulation 1 month after the surgery. All patients were evaluated by spectral optical coherence tomography/optical coherence tomography SLO before and 1 and 3 months after the surgery beyond complete ophthalmologic examination. The best-corrected visual acuity (BCVA) levels and central macular thickness (CMT) recorded at the first and third months after the surgery were compared with the initial values. Paired samples t test was used for statistical analysis. Results: The mean initial BCVA was 0.10 ± 0.04 (range, 0.05-0.2). The mean BCVA at the first and third months after the surgery were 0.47 ± 0.16 (standard deviation) (range, 0.2-0.5) and 0.51 ± 0.12 (standard deviation) (range, 0.3-0.6), respectively. The BCVA level recorded at the first and third months after the surgery were significantly higher than the initial BCVA (P = 0.004). The mean initial CMT was 387.5 ± 109.5 μm. The mean CMT at the first and third months after the surgery were 292.7 ± 57.2 and 275.5 ± 40.3. The CMT recorded at the first and third months after the surgery were significantly lower than the initial CMT (P &lt; 0.001, P &lt; 0.001). Conclusion: Phacoemulsification with intravitreal injection of bevacizumab provides improvement in clinically significant macular edema with a gain in BCVA in patients with diabetes with clinically significant macular edema and cataract. © The Ophthalmic Communications Society, Inc.","author":[{"dropping-particle":"","family":"Akinci","given":"Arsen","non-dropping-particle":"","parse-names":false,"suffix":""},{"dropping-particle":"","family":"Batman","given":"Cosar","non-dropping-particle":"","parse-names":false,"suffix":""},{"dropping-particle":"","family":"Ozkilic","given":"Ersel","non-dropping-particle":"","parse-names":false,"suffix":""},{"dropping-particle":"","family":"Altinsoy","given":"Ali","non-dropping-particle":"","parse-names":false,"suffix":""}],"container-title":"Retina","id":"ITEM-10","issue":"10","issued":{"date-parts":[["2009"]]},"page":"1432-1435","title":"Phacoemulsification with intravitreal bevacizumab injection in diabetic patients with macular edema and cataract","type":"article-journal","volume":"29"},"uris":["http://www.mendeley.com/documents/?uuid=23f9562e-639a-4898-b29a-5c8d0bf3aae5"]},{"id":"ITEM-11","itemData":{"DOI":"10.5935/0004-2749.20140089","ISSN":"16782925","PMID":"25627180","abstract":"Purpose: This study was designed to evaluate the visual and anatomical outcomes after cataract surgery in diabetic patients with different intraoperative therapeutic strategies. Methods: The research design comprised of a multicentric, retrospective, interventional study conducted at 6 centers in Argentina, Brazil, Costa Rica, Puerto Rico, Spain, and Venezuela. We included 138 diabetic patients with at least 6-month follow-up following phacoemulsification and intraocular lens implantation. Best-corrected visual acuity (BCVA) and central subfield thickness were collected at baseline and at 1-, 2-, 3-, and 6-month follow-up. Of these, 42 cases were not treated with any intraoperative coadjuvant medication (Group 1), 59 patients received intraoperative bevacizumab (Group 2) and 37 patients received intraoperative triamcinolone (4 mg/0.1 ml) (Group 3). Results: The mean logMAR [± standard deviation (SD)] BCVA improved from 0.82 (± 0.43) at baseline, to 0.14 (± 0.23) at 6-month follow-up (p&lt;0.001) in Group 1; from 0.80 (± 0.48) to 0.54 (± 0.45) (p&lt;0.001) in Group 2; and from 1.0 (± 0.40) to 0.46 (± 0.34) (p&lt;0.001) in Group 3. The mean central subfield thickness increased from 263.57 μm (± 35.7) at baseline to 274.57 μm (± 48.7) at 6-month follow-up (p=0.088) in Group 1; from 316.02 μm (± 100.4) to 339.56 μm (± 145.3) (p=0.184) in Group 2; and from 259.18 μm (± 97.9) to 282.21 μm (± 87.24) (p=0.044) in Group 3. Conclusions: Diabetic patients may significantly benefit from cataract surgery. This study provides evidence to support the use of intravitreal triamcinolone or bevacizumab at the time of cataract surgery in cases with pre-existent diabetic macular edema or moderate-severe non-proliferative diabetic retinopathy.","author":[{"dropping-particle":"","family":"Gallego-Pinazo","given":"Roberto","non-dropping-particle":"","parse-names":false,"suffix":""},{"dropping-particle":"","family":"Dolz-Marco","given":"Rosa","non-dropping-particle":"","parse-names":false,"suffix":""},{"dropping-particle":"","family":"Berrocal","given":"Maria","non-dropping-particle":"","parse-names":false,"suffix":""},{"dropping-particle":"","family":"Wu","given":"Lihteh","non-dropping-particle":"","parse-names":false,"suffix":""},{"dropping-particle":"","family":"Maia","given":"Mauricio","non-dropping-particle":"","parse-names":false,"suffix":""},{"dropping-particle":"","family":"Serrano","given":"Martín","non-dropping-particle":"","parse-names":false,"suffix":""},{"dropping-particle":"","family":"Alezzandrini","given":"Arturo","non-dropping-particle":"","parse-names":false,"suffix":""},{"dropping-particle":"","family":"Arévalo","given":"J. Fernando","non-dropping-particle":"","parse-names":false,"suffix":""},{"dropping-particle":"","family":"Díaz-Llopis","given":"Manuel","non-dropping-particle":"","parse-names":false,"suffix":""},{"dropping-particle":"","family":"Kozak","given":"I.","non-dropping-particle":"","parse-names":false,"suffix":""},{"dropping-particle":"","family":"Gupta","given":"V.","non-dropping-particle":"","parse-names":false,"suffix":""},{"dropping-particle":"","family":"Al-Rashaed","given":"S.","non-dropping-particle":"","parse-names":false,"suffix":""},{"dropping-particle":"","family":"Al-Kahtani","given":"E.","non-dropping-particle":"","parse-names":false,"suffix":""},{"dropping-particle":"","family":"Lasave","given":"A. F.","non-dropping-particle":"","parse-names":false,"suffix":""},{"dropping-particle":"","family":"Farah","given":"M.","non-dropping-particle":"","parse-names":false,"suffix":""},{"dropping-particle":"","family":"Penha","given":"F. M.","non-dropping-particle":"","parse-names":false,"suffix":""},{"dropping-particle":"","family":"Rodrigues","given":"E. B.","non-dropping-particle":"","parse-names":false,"suffix":""},{"dropping-particle":"","family":"Morales-Canton","given":"V.","non-dropping-particle":"","parse-names":false,"suffix":""},{"dropping-particle":"","family":"Fromow-Guerra","given":"J.","non-dropping-particle":"","parse-names":false,"suffix":""},{"dropping-particle":"","family":"Guerrero-Naranjo","given":"J. L.","non-dropping-particle":"","parse-names":false,"suffix":""},{"dropping-particle":"","family":"Dalma-Weiszhausz","given":"J.","non-dropping-particle":"","parse-names":false,"suffix":""},{"dropping-particle":"","family":"Martinez-Castellanos","given":"M. A.","non-dropping-particle":"","parse-names":false,"suffix":""},{"dropping-particle":"","family":"Quiroz-Mercado","given":"H.","non-dropping-particle":"","parse-names":false,"suffix":""},{"dropping-particle":"","family":"Velez-Montoya","given":"R.","non-dropping-particle":"","parse-names":false,"suffix":""},{"dropping-particle":"","family":"Rodriguez","given":"F. J.","non-dropping-particle":"","parse-names":false,"suffix":""},{"dropping-particle":"","family":"Gomez","given":"F. E.","non-dropping-particle":"","parse-names":false,"suffix":""},{"dropping-particle":"","family":"Brieke","given":"A. C.","non-dropping-particle":"","parse-names":false,"suffix":""},{"dropping-particle":"","family":"Berrocal","given":"M. H.","non-dropping-particle":"","parse-names":false,"suffix":""},{"dropping-particle":"","family":"Cruz-Villegas","given":"V.","non-dropping-particle":"","parse-names":false,"suffix":""},{"dropping-particle":"","family":"Graue-Wiechers","given":"F.","non-dropping-particle":"","parse-names":false,"suffix":""},{"dropping-particle":"","family":"Lozano-Rechy","given":"D.","non-dropping-particle":"","parse-names":false,"suffix":""},{"dropping-particle":"","family":"Ariza-Camacho","given":"E.","non-dropping-particle":"","parse-names":false,"suffix":""},{"dropping-particle":"","family":"Roca","given":"J. A.","non-dropping-particle":"","parse-names":false,"suffix":""},{"dropping-particle":"","family":"Chico","given":"R. G.","non-dropping-particle":"","parse-names":false,"suffix":""},{"dropping-particle":"","family":"Saravia","given":"M. J.","non-dropping-particle":"","parse-names":false,"suffix":""},{"dropping-particle":"","family":"Schlaen","given":"A.","non-dropping-particle":"","parse-names":false,"suffix":""},{"dropping-particle":"","family":"Lupinacci","given":"A.","non-dropping-particle":"","parse-names":false,"suffix":""},{"dropping-particle":"","family":"Gabin","given":"M. N.","non-dropping-particle":"","parse-names":false,"suffix":""},{"dropping-particle":"","family":"Avila","given":"M.","non-dropping-particle":"","parse-names":false,"suffix":""},{"dropping-particle":"","family":"Carla","given":"L.","non-dropping-particle":"","parse-names":false,"suffix":""},{"dropping-particle":"","family":"Cardillo","given":"J.","non-dropping-particle":"","parse-names":false,"suffix":""},{"dropping-particle":"","family":"Carpentier","given":"C.","non-dropping-particle":"","parse-names":false,"suffix":""},{"dropping-particle":"","family":"Verdaguer","given":"T. J.","non-dropping-particle":"","parse-names":false,"suffix":""},{"dropping-particle":"","family":"Verdaguer","given":"D. J.I.","non-dropping-particle":"","parse-names":false,"suffix":""},{"dropping-particle":"","family":"Sepúlveda","given":"G.","non-dropping-particle":"","parse-names":false,"suffix":""},{"dropping-particle":"","family":"Garcia","given":"B.","non-dropping-particle":"","parse-names":false,"suffix":""},{"dropping-particle":"","family":"Bregliano","given":"G.","non-dropping-particle":"","parse-names":false,"suffix":""},{"dropping-particle":"","family":"Alvira","given":"G.","non-dropping-particle":"","parse-names":false,"suffix":""},{"dropping-particle":"","family":"Flor","given":"P.","non-dropping-particle":"","parse-names":false,"suffix":""},{"dropping-particle":"","family":"Jaramillo","given":"F.","non-dropping-particle":"","parse-names":false,"suffix":""},{"dropping-particle":"","family":"Salom","given":"D.","non-dropping-particle":"","parse-names":false,"suffix":""},{"dropping-particle":"","family":"Martínez-Castillo","given":"S.","non-dropping-particle":"","parse-names":false,"suffix":""},{"dropping-particle":"","family":"Figueroa","given":"M.","non-dropping-particle":"","parse-names":false,"suffix":""},{"dropping-particle":"","family":"Contreras","given":"I.","non-dropping-particle":"","parse-names":false,"suffix":""},{"dropping-particle":"","family":"Ruiz-Casas","given":"D.","non-dropping-particle":"","parse-names":false,"suffix":""}],"container-title":"Arquivos Brasileiros de Oftalmologia","id":"ITEM-11","issue":"6","issued":{"date-parts":[["2014"]]},"page":"355-359","publisher":"Conselho Brasileiro De Oftalmologia","title":"Outcomes of cataract surgery in diabetic patients: Results of the pan american collaborative retina study group","type":"article-journal","volume":"77"},"uris":["http://www.mendeley.com/documents/?uuid=3c2d2282-0e39-3319-bfe4-137f14e504fb"]},{"id":"ITEM-12","itemData":{"DOI":"10.1097/IAE.0b013e31819c6302","ISSN":"0275004X","PMID":"19357559","abstract":"PURPOSE: To determine whether an intravitreal bevacizumab injection after phacoemulsification can improve cataract surgery visual outcomes in patients with diabetic macular edema by acting on the degree of edema. SETTING: Fundación Oftalmológica del Mediterráneo, Valencia, Spain. METHODS: We selected 26 consecutive diabetic patients with nonproliferative diabetic retinopathy and macular edema who were to undergo cataract surgery, and we divided them into two randomized groups to be studied prospectively. Group I included 13 eyes that were injected with intravitreal bevacizumab upon completion of cataract surgery; Group II included 13 control eyes that were injected with balanced salt solution. RESULTS: Preoperative macular thickness was 282.62 μm ± 57.64 in Group I and 310.38 μm ± 82.99 in Group II. Preoperative Snellen best-corrected visual acuity was 0.27 ± 0.17 and 0.24 ± 0.16 in Groups I and II, respectively. Best-corrected visual acuity at 3 and 6 months was better in Group I-0.4 ± 0.28 and 0.4 ± 0.27-whereas poorer results were observed in the control group-0.21 ± 0.13 and 0.14 ± 0.13. These mean macular thickness values differed significantly between groups at 3 months (P = 0.040) and 6 months (P = 0.004). Optical coherence tomography measured macular thickness was also better in Group I, 292.46 ± 104.75 μm at 3 months and 277.62 ± 92.99 μm at 6 months. For Group II, the results were 367.62 ± 75.24 μm at 3 months and 387.46 ± 74.11 μm at 6 months. These mean macular thickness values differed significantly between groups at 3 months (P = 0.046) and 6 months (P = 0.002). CONCLUSION: Intravitreal bevacizumab immediately after phacoemulsification prevents exacerbation of the macular edema seen in many diabetic patients undergoing cataract surgery. In addition, this effect seems to hold in the short term. Copyright © 2008 by the American Society of Plastic Surgeons.","author":[{"dropping-particle":"","family":"Lanzagorta-Aresti","given":"Aitor","non-dropping-particle":"","parse-names":false,"suffix":""},{"dropping-particle":"","family":"Palacios-Pozo","given":"Elena","non-dropping-particle":"","parse-names":false,"suffix":""},{"dropping-particle":"","family":"Menezo Rozalen","given":"Jose Luis","non-dropping-particle":"","parse-names":false,"suffix":""},{"dropping-particle":"","family":"Navea-Tejerina","given":"Amparo","non-dropping-particle":"","parse-names":false,"suffix":""}],"container-title":"Retina","id":"ITEM-12","issue":"4","issued":{"date-parts":[["2009","4"]]},"page":"530-535","publisher":"Retina","title":"Prevention of vision loss after cataract surgery in diabetic macular edema with intravitreal bevacizumab: A pilot study","type":"article-journal","volume":"29"},"uris":["http://www.mendeley.com/documents/?uuid=4ed8fcf6-eeb7-3384-8bee-44018f3e31af"]},{"id":"ITEM-13","itemData":{"DOI":"10.1136/bjophthalmol-2018-313437","ISSN":"14682079","PMID":"30819688","abstract":"Aim To report the 6-month results of a clinical trial that compared intravitreous bevacizumab (BVB) 1.25 mg versus triamcinolone acetonide (TA) 4 mg when administered as an adjunct during cataract surgery to patients with diabetic macular oedema (DMO). Methods Prospective, double-masked, single-centre (Royal Victorian Eye and Ear Hospital, Melbourne) clinical trial. Patients with visually significant cataract and centre-involving DMO (either current or prior) were randomised (1: 1) to receive either intravitreous BVB 1.25 mg or TA 4 mg at the time of cataract surgery and if required at review. Main outcome measures were changes in best-corrected visual acuity (BCVA) and central macular thickness (CMT) from baseline to the 6-month time point of this 12-month study. Results 61 eyes of 58 patients were enrolled. At baseline, both groups were similar in terms of BCVA and CMT (p&gt;0.2). At 6 months, there was no significant difference in vision between the groups, with mean letter gain of +21.4 (95% CI +14.5 to +28.4) in the TA group and +17.3 (95% CI +12.1 to +22.6) in the BVB group (p=0.35). The TA group had a significant sustained anatomical improvement at 6 months, with a reduction in CMT (-51.4 μm; 95% CI -98.2 to -4.7) compared with thickening in the BVB group (+15.6 μm; 95% CI -26.4 to +57.7, p=0.04). Conclusions When given as an adjunct to cataract surgery, both TA and BVB improved visual outcomes at 6 months postoperatively. However, only TA resulted in sustained improvement in CMT, with the majority not requiring any further treatment postoperatively.","author":[{"dropping-particle":"","family":"Kandasamy","given":"Rathika","non-dropping-particle":"","parse-names":false,"suffix":""},{"dropping-particle":"","family":"Constantinou","given":"Marios","non-dropping-particle":"","parse-names":false,"suffix":""},{"dropping-particle":"","family":"Rogers","given":"Sophie L.","non-dropping-particle":"","parse-names":false,"suffix":""},{"dropping-particle":"","family":"Sandhu","given":"Sukhpal Singh","non-dropping-particle":"","parse-names":false,"suffix":""},{"dropping-particle":"","family":"Wickremasinghe","given":"Sanjeewa","non-dropping-particle":"","parse-names":false,"suffix":""},{"dropping-particle":"","family":"Al-Qureshi","given":"Salmaan","non-dropping-particle":"","parse-names":false,"suffix":""},{"dropping-particle":"","family":"Lim","given":"Lyndell L.","non-dropping-particle":"","parse-names":false,"suffix":""}],"container-title":"British Journal of Ophthalmology","id":"ITEM-13","issue":"12","issued":{"date-parts":[["2019","12","1"]]},"page":"1753-1758","publisher":"BMJ Publishing Group","title":"Prospective randomised clinical trial of intravitreal bevacizumab versus triamcinolone in eyes with diabetic macular oedema undergoing cataract surgery: 6-month results","type":"article-journal","volume":"103"},"uris":["http://www.mendeley.com/documents/?uuid=fe73870b-c7f2-31b6-8888-85ec3751186c"]},{"id":"ITEM-14","itemData":{"DOI":"10.1089/jop.2011.0069","ISSN":"10807683","PMID":"22132722","abstract":"Objective: To evaluate efficacy of intravitreal injection of bevacizumab at the time of cataract surgery on the postoperative progression of diabetic retinopathy (DR) and diabetic maculopathy. Methods: Patients were randomized to a standardized procedure of phacoemulsification with intraocular lens implantation alone (control group; 30 eyes) or to receive 1.25mg intravitreal bevacizumab (0.05mL of solution prepared from avastin, 100mg/4mL vial) at the end of surgery (IVB group; 27 eyes). Efficacy measures included best-corrected visual acuity (BCVA) testing, optical coherence tomography (OCT), and ophthalmoscopic examination at each postoperative visit during a 6-month follow-up. Results: There were no significant differences in central macular thickness (CMT), BCVA, or systemic condition between the control and IVB groups at baseline. Progression of diabetic maculopathy occurred in 15 eyes (50%) in the control group and 2 eyes (7.4%) in the intervention group (P=0.0008). There was no statistically significant difference in postoperative visual acuity between the 2 groups after 6 months (P=0.5). Five eyes in the control group and 1 eye in the intervention group progressed to neovascular glaucoma. Difference in mean postoperative CMT was not statistically significant between both groups (P=0.54). Conclusions: Intravitreal administration of 1.25mg bevacizumab at the time of cataract surgery was safe and effective in preventing the progression of DR and diabetic maculopathy in patients with cataract and DR. © Copyright 2012, Mary Ann Liebert, Inc. 2012.","author":[{"dropping-particle":"","family":"Salehi","given":"Ali","non-dropping-particle":"","parse-names":false,"suffix":""},{"dropping-particle":"","family":"Beni","given":"Afsaneh Naderi","non-dropping-particle":"","parse-names":false,"suffix":""},{"dropping-particle":"","family":"Razmjoo","given":"Hassan","non-dropping-particle":"","parse-names":false,"suffix":""},{"dropping-particle":"","family":"Beni","given":"Zahra Naderi","non-dropping-particle":"","parse-names":false,"suffix":""}],"container-title":"Journal of Ocular Pharmacology and Therapeutics","id":"ITEM-14","issue":"3","issued":{"date-parts":[["2012"]]},"page":"212-218","title":"Phacoemulcification with intravitreal bevacizumab injection in patients with cataract and coexisting diabetic retinopathy: Prospective randomized study","type":"article-journal","volume":"28"},"uris":["http://www.mendeley.com/documents/?uuid=8ab98f46-106c-4a45-8b45-f2ccbe372bec"]},{"id":"ITEM-15","itemData":{"DOI":"10.1016/j.ophtha.2009.01.014","ISSN":"01616420","PMID":"19376589","abstract":"Purpose: To determine the feasibility and clinical effectiveness of intravitreal bevacizumab combined with cataract surgery for management of the postoperative increase of retinal thickness in patients with diabetic maculopathy. Design: Prospective, randomized, masked cohort study. Participants: Forty-two eyes with diabetic macular edema (DME) of 42 patients with type 2 diabetes mellitus. Methods: Patients were randomly assigned to receive either cataract surgery only (control; 21 eyes) or combined with intravitreal injection of 1.25 mg bevacizumab (21 eyes). Efficacy measures included best-corrected visual acuity (BCVA) testing, optical coherence tomography (OCT), and ophthalmoscopic examination. Main Outcome Measures: Retinal thickness (RT) on OCT and BCVA were measured at baseline and 1 and 3 months after surgery. Results: There were no significant differences in RT, BCVA, severity of cataract, or systemic condition between the control and bevacizumab groups at the baseline. One and 3 months after surgery, the control group showed a significant increase in RT, whereas the bevacizumab group showed a significant decrease. Although postoperatively the eyes in both groups showed a significant improvement of BCVA, bevacizumab-treated eyes showed significantly better results (mean logarithm of the minimum angle of resolution, 0.38) than the control group (0.51) at month 3. There was a significant relationship between RT and visual acuity (VA) postoperatively in the control (P = 0.0001) and bevacizumab (P = 0.0141) groups. No systemic or ocular adverse events were observed. Conclusions: Short-term results suggest that intravitreal bevacizumab has the potential not only to prevent the increase in RT, but also reduce the RT of eyes with DME after cataract surgery. Further improvement of VA in bevacizumab-treated eyes may be dependent on a reduction in central RT. Financial Disclosure(s): The authors have no proprietary or commercial interest in any materials discussed in this article. © 2009 American Academy of Ophthalmology.","author":[{"dropping-particle":"","family":"Takamura","given":"Yoshihiro","non-dropping-particle":"","parse-names":false,"suffix":""},{"dropping-particle":"","family":"Kubo","given":"Eri","non-dropping-particle":"","parse-names":false,"suffix":""},{"dropping-particle":"","family":"Akagi","given":"Yoshio","non-dropping-particle":"","parse-names":false,"suffix":""}],"container-title":"Ophthalmology","id":"ITEM-15","issue":"6","issued":{"date-parts":[["2009"]]},"page":"1151-1157","publisher":"American Academy of Ophthalmology","title":"Analysis of the Effect of Intravitreal Bevacizumab Injection on Diabetic Macular Edema after Cataract Surgery","type":"article-journal","volume":"116"},"uris":["http://www.mendeley.com/documents/?uuid=c98f8f87-556b-4ae2-adc1-15eed344cf7a"]},{"id":"ITEM-16","itemData":{"ISSN":"00309982","PMID":"21381615","abstract":"Objective: To study the visual outcome in patients subjected to cataract extraction with prior grid laser and intraoperative intravitreal bevacizumab injection. Methods: This prospective case series comprised of 38 patients subjected to phacoemulsification and in the bag intraocular lens implantation at Al-Noor Eye Hospital and Sindh Govt Lyari General Hospital Karachi from January 2007 to December 2008. All the patients had prior macular grid treatment and intra-operative injection of intravitreal Avastin. Diabetes mellitus duration, preoperative glycosylated haemoglobin (HbA1c) level and other systemic and local complications of diabetes were recorded. The patients were clinically assessed with biomicroscopic examination preoperatively, and postoperatively on day 1, week 1, and in months 1, 2, 3 and 6 respectively. Visual acuity and state of macular oedema was clinically assessed and documented. Results: Out of thirty-eight patients, eighteen were males and 20 were females. Mean duration of diabetes was 9.92 ± 5.5 years (Range 4-16) while that of hypertension was 7.87 ± 3.66 years (Range = 2-15). HbA1c level was 8.36% ± 1.93% (range 6.3 - 12.3). Thirty-one (81.5%) patients had HbA1c level 8.0% or above indicating a poor control. At 6 months of follow up best corrected distant visual acuity of 6/6 to 6/9 was achieved in 23(60.5%), 6/12 in 11(28.9%) and 6/24 in 4(10.5%) cases while best corrected near acuity of N/6 was achieved in 22(57.8%) N/8 in 12(31.4%) and N/12 in 4(10.5%) cases. At 6 months follow up visual acuity declined in two cases because of uncontrolled diabetes and hypertension. Conclusion: Cataract surgery in diabetic patients with macular oedema and hypertension has a good visual outcome if prior macular grid laser is performed and intra-vitreal anti VEGF is injected during surgery (JPMA 60:836; 2010).","author":[{"dropping-particle":"","family":"Wahab","given":"Shahid","non-dropping-particle":"","parse-names":false,"suffix":""},{"dropping-particle":"","family":"Ahmed","given":"Jamshed","non-dropping-particle":"","parse-names":false,"suffix":""}],"container-title":"Journal of the Pakistan Medical Association","id":"ITEM-16","issue":"10","issued":{"date-parts":[["2010"]]},"page":"836-839","title":"Management of cataract with macular oedema due to diabetes mellitus type-II and hypertension with grid laser prior to surgery and intra-vitreal bevacizumab (Avastin) peroperatively","type":"article-journal","volume":"60"},"uris":["http://www.mendeley.com/documents/?uuid=b523523c-b535-4bc3-aa55-074e2d4386d9"]},{"id":"ITEM-17","itemData":{"DOI":"10.1089/jop.2008.0068","ISSN":"10807683","PMID":"19232012","abstract":"Purpose: The aim of this study was to assess the efficacy of phacoemulsification combined with intravitreal (i.v.t.) bevacizumab injection in diabetics with clinically significant macular edema (CSME) and cataract. Methods: This retrospective study included diabetic patients with cataract and CSME who underwent phacoemulsification and intraocular lens implantation with a 2.5-mg bevacizumab i.v.t injection (ivBe) (15 eyes) or without ivBe (controls, 14 eyes). Best-corrected visual acuity (BCVA), central macular thickness (CMT) measured by optic coherence tomography (OCT), and adverse events were recorded. Results: In the ivBe group, the OCT images demonstrated that CMT (mean ± standard deviation [SD]) decreased significantly from 466 ± 105 at baseline to 333 ± 107, 313 ± 138 and 333 ± 111 μm at 4, 8, and 12 weeks, respectively, after treatment (P &lt; 0.05). The visual acuity in logMAR (mean ± SD) improved significantly from 1.66 ± 0.39 at baseline to 1.30 ± 0.50, 1.15 ± 0.42, 0.99 ± 0.48, and 1.03± 0.44 at 1, 4, 8, and 12 weeks, respectively, after treatment (P &lt; 0.05). However, in the control group, the CMT changed insignificantly from 443 ± 109 at baseline to 463 ± 106, 425 ± 128, and 421 ± 119 μm at 4, 8 and 12 weeks, respectively after treatment (P &gt; 0.05). The visual acuity in logMAR improved insignificantly from 1.63 ± 0.42 at baseline to 1.43 ± 0.53, and 1.39 ± 0.43 at 1, and 4 weeks (P &gt; 0.05) and significantly to 1.24 ± 0.45 and 1.18 ± 0.44 at 8 and 12 weeks, respectively, after treatment (P &lt; 0.05). None of the patients in both groups experienced injection- or surgery-related complications or any obvious systemic adverse events. Conclusions: The short-term results suggest that phacoemulsification with i.v.t. bevacizumab safely reduces macular edema and improves visual acuity for cataract and CSME in diabetics. © Mary Ann Liebert, Inc. 2009.","author":[{"dropping-particle":"","family":"Chen","given":"Chih Hsin","non-dropping-particle":"","parse-names":false,"suffix":""},{"dropping-particle":"","family":"Liu","given":"Ya Chi","non-dropping-particle":"","parse-names":false,"suffix":""},{"dropping-particle":"","family":"Wu","given":"Pei Chang","non-dropping-particle":"","parse-names":false,"suffix":""}],"container-title":"Journal of Ocular Pharmacology and Therapeutics","id":"ITEM-17","issue":"1","issued":{"date-parts":[["2009"]]},"page":"83-89","title":"The combination of intravitreal bevacizumab and phacoemulsification surgery in patients with cataract and coexisting diabetic macular edema","type":"article-journal","volume":"25"},"uris":["http://www.mendeley.com/documents/?uuid=e5b16257-8899-47a0-b632-117cfaf03e29"]},{"id":"ITEM-18","itemData":{"DOI":"10.1155/2016/7945619","ISSN":"20900058","abstract":"Purpose. To compare the efficacy of perioperative ranibizumab injections on diabetic macular edema (DME) in patients undergoing cataract surgery. Methods. This study included 59 eyes of 59 patients. All patients had advanced cataract with DME and underwent an uneventful phacoemulsification surgery. There were 3 subgroups. The first group received intravitreal ranibizumab injection 2 weeks preoperatively, the second group received intraoperatively, and the third group received 2 weeks postoperatively. Follow-up examinations were performed at 1 week as well as at 1 and 3 months. Results. Baseline visual acuity showed a significant increase in all groups at 1 month. In group 1, compared to baseline value, foveal thickness (FT) increased significantly at 1 month and showed a significant decrease up to month 3. In group 2, FT increased at month 1 and this continued up to month 3. In group 3, FT increased at month 1 and was almost stable up to month 3. There were not any significant differences for visual acuity and FT between the groups. Conclusions. Although intrapostoperative ranibizumab injection for DME seems to be more effective than preoperative injections in patients undergoing cataract surgery, the treatment still needs to be continued following surgery.","author":[{"dropping-particle":"","family":"Yumuşak","given":"Erhan","non-dropping-particle":"","parse-names":false,"suffix":""},{"dropping-particle":"","family":"Örnek","given":"Kemal","non-dropping-particle":"","parse-names":false,"suffix":""}],"container-title":"Journal of Ophthalmology","id":"ITEM-18","issued":{"date-parts":[["2016"]]},"title":"Comparison of Perioperative Ranibizumab Injections for Diabetic Macular Edema in Patients Undergoing Cataract Surgery","type":"article-journal","volume":"2016"},"uris":["http://www.mendeley.com/documents/?uuid=b02aff12-1b14-448f-8db0-d561b99b4191"]},{"id":"ITEM-19","itemData":{"DOI":"10.1097/IAE.0b013e31824bebb8","ISSN":"0275004X","PMID":"22495327","abstract":"PURPOSE: To investigate macular thickness and visual acuity changes after 1 intravitreal injection of 0.5-mg ranibizumab during phacoemulsification cataract surgery in eyes with diabetic macular edema refractory to laser treatment. METHODS: Eleven eyes of 11 patients with diabetic macular edema refractory to modified Early Treatment Diabetic Retinopathy Study laser therapy received intravitreal during phacoemulsification cataract surgery. Comprehensive ophthalmic evaluation was performed preoperatively and at 1, 4, 8 ± 1, and 12 ± 2 weeks postoperatively. Main outcome measures included central subfield thickness and best-corrected Early Treatment Diabetic Retinopathy Study visual acuity. RESULTS: Eleven patients completed the 12-week study visit. Mean central subfield thickness (±SEM) was 399.82 ± 29.50 μm at baseline and did not change significantly at any postoperative study visit (P &gt; 0.05). Mean (±SEM) best-corrected Early Treatment Diabetic Retinopathy Study visual acuity was 0.95 ± 0.13 logarithm of the minimum angle of resolution (20/200) at baseline and was significantly improved at Weeks 1 (0.38 ± 0.13), 4 (0.38 ± 0.11), 8 (0.35 ± 0.08), and 12 (0.46 ± 0.12) after treatment (P &lt; 0.05). CONCLUSION: In this case series of patients with diabetic macular edema refractory to laser therapy, intravitreal ranibizumab administered during cataract surgery was associated with no significant change in central subfield thickness postoperatively. Significant improvement in best-corrected Early Treatment Diabetic Retinopathy Study visual acuity was observed after treatment, likely because of cataract removal. © Lippincott Williams &amp; Wilkins.","author":[{"dropping-particle":"","family":"Rauen","given":"Paulo I.","non-dropping-particle":"","parse-names":false,"suffix":""},{"dropping-particle":"","family":"Ribeiro","given":"Jefferson A.S.","non-dropping-particle":"","parse-names":false,"suffix":""},{"dropping-particle":"","family":"Almeida","given":"Felipe P.P.","non-dropping-particle":"","parse-names":false,"suffix":""},{"dropping-particle":"","family":"Scott","given":"Ingrid U.","non-dropping-particle":"","parse-names":false,"suffix":""},{"dropping-particle":"","family":"Messias","given":"André","non-dropping-particle":"","parse-names":false,"suffix":""},{"dropping-particle":"","family":"Jorge","given":"Rodrigo","non-dropping-particle":"","parse-names":false,"suffix":""}],"container-title":"Retina","id":"ITEM-19","issue":"9","issued":{"date-parts":[["2012"]]},"page":"1799-1803","title":"Intravitreal injection of ranibizumab during cataract surgery in patients with diabetic macular edema","type":"article-journal","volume":"32"},"uris":["http://www.mendeley.com/documents/?uuid=9665b537-76a4-4455-9e79-9d26a640a60a"]}],"mendeley":{"formattedCitation":"&lt;sup&gt;8,9,26–34,10,12,14–16,23–25&lt;/sup&gt;","plainTextFormattedCitation":"8,9,26–34,10,12,14–16,23–25","previouslyFormattedCitation":"&lt;sup&gt;8,9,26–34,10,12,14–16,23–25&lt;/sup&gt;"},"properties":{"noteIndex":0},"schema":"https://github.com/citation-style-language/schema/raw/master/csl-citation.json"}</w:instrText>
      </w:r>
      <w:r w:rsidR="007A6E5D">
        <w:rPr>
          <w:rFonts w:ascii="Times New Roman" w:hAnsi="Times New Roman" w:cs="Times New Roman"/>
          <w:sz w:val="28"/>
          <w:lang w:val="en-US"/>
        </w:rPr>
        <w:fldChar w:fldCharType="separate"/>
      </w:r>
      <w:r w:rsidR="00AB2BB4" w:rsidRPr="00AB2BB4">
        <w:rPr>
          <w:rFonts w:ascii="Times New Roman" w:hAnsi="Times New Roman" w:cs="Times New Roman"/>
          <w:noProof/>
          <w:sz w:val="28"/>
          <w:vertAlign w:val="superscript"/>
          <w:lang w:val="en-US"/>
        </w:rPr>
        <w:t>8,9,26–34,10,12,14–16,23–25</w:t>
      </w:r>
      <w:r w:rsidR="007A6E5D">
        <w:rPr>
          <w:rFonts w:ascii="Times New Roman" w:hAnsi="Times New Roman" w:cs="Times New Roman"/>
          <w:sz w:val="28"/>
          <w:lang w:val="en-US"/>
        </w:rPr>
        <w:fldChar w:fldCharType="end"/>
      </w:r>
      <w:r>
        <w:rPr>
          <w:rFonts w:ascii="Times New Roman" w:hAnsi="Times New Roman" w:cs="Times New Roman"/>
          <w:sz w:val="28"/>
          <w:lang w:val="en-US"/>
        </w:rPr>
        <w:t xml:space="preserve"> </w:t>
      </w:r>
    </w:p>
    <w:p w14:paraId="2290D920" w14:textId="784D791A" w:rsidR="00191D3B" w:rsidRPr="000C603B" w:rsidRDefault="000C603B" w:rsidP="0042285F">
      <w:pPr>
        <w:rPr>
          <w:rFonts w:ascii="Times New Roman" w:hAnsi="Times New Roman" w:cs="Times New Roman"/>
          <w:b/>
          <w:sz w:val="28"/>
          <w:lang w:val="en-US"/>
        </w:rPr>
      </w:pPr>
      <w:r w:rsidRPr="000C603B">
        <w:rPr>
          <w:rFonts w:ascii="Times New Roman" w:hAnsi="Times New Roman" w:cs="Times New Roman"/>
          <w:b/>
          <w:sz w:val="28"/>
          <w:lang w:val="en-US"/>
        </w:rPr>
        <w:t xml:space="preserve">Characteristics of included studies    </w:t>
      </w:r>
    </w:p>
    <w:p w14:paraId="3B85691D" w14:textId="32EF599E" w:rsidR="005D4791" w:rsidRDefault="003B6B93" w:rsidP="0042285F">
      <w:pPr>
        <w:rPr>
          <w:rFonts w:ascii="Times New Roman" w:hAnsi="Times New Roman" w:cs="Times New Roman"/>
          <w:sz w:val="28"/>
          <w:lang w:val="en-US"/>
        </w:rPr>
      </w:pPr>
      <w:r>
        <w:rPr>
          <w:rFonts w:ascii="Times New Roman" w:hAnsi="Times New Roman" w:cs="Times New Roman"/>
          <w:sz w:val="28"/>
          <w:lang w:val="en-US"/>
        </w:rPr>
        <w:t>O</w:t>
      </w:r>
      <w:r w:rsidR="00BA5CF1">
        <w:rPr>
          <w:rFonts w:ascii="Times New Roman" w:hAnsi="Times New Roman" w:cs="Times New Roman"/>
          <w:sz w:val="28"/>
          <w:lang w:val="en-US"/>
        </w:rPr>
        <w:t>f</w:t>
      </w:r>
      <w:r>
        <w:rPr>
          <w:rFonts w:ascii="Times New Roman" w:hAnsi="Times New Roman" w:cs="Times New Roman"/>
          <w:sz w:val="28"/>
          <w:lang w:val="en-US"/>
        </w:rPr>
        <w:t xml:space="preserve"> the </w:t>
      </w:r>
      <w:r w:rsidR="00FE4BCD">
        <w:rPr>
          <w:rFonts w:ascii="Times New Roman" w:hAnsi="Times New Roman" w:cs="Times New Roman"/>
          <w:sz w:val="28"/>
          <w:lang w:val="en-US"/>
        </w:rPr>
        <w:t xml:space="preserve">19 </w:t>
      </w:r>
      <w:r>
        <w:rPr>
          <w:rFonts w:ascii="Times New Roman" w:hAnsi="Times New Roman" w:cs="Times New Roman"/>
          <w:sz w:val="28"/>
          <w:lang w:val="en-US"/>
        </w:rPr>
        <w:t xml:space="preserve">included </w:t>
      </w:r>
      <w:r w:rsidR="003A62A8">
        <w:rPr>
          <w:rFonts w:ascii="Times New Roman" w:hAnsi="Times New Roman" w:cs="Times New Roman"/>
          <w:sz w:val="28"/>
          <w:lang w:val="en-US"/>
        </w:rPr>
        <w:t>studies</w:t>
      </w:r>
      <w:r>
        <w:rPr>
          <w:rFonts w:ascii="Times New Roman" w:hAnsi="Times New Roman" w:cs="Times New Roman"/>
          <w:sz w:val="28"/>
          <w:lang w:val="en-US"/>
        </w:rPr>
        <w:t>,</w:t>
      </w:r>
      <w:r w:rsidR="003A62A8">
        <w:rPr>
          <w:rFonts w:ascii="Times New Roman" w:hAnsi="Times New Roman" w:cs="Times New Roman"/>
          <w:sz w:val="28"/>
          <w:lang w:val="en-US"/>
        </w:rPr>
        <w:t xml:space="preserve"> </w:t>
      </w:r>
      <w:r w:rsidR="00177B8B">
        <w:rPr>
          <w:rFonts w:ascii="Times New Roman" w:hAnsi="Times New Roman" w:cs="Times New Roman"/>
          <w:sz w:val="28"/>
          <w:lang w:val="en-US"/>
        </w:rPr>
        <w:t>8</w:t>
      </w:r>
      <w:r>
        <w:rPr>
          <w:rFonts w:ascii="Times New Roman" w:hAnsi="Times New Roman" w:cs="Times New Roman"/>
          <w:sz w:val="28"/>
          <w:lang w:val="en-US"/>
        </w:rPr>
        <w:t xml:space="preserve"> reported on DEX combined with cataract surgery</w:t>
      </w:r>
      <w:r w:rsidR="007A6E5D">
        <w:rPr>
          <w:rFonts w:ascii="Times New Roman" w:hAnsi="Times New Roman" w:cs="Times New Roman"/>
          <w:sz w:val="28"/>
          <w:lang w:val="en-US"/>
        </w:rPr>
        <w:fldChar w:fldCharType="begin" w:fldLock="1"/>
      </w:r>
      <w:r w:rsidR="008B1999">
        <w:rPr>
          <w:rFonts w:ascii="Times New Roman" w:hAnsi="Times New Roman" w:cs="Times New Roman"/>
          <w:sz w:val="28"/>
          <w:lang w:val="en-US"/>
        </w:rPr>
        <w:instrText>ADDIN CSL_CITATION {"citationItems":[{"id":"ITEM-1","itemData":{"DOI":"10.1016/j.ophtha.2012.08.002","ISSN":"15494713","author":[{"dropping-particle":"","family":"Agarwal","given":"Aniruddha","non-dropping-particle":"","parse-names":false,"suffix":""},{"dropping-particle":"","family":"Gupta","given":"Vishali","non-dropping-particle":"","parse-names":false,"suffix":""},{"dropping-particle":"","family":"Ram","given":"Jagat","non-dropping-particle":"","parse-names":false,"suffix":""},{"dropping-particle":"","family":"Gupta","given":"Amod","non-dropping-particle":"","parse-names":false,"suffix":""}],"container-title":"Ophthalmology","id":"ITEM-1","issue":"1","issued":{"date-parts":[["2013"]]},"title":"Dexamethasone intravitreal implant during phacoemulsification","type":"article","volume":"120"},"uris":["http://www.mendeley.com/documents/?uuid=03601450-b1b6-4be9-99f9-29279af0d20c"]},{"id":"ITEM-2","itemData":{"DOI":"10.1111/aos.14516","ISSN":"17553768","PMID":"32588978","abstract":"Purpose: To report clinical outcomes of two different timings of intravitreal dexamethasone (DEX) implant administration for prevention of diabetic macular oedema (DME) worsening following cataract surgery. Methods: This multicentre, retrospective study included patients with DME who received an intravitreal DEX implant 1 month before cataract surgery, ‘precataract DEX’ group, or at the time of cataract surgery, ‘concomitant treatments’ group. Inclusion criteria were a follow-up ≥3 months and ophthalmological examination with optical coherence tomography (OCT) imaging at baseline (cataract surgery) and throughout follow-up. Anatomical improvement was considered to be a decrease in OCT central subfield (CSF) thickness ≥20% compared to baseline. The primary outcomes were anatomical and functional results at 3 months. Results: Two hundred twenty-one patients were included: 136 in the ‘precataract DEX’ group and 85 in the ‘concomitant treatments’ group. At 3 months, a reduction of CSF thickness ≥ 20% was found in 7.3% of eyes in the ‘precataract DEX group’ and in 83.7% of eyes in the ‘concomitant treatments’ group (p &lt; 0.001), with mean CSF thickness lower in the latter group (371 ± 52 µm versus 325 ± 57 µm, p &lt; 0.001). At 3 months, mean best-corrected visual acuity had improved from baseline in both groups (p &lt; 0.001), with no difference between groups (p = 0. 20). No serious systemic adverse events were reported. Conclusion: Both approaches prevented a worsening of DME, showing a comparable visual outcome. Dexamethasone (DEX) implant given at the same time as cataract surgery provided a better anatomical outcome.","author":[{"dropping-particle":"","family":"Fallico","given":"Matteo","non-dropping-particle":"","parse-names":false,"suffix":""},{"dropping-particle":"","family":"Avitabile","given":"Teresio","non-dropping-particle":"","parse-names":false,"suffix":""},{"dropping-particle":"","family":"Castellino","given":"Niccolò","non-dropping-particle":"","parse-names":false,"suffix":""},{"dropping-particle":"","family":"Longo","given":"Antonio","non-dropping-particle":"","parse-names":false,"suffix":""},{"dropping-particle":"","family":"Russo","given":"Andrea","non-dropping-particle":"","parse-names":false,"suffix":""},{"dropping-particle":"","family":"Bonfiglio","given":"Vincenza","non-dropping-particle":"","parse-names":false,"suffix":""},{"dropping-particle":"","family":"Parisi","given":"Francesca","non-dropping-particle":"","parse-names":false,"suffix":""},{"dropping-particle":"","family":"Furino","given":"Claudio","non-dropping-particle":"","parse-names":false,"suffix":""},{"dropping-particle":"","family":"Panozzo","given":"Giacomo","non-dropping-particle":"","parse-names":false,"suffix":""},{"dropping-particle":"","family":"Scorcia","given":"Vincenzo","non-dropping-particle":"","parse-names":false,"suffix":""},{"dropping-particle":"","family":"Carnevali","given":"Adriano","non-dropping-particle":"","parse-names":false,"suffix":""},{"dropping-particle":"","family":"Bandello","given":"Francesco","non-dropping-particle":"","parse-names":false,"suffix":""},{"dropping-particle":"","family":"Parodi","given":"Maurizio Battaglia","non-dropping-particle":"","parse-names":false,"suffix":""},{"dropping-particle":"","family":"Cennamo","given":"Gilda","non-dropping-particle":"","parse-names":false,"suffix":""},{"dropping-particle":"","family":"Cillino","given":"Salvatore","non-dropping-particle":"","parse-names":false,"suffix":""},{"dropping-particle":"","family":"Vadalà","given":"Maria","non-dropping-particle":"","parse-names":false,"suffix":""},{"dropping-particle":"","family":"Sunseri Trapani","given":"Valentina","non-dropping-particle":"","parse-names":false,"suffix":""},{"dropping-particle":"","family":"Cagini","given":"Carlo","non-dropping-particle":"","parse-names":false,"suffix":""},{"dropping-particle":"","family":"Fiore","given":"Tito","non-dropping-particle":"","parse-names":false,"suffix":""},{"dropping-particle":"","family":"Lupidi","given":"Marco","non-dropping-particle":"","parse-names":false,"suffix":""},{"dropping-particle":"","family":"Parravano","given":"Mariacristina","non-dropping-particle":"","parse-names":false,"suffix":""},{"dropping-particle":"","family":"Varano","given":"Monica","non-dropping-particle":"","parse-names":false,"suffix":""},{"dropping-particle":"","family":"Giorno","given":"Paola","non-dropping-particle":"","parse-names":false,"suffix":""},{"dropping-particle":"","family":"Boscia","given":"Francesco","non-dropping-particle":"","parse-names":false,"suffix":""},{"dropping-particle":"","family":"Giancipoli","given":"Ermete","non-dropping-particle":"","parse-names":false,"suffix":""},{"dropping-particle":"","family":"Eandi","given":"Chiara","non-dropping-particle":"","parse-names":false,"suffix":""},{"dropping-particle":"","family":"Mer","given":"Yannick","non-dropping-particle":"Le","parse-names":false,"suffix":""},{"dropping-particle":"","family":"Reibaldi","given":"Michele","non-dropping-particle":"","parse-names":false,"suffix":""}],"container-title":"Acta Ophthalmologica","id":"ITEM-2","issued":{"date-parts":[["2020"]]},"title":"Intravitreal dexamethasone implant one month before versus concomitant with cataract surgery in patients with diabetic macular oedema: the dexcat study","type":"article-journal"},"uris":["http://www.mendeley.com/documents/?uuid=c069e7d6-6169-404c-ac5e-016c85171b21"]},{"id":"ITEM-3","itemData":{"DOI":"10.1097/iae.0000000000002974","ISSN":"0275-004X","abstract":"PURPOSE: To compare functional and anatomical results of combined phacoemulsification and dexamethasone intravitreal implant (Ozurdex; DEX-I) with standard phacoemulsification in diabetic patients with cataract. METHODS: Retrospective, comparative, cohort study. Patients with non-proliferative diabetic retinopathy, macular edema (ME), and cataract, treated routinely at the Eye Clinic, Azienda Ospedaliero Universitaria Policlinico, Bari, Italy with phacoemulsification associated with DEX-I (n=23; Phaco-Dex) or standard phacoemulsification (n=23; Phaco-alone). Best-correct visual acuity (BCVA), central subfield thickness (CST), and intraocular pressure (IOP) were assessed at baseline and monthly for 3 months after surgery, and t-test was used to assess change from baseline. A multilevel regression model with an unstructured correlation-type matrix to account for repeated data measures was used for statistical analysis in and between groups. RESULTS: With Phaco-Dex, BCVA increased significantly from the first month (P=0.0005 vs baseline) and remained stable at the following visits; CST decreased significantly from month 2 (P=0.049 and P=0.04 vs baseline, respectively); at each timepoint, CST was significantly lower in the Phaco-Dex group vs. Phaco-alone. IOP increased significantly during follow-up (P=0.001 at month 3 vs baseline) but remained within the normal range. In the Phaco-alone group, BCVA, and IOP did not show any significant changes after surgery, while CST increased from month 2 (P=0.05 vs baseline). CONCLUSION: In diabetic patients with ME and visually significant cataract, combined treatment with phacoemulsification and DEX-I seemed to be effective, safe and superior to standard phacoemulsification considering both functional and tomographic parameters.","author":[{"dropping-particle":"","family":"Furino","given":"Claudio","non-dropping-particle":"","parse-names":false,"suffix":""},{"dropping-particle":"","family":"Boscia","given":"Francesco","non-dropping-particle":"","parse-names":false,"suffix":""},{"dropping-particle":"","family":"Niro","given":"Alfredo","non-dropping-particle":"","parse-names":false,"suffix":""},{"dropping-particle":"","family":"D’Addario","given":"Maria","non-dropping-particle":"","parse-names":false,"suffix":""},{"dropping-particle":"","family":"Grassi","given":"Maria Oliva","non-dropping-particle":"","parse-names":false,"suffix":""},{"dropping-particle":"","family":"Saglimbene","given":"Valeria","non-dropping-particle":"","parse-names":false,"suffix":""},{"dropping-particle":"","family":"Reibaldi","given":"Michele","non-dropping-particle":"","parse-names":false,"suffix":""},{"dropping-particle":"","family":"Alessio","given":"Giovanni","non-dropping-particle":"","parse-names":false,"suffix":""}],"container-title":"Retina","id":"ITEM-3","issued":{"date-parts":[["2020"]]},"title":"DIABETIC MACULAR EDEMA AND CATARACT SURGERY: PHACOEMULSIFICATION COMBINED WITH DEXAMETHASONE INTRAVITREAL IMPLANT COMPARED WITH STANDARD PHACOEMULSIFICATION","type":"article-journal","volume":"Publish Ah"},"uris":["http://www.mendeley.com/documents/?uuid=78e82080-5320-4f95-8df9-1cd774a0b0f3"]},{"id":"ITEM-4","itemData":{"DOI":"10.1155/2017/4896036","ISSN":"20900058","abstract":"Purpose. To investigate the effectiveness and safety of combined phacoemulsification and dexamethasone intravitreal implant in patients with cataract and diabetic macular edema. Methods. In this two-center, retrospective, single-group study, the charts of 16 consecutive patients who underwent combined phacoemulsification and intravitreal dexamethasone implant were retrospectively reviewed. These 16 patients, 7 men and 9 women, were observed at least 3 months of follow-up. Primary outcome was the change of the central retinal thickness (CRT); secondary outcome was the change of best-corrected visual acuity (BCVA). Any ocular complications were recorded. Results. Mean CRT decreased significantly from 486 ± 152.4 μm at baseline to 365.5 ± 91 μm at 30 days (p=.005), to 326 ± 80 μm at 60 days (p=.0004), and to 362 ± 134 μm at 90 days (p=.001). Mean BCVA was 20/105 (logMAR, 0.72 ± 0.34) at baseline and improved significantly (p≤.007) at all postsurgery time points. One case of ocular hypertension was observed and successfully managed with topical therapy. No endophthalmitis or other ocular complications were observed. Conclusion. Intravitreal slow-release dexamethasone implant combined with cataract surgery may be an effective approach on morphologic and functional outcomes for patients with cataract and diabetic macular edema for at least three months after surgery.","author":[{"dropping-particle":"","family":"Furino","given":"Claudio","non-dropping-particle":"","parse-names":false,"suffix":""},{"dropping-particle":"","family":"Boscia","given":"Francesco","non-dropping-particle":"","parse-names":false,"suffix":""},{"dropping-particle":"","family":"Niro","given":"Alfredo","non-dropping-particle":"","parse-names":false,"suffix":""},{"dropping-particle":"","family":"Giancipoli","given":"Ermete","non-dropping-particle":"","parse-names":false,"suffix":""},{"dropping-particle":"","family":"Grassi","given":"Maria Oliva","non-dropping-particle":"","parse-names":false,"suffix":""},{"dropping-particle":"","family":"D'Amico Ricci","given":"Giuseppe","non-dropping-particle":"","parse-names":false,"suffix":""},{"dropping-particle":"","family":"Blasetti","given":"Francesco","non-dropping-particle":"","parse-names":false,"suffix":""},{"dropping-particle":"","family":"Reibaldi","given":"Michele","non-dropping-particle":"","parse-names":false,"suffix":""},{"dropping-particle":"","family":"Alessio","given":"Giovanni","non-dropping-particle":"","parse-names":false,"suffix":""}],"container-title":"Journal of Ophthalmology","id":"ITEM-4","issued":{"date-parts":[["2017"]]},"publisher":"Hindawi Limited","title":"Combined Phacoemulsification and Intravitreal Dexamethasone Implant (Ozurdex®) in Diabetic Patients with Coexisting Cataract and Diabetic Macular Edema","type":"article-journal","volume":"2017"},"uris":["http://www.mendeley.com/documents/?uuid=39ec0ea5-aa65-396a-8fd6-d3e38351a337"]},{"id":"ITEM-5","itemData":{"DOI":"10.1177/11206721211004395","ISSN":"17246016","abstract":"Purpose: To assess the feasibility and clinical effectiveness of dexamethasone intravitreal implant 0.7 mg (IDI) administered in diabetic patients to prevent the worsening of macular edema. Methods: Forty eyes of 40 consecutive patients with naïve macular edema secondary to diabetes mellitus who were treated with IDI administered preoperative (Group A: 20 patients) or IDI administered immediately after cataract surgery (Group B: 20 patients). Best-corrected visual acuity (BCVA) and central macular thickness (CMT) changes were evaluated at baseline and at postoperative time points. Results: Follow-up study was 20 weeks. In Group A and B, mean BCVA improved significantly at all post-surgery time points (p &lt; 0.05). In Group A and B, mean CMT decreased significantly at 16 weeks (p = 0.02 and p = 0.004, respectively). At week 20, CMT failed to reach statistical significance in both groups (p = 0.5, group A and p = 0.15, group B). No statistical differences were noted between groups in term of BCVA (with the exception of week 4 for the presence of cataract in Group A), CMT and IOP. Conclusions: The use of intravitreal dexamethasone implant 1 month prior to scheduled cataract extraction or at the time of phacoemulsification appears to be safe and effective for at least 16 weeks after surgery.","author":[{"dropping-particle":"","family":"Barone","given":"Antonio","non-dropping-particle":"","parse-names":false,"suffix":""},{"dropping-particle":"","family":"Russo","given":"Vincenzo","non-dropping-particle":"","parse-names":false,"suffix":""},{"dropping-particle":"","family":"Maggiore","given":"Giulia","non-dropping-particle":"","parse-names":false,"suffix":""},{"dropping-particle":"","family":"Loiodice","given":"Marco Sabino","non-dropping-particle":"","parse-names":false,"suffix":""},{"dropping-particle":"","family":"Stella","given":"Andrea","non-dropping-particle":"","parse-names":false,"suffix":""},{"dropping-particle":"","family":"Bux","given":"Anna Valeria","non-dropping-particle":"","parse-names":false,"suffix":""},{"dropping-particle":"","family":"Iaculli","given":"Cristiana","non-dropping-particle":"","parse-names":false,"suffix":""}],"container-title":"European Journal of Ophthalmology","id":"ITEM-5","issued":{"date-parts":[["2021"]]},"title":"Dexamethasone intravitreal implant in patients with cataract and naïve diabetic macular edema","type":"article-journal"},"uris":["http://www.mendeley.com/documents/?uuid=82f4bfc6-d02a-41d2-9a09-317c5b4ab018"]},{"id":"ITEM-6","itemData":{"DOI":"10.1007/s00592-020-01509-5","ISBN":"0123456789","ISSN":"14325233","PMID":"32367246","abstract":"Aims: To compare the long-term functional and anatomical outcomes of cataract surgery with combined versus 1-month deferred intravitreal dexamethasone implant (DEX) in eyes with pre-existing diabetic macular edema (DME). Methods: Best-corrected visual acuity (BCVA) and central retinal thickness (CRT) were retrospectively evaluated in both groups before treatments, then 1, 4, 12 and 24 months after DEX. Results: Forty eyes were analyzed, 20 in each group. BCVA disclosed comparable trends, increasing from similar starting values (p = 0.9913) to akin scores 1 month after DEX (p = 0.4229). After 4 months, it similarly reduced without significant variations within each group throughout the whole observation period. CRT was similar at the time of surgery (p = 0.6134) and was reduced by DEX injection in both samples, with a superior beneficial effect in the combined group after 1 month (p = 0.0010). At 4 months, CRT further elevated and remained overall stable in the long term without differences. By 12 months, 19 (95%) eyes received further injections: 1 (5%) fluocinolone, 3 (15%) received other DEX and fluocinolone, 13 (65%) ≥ 1 DEX only and 2 (10%) anti-VEGFs. During the second year, 6 additional eyes (from the 13 receiving DEX) switched to fluocinolone, reaching a total of 10 (50%). Similar results were observed in the deferred group. Conclusions: DEX implant performed at the time of surgery achieved the same long-term functional and anatomical outcomes compared to a 1-month injection deferral in treating eyes with pre-existing DME that should undergo cataract extraction.","author":[{"dropping-particle":"","family":"Corbelli","given":"Eleonora","non-dropping-particle":"","parse-names":false,"suffix":""},{"dropping-particle":"","family":"Fasce","given":"Francesco","non-dropping-particle":"","parse-names":false,"suffix":""},{"dropping-particle":"","family":"Iuliano","given":"Lorenzo","non-dropping-particle":"","parse-names":false,"suffix":""},{"dropping-particle":"","family":"Sacconi","given":"Riccardo","non-dropping-particle":"","parse-names":false,"suffix":""},{"dropping-particle":"","family":"Lattanzio","given":"Rosangela","non-dropping-particle":"","parse-names":false,"suffix":""},{"dropping-particle":"","family":"Bandello","given":"Francesco","non-dropping-particle":"","parse-names":false,"suffix":""},{"dropping-particle":"","family":"Querques","given":"Giuseppe","non-dropping-particle":"","parse-names":false,"suffix":""}],"container-title":"Acta Diabetologica","id":"ITEM-6","issue":"10","issued":{"date-parts":[["2020"]]},"page":"1193-1201","publisher":"Springer Milan","title":"Cataract surgery with combined versus deferred intravitreal dexamethasone implant for diabetic macular edema: long-term outcomes from a real-world setting","type":"article-journal","volume":"57"},"uris":["http://www.mendeley.com/documents/?uuid=7d927ab3-7c96-4f20-9f0a-6955e00dc0b4"]},{"id":"ITEM-7","itemData":{"DOI":"10.1007/s12325-020-01506-8","ISSN":"18658652","PMID":"32970316","abstract":"Introduction: Cataract surgery can be associated with vision-threatening complications in patients with diabetes. This study aimed to assess the functional and anatomic outcomes of the intravitreal dexamethasone (DEX) implant, administered at the time as cataract surgery, in patients with diabetic retinopathy and diabetic macular edema (DME). Methods: This was a retrospective, observational, and single-center study. The primary endpoint was the mean change in central macular thickness (CMT) from baseline to month 1. Secondary endpoints included mean change in best corrected visual acuity (BCVA) from baseline to month 1 and 3, mean change in CMT from baseline to month 3, the photopic negative response (PhNR) and the b wave of flash full-field electroretinogram from baseline to month 1, and the incidence of adverse events. Results: Twenty-four eyes of 21 patients were included in the study. The mean (range) age of patients was 69 (63–87) years and 13 (61.9%) were men. Mean (standard deviation) CMT significantly decreased from 447 (134) µm at baseline to 341 (134) µm at month 1 (mean difference − 106 ± 134 µm, 95% CI − 183.9 to − 28.1 µm; p = 0.0087). BCVA significantly improved from 46 (20) ETDRS letters at baseline to 59 (22) ETDRS letters at month 1 (mean difference 13 ± 21 letters, 95% CI 0.8–25.2 letters; p = 0.0375). Regarding electrophysiology, there was a statistically significant reduction in mean PhNR from 5.24 (1.67) µV at baseline to 3.73 (1.19) µV at month 1 (mean difference − 1.51 ± 0.42 µV, 95% CI − 2.4 to − 0.7 µV, p = 0.0008); whereas b wave amplitude did not change (12.69 ± 6.89 µV at baseline versus 12.29 ± 6.30 µV at month 1; p = 0.8347). Four (16.7%) eyes developed ocular hypertension over the course of follow-up, which was successfully controlled with topical hypotensive medication. Conclusion: Perioperative DEX implant significantly improved both anatomic and functional outcomes in patients with DME who underwent cataract surgery.","author":[{"dropping-particle":"","family":"Minnella","given":"Angelo Maria","non-dropping-particle":"","parse-names":false,"suffix":""},{"dropping-particle":"","family":"Maceroni","given":"Martina","non-dropping-particle":"","parse-names":false,"suffix":""},{"dropping-particle":"","family":"Picardi","given":"Stefano Maria","non-dropping-particle":"","parse-names":false,"suffix":""},{"dropping-particle":"","family":"Placidi","given":"Giorgio","non-dropping-particle":"","parse-names":false,"suffix":""},{"dropping-particle":"","family":"Siena","given":"Elisa","non-dropping-particle":"De","parse-names":false,"suffix":""},{"dropping-particle":"","family":"Rizzo","given":"Stanislao","non-dropping-particle":"","parse-names":false,"suffix":""},{"dropping-particle":"","family":"Falsini","given":"Benedetto","non-dropping-particle":"","parse-names":false,"suffix":""}],"container-title":"Advances in Therapy","id":"ITEM-7","issue":"11","issued":{"date-parts":[["2020","11","1"]]},"page":"4675-4684","publisher":"Adis","title":"Combined Intravitreal Dexamethasone Implant and Cataract Surgery in Patients with Diabetic Retinopathy: Effect on Retinal Morphology and Function","type":"article-journal","volume":"37"},"uris":["http://www.mendeley.com/documents/?uuid=82164404-0241-37c9-b0ec-64b129125e24"]},{"id":"ITEM-8","itemData":{"DOI":"10.5301/ejo.5000920","ISSN":"11206721","PMID":"28009415","abstract":"Purpose: To determine the potential role of intraoperative dexamethasone intravitreal implant (DEX-I) in reducing diabetic macular edema (DME) worsening after phacoemulsification. Methods: This was a prospective study on 19 eyes of 19 patients with type 2 diabetes mellitus with DME and cataract. Mean preoperative Early Treatment Diabetic Retinopathy Study visual acuity (VA) was 16.7 letters. Mean foveal thickness (FT) was 451 μm. The DME was naive in 11 eyes and refractory in 8 eyes. All eyes underwent a standard phacoemulsification and intraocular lens implantation; DEX-I was injected at the end of surgery. Followup was performed at 1 week and then monthly until DME recurrence (up to 8 months). Results: At 1 week, mean VA improved by 15 letters (range 0-29 letters) and mean FT decreased by 147 μm (range 69-236 μm). Improvement consolidated at month 1, with a mean VA improvement of 18 letters (range 3-32 letters) and a mean improvement in FT of 193 μm (range 76-304 μm), remaining stable at month 2 after surgery in all eyes. The DME recurred in 1 eye at month 3, in 14 eyes (73.8%) between months 4 and 5, and after month 6 in 4 eyes (21%). Refractory DMEs demonstrated the same benefit but recurred earlier than naive ones (4 months versus 5.8 months, p&lt;0.01). Conclusions: Intraoperative DEX-I prevents DME worsening after phacoemulsification. Its positive effects last for at least 3 months.","author":[{"dropping-particle":"","family":"Panozzo","given":"Giacomo A.","non-dropping-particle":"","parse-names":false,"suffix":""},{"dropping-particle":"","family":"Gusson","given":"Elena","non-dropping-particle":"","parse-names":false,"suffix":""},{"dropping-particle":"","family":"Panozzo","given":"Giorgio","non-dropping-particle":"","parse-names":false,"suffix":""},{"dropping-particle":"","family":"Dalla Mura","given":"Giulia","non-dropping-particle":"","parse-names":false,"suffix":""}],"container-title":"European Journal of Ophthalmology","id":"ITEM-8","issue":"4","issued":{"date-parts":[["2017"]]},"page":"433-437","title":"Dexamethasone intravitreal implant at the time of cataract surgery in eyes with diabetic macular edema","type":"article-journal","volume":"27"},"uris":["http://www.mendeley.com/documents/?uuid=aee1ac55-aa79-4b36-9175-2c3a9cc1ae2c"]}],"mendeley":{"formattedCitation":"&lt;sup&gt;8–10,14–16,23,24&lt;/sup&gt;","plainTextFormattedCitation":"8–10,14–16,23,24","previouslyFormattedCitation":"&lt;sup&gt;8–10,14–16,23,24&lt;/sup&gt;"},"properties":{"noteIndex":0},"schema":"https://github.com/citation-style-language/schema/raw/master/csl-citation.json"}</w:instrText>
      </w:r>
      <w:r w:rsidR="007A6E5D">
        <w:rPr>
          <w:rFonts w:ascii="Times New Roman" w:hAnsi="Times New Roman" w:cs="Times New Roman"/>
          <w:sz w:val="28"/>
          <w:lang w:val="en-US"/>
        </w:rPr>
        <w:fldChar w:fldCharType="separate"/>
      </w:r>
      <w:r w:rsidR="00AB2BB4" w:rsidRPr="00AB2BB4">
        <w:rPr>
          <w:rFonts w:ascii="Times New Roman" w:hAnsi="Times New Roman" w:cs="Times New Roman"/>
          <w:noProof/>
          <w:sz w:val="28"/>
          <w:vertAlign w:val="superscript"/>
          <w:lang w:val="en-US"/>
        </w:rPr>
        <w:t>8–10,14–16,23,24</w:t>
      </w:r>
      <w:r w:rsidR="007A6E5D">
        <w:rPr>
          <w:rFonts w:ascii="Times New Roman" w:hAnsi="Times New Roman" w:cs="Times New Roman"/>
          <w:sz w:val="28"/>
          <w:lang w:val="en-US"/>
        </w:rPr>
        <w:fldChar w:fldCharType="end"/>
      </w:r>
      <w:r>
        <w:rPr>
          <w:rFonts w:ascii="Times New Roman" w:hAnsi="Times New Roman" w:cs="Times New Roman"/>
          <w:sz w:val="28"/>
          <w:lang w:val="en-US"/>
        </w:rPr>
        <w:t xml:space="preserve"> and 1</w:t>
      </w:r>
      <w:r w:rsidR="00177B8B">
        <w:rPr>
          <w:rFonts w:ascii="Times New Roman" w:hAnsi="Times New Roman" w:cs="Times New Roman"/>
          <w:sz w:val="28"/>
          <w:lang w:val="en-US"/>
        </w:rPr>
        <w:t>1</w:t>
      </w:r>
      <w:r>
        <w:rPr>
          <w:rFonts w:ascii="Times New Roman" w:hAnsi="Times New Roman" w:cs="Times New Roman"/>
          <w:sz w:val="28"/>
          <w:lang w:val="en-US"/>
        </w:rPr>
        <w:t xml:space="preserve"> reported on anti-VEGF drugs combined with cataract surgery.</w:t>
      </w:r>
      <w:r w:rsidR="002E11A6">
        <w:rPr>
          <w:rFonts w:ascii="Times New Roman" w:hAnsi="Times New Roman" w:cs="Times New Roman"/>
          <w:sz w:val="28"/>
          <w:lang w:val="en-US"/>
        </w:rPr>
        <w:fldChar w:fldCharType="begin" w:fldLock="1"/>
      </w:r>
      <w:r w:rsidR="008B1999">
        <w:rPr>
          <w:rFonts w:ascii="Times New Roman" w:hAnsi="Times New Roman" w:cs="Times New Roman"/>
          <w:sz w:val="28"/>
          <w:lang w:val="en-US"/>
        </w:rPr>
        <w:instrText>ADDIN CSL_CITATION {"citationItems":[{"id":"ITEM-1","itemData":{"DOI":"10.1016/j.jcrs.2008.09.019","ISSN":"08863350","PMID":"19101420","abstract":"Purpose: To evaluate the role of intravitreal bevacizumab, an anti-vascular endothelial growth factor agent, injected at the time of cataract surgery on the postoperative progression of diabetic retinopathy (DR) and diabetic maculopathy. Setting: Tertiary-care eye specialty hospital, Dhahran, Kingdom of Saudi Arabia. Methods: Patients were randomized to a standardized procedure of phacoemulsification with intraocular lens implantation alone (control group) or to receive 1.25 mg intravitreal bevacizumab at the end of surgery (intervention group). Diabetic retinopathy and maculopathy were assessed at each postoperative visit during a 6-month follow-up. Results: Sixty-eight eyes (68 patients) with DR and cataract were recruited for this prospective study. Progression of DR occurred in 15 (45.45%) of 33 eyes in the control group and 4 (11.42%) of 35 eyes in the intervention group (P = .002) Progression of diabetic maculopathy occurred in 17 eyes (51.51%) in the control group and 2 eyes (5.71%) in the intervention group (P = .0001). There was no statistically significant difference in postoperative visual acuity between the 2 groups (P = .772). Two eyes in the control group and none in the intervention group progressed to neovascular glaucoma. The mean postoperative central macular thickness and mean macular thickness were not statistically significantly different between the 2 groups (P = .874 and .942, respectively). Conclusion: Intravitreal administration of 1.25 mg bevacizumab at the time of cataract surgery was safe and effective in preventing the progression of DR and diabetic maculopathy in patients with cataract and DR. © 2009 ASCRS and ESCRS.","author":[{"dropping-particle":"","family":"Cheema","given":"Rizwan A.","non-dropping-particle":"","parse-names":false,"suffix":""},{"dropping-particle":"","family":"Al-Mubarak","given":"Mahdi M.","non-dropping-particle":"","parse-names":false,"suffix":""},{"dropping-particle":"","family":"Amin","given":"Yasir M.","non-dropping-particle":"","parse-names":false,"suffix":""},{"dropping-particle":"","family":"Cheema","given":"Maheera A.","non-dropping-particle":"","parse-names":false,"suffix":""}],"container-title":"Journal of Cataract and Refractive Surgery","id":"ITEM-1","issue":"1","issued":{"date-parts":[["2009"]]},"page":"18-25","title":"Role of combined cataract surgery and intravitreal bevacizumab injection in preventing progression of diabetic retinopathy. Prospective randomized study","type":"article-journal","volume":"35"},"uris":["http://www.mendeley.com/documents/?uuid=00b3c721-ead9-448c-9455-fcb74b3c34c0"]},{"id":"ITEM-2","itemData":{"DOI":"10.1089/jop.2008.0068","ISSN":"10807683","PMID":"19232012","abstract":"Purpose: The aim of this study was to assess the efficacy of phacoemulsification combined with intravitreal (i.v.t.) bevacizumab injection in diabetics with clinically significant macular edema (CSME) and cataract. Methods: This retrospective study included diabetic patients with cataract and CSME who underwent phacoemulsification and intraocular lens implantation with a 2.5-mg bevacizumab i.v.t injection (ivBe) (15 eyes) or without ivBe (controls, 14 eyes). Best-corrected visual acuity (BCVA), central macular thickness (CMT) measured by optic coherence tomography (OCT), and adverse events were recorded. Results: In the ivBe group, the OCT images demonstrated that CMT (mean ± standard deviation [SD]) decreased significantly from 466 ± 105 at baseline to 333 ± 107, 313 ± 138 and 333 ± 111 μm at 4, 8, and 12 weeks, respectively, after treatment (P &lt; 0.05). The visual acuity in logMAR (mean ± SD) improved significantly from 1.66 ± 0.39 at baseline to 1.30 ± 0.50, 1.15 ± 0.42, 0.99 ± 0.48, and 1.03± 0.44 at 1, 4, 8, and 12 weeks, respectively, after treatment (P &lt; 0.05). However, in the control group, the CMT changed insignificantly from 443 ± 109 at baseline to 463 ± 106, 425 ± 128, and 421 ± 119 μm at 4, 8 and 12 weeks, respectively after treatment (P &gt; 0.05). The visual acuity in logMAR improved insignificantly from 1.63 ± 0.42 at baseline to 1.43 ± 0.53, and 1.39 ± 0.43 at 1, and 4 weeks (P &gt; 0.05) and significantly to 1.24 ± 0.45 and 1.18 ± 0.44 at 8 and 12 weeks, respectively, after treatment (P &lt; 0.05). None of the patients in both groups experienced injection- or surgery-related complications or any obvious systemic adverse events. Conclusions: The short-term results suggest that phacoemulsification with i.v.t. bevacizumab safely reduces macular edema and improves visual acuity for cataract and CSME in diabetics. © Mary Ann Liebert, Inc. 2009.","author":[{"dropping-particle":"","family":"Chen","given":"Chih Hsin","non-dropping-particle":"","parse-names":false,"suffix":""},{"dropping-particle":"","family":"Liu","given":"Ya Chi","non-dropping-particle":"","parse-names":false,"suffix":""},{"dropping-particle":"","family":"Wu","given":"Pei Chang","non-dropping-particle":"","parse-names":false,"suffix":""}],"container-title":"Journal of Ocular Pharmacology and Therapeutics","id":"ITEM-2","issue":"1","issued":{"date-parts":[["2009"]]},"page":"83-89","title":"The combination of intravitreal bevacizumab and phacoemulsification surgery in patients with cataract and coexisting diabetic macular edema","type":"article-journal","volume":"25"},"uris":["http://www.mendeley.com/documents/?uuid=e5b16257-8899-47a0-b632-117cfaf03e29"]},{"id":"ITEM-3","itemData":{"DOI":"10.1097/IAE.0b013e3181b77422","ISSN":"0275004X","PMID":"19898181","abstract":"Purpose: The purpose of this study was to evaluate the results of phacoemulsification with intravitreal bevacizumab injection in patients with diabetic clinically significant macular edema and cataract. Methods: The records of 31 patients with diabetic clinically significant macular edema and cataract, which would interfere with macular laser photocoagulation, who have undergone phacoemulsification with intravitreal injection of 1.25 mg bevacizumab were retrospectively evaluated. All patients had undergone focal or modified grid laser photocoagulation 1 month after the surgery. All patients were evaluated by spectral optical coherence tomography/optical coherence tomography SLO before and 1 and 3 months after the surgery beyond complete ophthalmologic examination. The best-corrected visual acuity (BCVA) levels and central macular thickness (CMT) recorded at the first and third months after the surgery were compared with the initial values. Paired samples t test was used for statistical analysis. Results: The mean initial BCVA was 0.10 ± 0.04 (range, 0.05-0.2). The mean BCVA at the first and third months after the surgery were 0.47 ± 0.16 (standard deviation) (range, 0.2-0.5) and 0.51 ± 0.12 (standard deviation) (range, 0.3-0.6), respectively. The BCVA level recorded at the first and third months after the surgery were significantly higher than the initial BCVA (P = 0.004). The mean initial CMT was 387.5 ± 109.5 μm. The mean CMT at the first and third months after the surgery were 292.7 ± 57.2 and 275.5 ± 40.3. The CMT recorded at the first and third months after the surgery were significantly lower than the initial CMT (P &lt; 0.001, P &lt; 0.001). Conclusion: Phacoemulsification with intravitreal injection of bevacizumab provides improvement in clinically significant macular edema with a gain in BCVA in patients with diabetes with clinically significant macular edema and cataract. © The Ophthalmic Communications Society, Inc.","author":[{"dropping-particle":"","family":"Akinci","given":"Arsen","non-dropping-particle":"","parse-names":false,"suffix":""},{"dropping-particle":"","family":"Batman","given":"Cosar","non-dropping-particle":"","parse-names":false,"suffix":""},{"dropping-particle":"","family":"Ozkilic","given":"Ersel","non-dropping-particle":"","parse-names":false,"suffix":""},{"dropping-particle":"","family":"Altinsoy","given":"Ali","non-dropping-particle":"","parse-names":false,"suffix":""}],"container-title":"Retina","id":"ITEM-3","issue":"10","issued":{"date-parts":[["2009"]]},"page":"1432-1435","title":"Phacoemulsification with intravitreal bevacizumab injection in diabetic patients with macular edema and cataract","type":"article-journal","volume":"29"},"uris":["http://www.mendeley.com/documents/?uuid=23f9562e-639a-4898-b29a-5c8d0bf3aae5"]},{"id":"ITEM-4","itemData":{"DOI":"10.1136/bjophthalmol-2018-313437","ISSN":"14682079","PMID":"30819688","abstract":"Aim To report the 6-month results of a clinical trial that compared intravitreous bevacizumab (BVB) 1.25 mg versus triamcinolone acetonide (TA) 4 mg when administered as an adjunct during cataract surgery to patients with diabetic macular oedema (DMO). Methods Prospective, double-masked, single-centre (Royal Victorian Eye and Ear Hospital, Melbourne) clinical trial. Patients with visually significant cataract and centre-involving DMO (either current or prior) were randomised (1: 1) to receive either intravitreous BVB 1.25 mg or TA 4 mg at the time of cataract surgery and if required at review. Main outcome measures were changes in best-corrected visual acuity (BCVA) and central macular thickness (CMT) from baseline to the 6-month time point of this 12-month study. Results 61 eyes of 58 patients were enrolled. At baseline, both groups were similar in terms of BCVA and CMT (p&gt;0.2). At 6 months, there was no significant difference in vision between the groups, with mean letter gain of +21.4 (95% CI +14.5 to +28.4) in the TA group and +17.3 (95% CI +12.1 to +22.6) in the BVB group (p=0.35). The TA group had a significant sustained anatomical improvement at 6 months, with a reduction in CMT (-51.4 μm; 95% CI -98.2 to -4.7) compared with thickening in the BVB group (+15.6 μm; 95% CI -26.4 to +57.7, p=0.04). Conclusions When given as an adjunct to cataract surgery, both TA and BVB improved visual outcomes at 6 months postoperatively. However, only TA resulted in sustained improvement in CMT, with the majority not requiring any further treatment postoperatively.","author":[{"dropping-particle":"","family":"Kandasamy","given":"Rathika","non-dropping-particle":"","parse-names":false,"suffix":""},{"dropping-particle":"","family":"Constantinou","given":"Marios","non-dropping-particle":"","parse-names":false,"suffix":""},{"dropping-particle":"","family":"Rogers","given":"Sophie L.","non-dropping-particle":"","parse-names":false,"suffix":""},{"dropping-particle":"","family":"Sandhu","given":"Sukhpal Singh","non-dropping-particle":"","parse-names":false,"suffix":""},{"dropping-particle":"","family":"Wickremasinghe","given":"Sanjeewa","non-dropping-particle":"","parse-names":false,"suffix":""},{"dropping-particle":"","family":"Al-Qureshi","given":"Salmaan","non-dropping-particle":"","parse-names":false,"suffix":""},{"dropping-particle":"","family":"Lim","given":"Lyndell L.","non-dropping-particle":"","parse-names":false,"suffix":""}],"container-title":"British Journal of Ophthalmology","id":"ITEM-4","issue":"12","issued":{"date-parts":[["2019","12","1"]]},"page":"1753-1758","publisher":"BMJ Publishing Group","title":"Prospective randomised clinical trial of intravitreal bevacizumab versus triamcinolone in eyes with diabetic macular oedema undergoing cataract surgery: 6-month results","type":"article-journal","volume":"103"},"uris":["http://www.mendeley.com/documents/?uuid=fe73870b-c7f2-31b6-8888-85ec3751186c"]},{"id":"ITEM-5","itemData":{"DOI":"10.1016/j.ophtha.2009.01.014","ISSN":"01616420","PMID":"19376589","abstract":"Purpose: To determine the feasibility and clinical effectiveness of intravitreal bevacizumab combined with cataract surgery for management of the postoperative increase of retinal thickness in patients with diabetic maculopathy. Design: Prospective, randomized, masked cohort study. Participants: Forty-two eyes with diabetic macular edema (DME) of 42 patients with type 2 diabetes mellitus. Methods: Patients were randomly assigned to receive either cataract surgery only (control; 21 eyes) or combined with intravitreal injection of 1.25 mg bevacizumab (21 eyes). Efficacy measures included best-corrected visual acuity (BCVA) testing, optical coherence tomography (OCT), and ophthalmoscopic examination. Main Outcome Measures: Retinal thickness (RT) on OCT and BCVA were measured at baseline and 1 and 3 months after surgery. Results: There were no significant differences in RT, BCVA, severity of cataract, or systemic condition between the control and bevacizumab groups at the baseline. One and 3 months after surgery, the control group showed a significant increase in RT, whereas the bevacizumab group showed a significant decrease. Although postoperatively the eyes in both groups showed a significant improvement of BCVA, bevacizumab-treated eyes showed significantly better results (mean logarithm of the minimum angle of resolution, 0.38) than the control group (0.51) at month 3. There was a significant relationship between RT and visual acuity (VA) postoperatively in the control (P = 0.0001) and bevacizumab (P = 0.0141) groups. No systemic or ocular adverse events were observed. Conclusions: Short-term results suggest that intravitreal bevacizumab has the potential not only to prevent the increase in RT, but also reduce the RT of eyes with DME after cataract surgery. Further improvement of VA in bevacizumab-treated eyes may be dependent on a reduction in central RT. Financial Disclosure(s): The authors have no proprietary or commercial interest in any materials discussed in this article. © 2009 American Academy of Ophthalmology.","author":[{"dropping-particle":"","family":"Takamura","given":"Yoshihiro","non-dropping-particle":"","parse-names":false,"suffix":""},{"dropping-particle":"","family":"Kubo","given":"Eri","non-dropping-particle":"","parse-names":false,"suffix":""},{"dropping-particle":"","family":"Akagi","given":"Yoshio","non-dropping-particle":"","parse-names":false,"suffix":""}],"container-title":"Ophthalmology","id":"ITEM-5","issue":"6","issued":{"date-parts":[["2009"]]},"page":"1151-1157","publisher":"American Academy of Ophthalmology","title":"Analysis of the Effect of Intravitreal Bevacizumab Injection on Diabetic Macular Edema after Cataract Surgery","type":"article-journal","volume":"116"},"uris":["http://www.mendeley.com/documents/?uuid=c98f8f87-556b-4ae2-adc1-15eed344cf7a"]},{"id":"ITEM-6","itemData":{"ISSN":"00309982","PMID":"21381615","abstract":"Objective: To study the visual outcome in patients subjected to cataract extraction with prior grid laser and intraoperative intravitreal bevacizumab injection. Methods: This prospective case series comprised of 38 patients subjected to phacoemulsification and in the bag intraocular lens implantation at Al-Noor Eye Hospital and Sindh Govt Lyari General Hospital Karachi from January 2007 to December 2008. All the patients had prior macular grid treatment and intra-operative injection of intravitreal Avastin. Diabetes mellitus duration, preoperative glycosylated haemoglobin (HbA1c) level and other systemic and local complications of diabetes were recorded. The patients were clinically assessed with biomicroscopic examination preoperatively, and postoperatively on day 1, week 1, and in months 1, 2, 3 and 6 respectively. Visual acuity and state of macular oedema was clinically assessed and documented. Results: Out of thirty-eight patients, eighteen were males and 20 were females. Mean duration of diabetes was 9.92 ± 5.5 years (Range 4-16) while that of hypertension was 7.87 ± 3.66 years (Range = 2-15). HbA1c level was 8.36% ± 1.93% (range 6.3 - 12.3). Thirty-one (81.5%) patients had HbA1c level 8.0% or above indicating a poor control. At 6 months of follow up best corrected distant visual acuity of 6/6 to 6/9 was achieved in 23(60.5%), 6/12 in 11(28.9%) and 6/24 in 4(10.5%) cases while best corrected near acuity of N/6 was achieved in 22(57.8%) N/8 in 12(31.4%) and N/12 in 4(10.5%) cases. At 6 months follow up visual acuity declined in two cases because of uncontrolled diabetes and hypertension. Conclusion: Cataract surgery in diabetic patients with macular oedema and hypertension has a good visual outcome if prior macular grid laser is performed and intra-vitreal anti VEGF is injected during surgery (JPMA 60:836; 2010).","author":[{"dropping-particle":"","family":"Wahab","given":"Shahid","non-dropping-particle":"","parse-names":false,"suffix":""},{"dropping-particle":"","family":"Ahmed","given":"Jamshed","non-dropping-particle":"","parse-names":false,"suffix":""}],"container-title":"Journal of the Pakistan Medical Association","id":"ITEM-6","issue":"10","issued":{"date-parts":[["2010"]]},"page":"836-839","title":"Management of cataract with macular oedema due to diabetes mellitus type-II and hypertension with grid laser prior to surgery and intra-vitreal bevacizumab (Avastin) peroperatively","type":"article-journal","volume":"60"},"uris":["http://www.mendeley.com/documents/?uuid=b523523c-b535-4bc3-aa55-074e2d4386d9"]},{"id":"ITEM-7","itemData":{"DOI":"10.5935/0004-2749.20140089","ISSN":"16782925","PMID":"25627180","abstract":"Purpose: This study was designed to evaluate the visual and anatomical outcomes after cataract surgery in diabetic patients with different intraoperative therapeutic strategies. Methods: The research design comprised of a multicentric, retrospective, interventional study conducted at 6 centers in Argentina, Brazil, Costa Rica, Puerto Rico, Spain, and Venezuela. We included 138 diabetic patients with at least 6-month follow-up following phacoemulsification and intraocular lens implantation. Best-corrected visual acuity (BCVA) and central subfield thickness were collected at baseline and at 1-, 2-, 3-, and 6-month follow-up. Of these, 42 cases were not treated with any intraoperative coadjuvant medication (Group 1), 59 patients received intraoperative bevacizumab (Group 2) and 37 patients received intraoperative triamcinolone (4 mg/0.1 ml) (Group 3). Results: The mean logMAR [± standard deviation (SD)] BCVA improved from 0.82 (± 0.43) at baseline, to 0.14 (± 0.23) at 6-month follow-up (p&lt;0.001) in Group 1; from 0.80 (± 0.48) to 0.54 (± 0.45) (p&lt;0.001) in Group 2; and from 1.0 (± 0.40) to 0.46 (± 0.34) (p&lt;0.001) in Group 3. The mean central subfield thickness increased from 263.57 μm (± 35.7) at baseline to 274.57 μm (± 48.7) at 6-month follow-up (p=0.088) in Group 1; from 316.02 μm (± 100.4) to 339.56 μm (± 145.3) (p=0.184) in Group 2; and from 259.18 μm (± 97.9) to 282.21 μm (± 87.24) (p=0.044) in Group 3. Conclusions: Diabetic patients may significantly benefit from cataract surgery. This study provides evidence to support the use of intravitreal triamcinolone or bevacizumab at the time of cataract surgery in cases with pre-existent diabetic macular edema or moderate-severe non-proliferative diabetic retinopathy.","author":[{"dropping-particle":"","family":"Gallego-Pinazo","given":"Roberto","non-dropping-particle":"","parse-names":false,"suffix":""},{"dropping-particle":"","family":"Dolz-Marco","given":"Rosa","non-dropping-particle":"","parse-names":false,"suffix":""},{"dropping-particle":"","family":"Berrocal","given":"Maria","non-dropping-particle":"","parse-names":false,"suffix":""},{"dropping-particle":"","family":"Wu","given":"Lihteh","non-dropping-particle":"","parse-names":false,"suffix":""},{"dropping-particle":"","family":"Maia","given":"Mauricio","non-dropping-particle":"","parse-names":false,"suffix":""},{"dropping-particle":"","family":"Serrano","given":"Martín","non-dropping-particle":"","parse-names":false,"suffix":""},{"dropping-particle":"","family":"Alezzandrini","given":"Arturo","non-dropping-particle":"","parse-names":false,"suffix":""},{"dropping-particle":"","family":"Arévalo","given":"J. Fernando","non-dropping-particle":"","parse-names":false,"suffix":""},{"dropping-particle":"","family":"Díaz-Llopis","given":"Manuel","non-dropping-particle":"","parse-names":false,"suffix":""},{"dropping-particle":"","family":"Kozak","given":"I.","non-dropping-particle":"","parse-names":false,"suffix":""},{"dropping-particle":"","family":"Gupta","given":"V.","non-dropping-particle":"","parse-names":false,"suffix":""},{"dropping-particle":"","family":"Al-Rashaed","given":"S.","non-dropping-particle":"","parse-names":false,"suffix":""},{"dropping-particle":"","family":"Al-Kahtani","given":"E.","non-dropping-particle":"","parse-names":false,"suffix":""},{"dropping-particle":"","family":"Lasave","given":"A. F.","non-dropping-particle":"","parse-names":false,"suffix":""},{"dropping-particle":"","family":"Farah","given":"M.","non-dropping-particle":"","parse-names":false,"suffix":""},{"dropping-particle":"","family":"Penha","given":"F. M.","non-dropping-particle":"","parse-names":false,"suffix":""},{"dropping-particle":"","family":"Rodrigues","given":"E. B.","non-dropping-particle":"","parse-names":false,"suffix":""},{"dropping-particle":"","family":"Morales-Canton","given":"V.","non-dropping-particle":"","parse-names":false,"suffix":""},{"dropping-particle":"","family":"Fromow-Guerra","given":"J.","non-dropping-particle":"","parse-names":false,"suffix":""},{"dropping-particle":"","family":"Guerrero-Naranjo","given":"J. L.","non-dropping-particle":"","parse-names":false,"suffix":""},{"dropping-particle":"","family":"Dalma-Weiszhausz","given":"J.","non-dropping-particle":"","parse-names":false,"suffix":""},{"dropping-particle":"","family":"Martinez-Castellanos","given":"M. A.","non-dropping-particle":"","parse-names":false,"suffix":""},{"dropping-particle":"","family":"Quiroz-Mercado","given":"H.","non-dropping-particle":"","parse-names":false,"suffix":""},{"dropping-particle":"","family":"Velez-Montoya","given":"R.","non-dropping-particle":"","parse-names":false,"suffix":""},{"dropping-particle":"","family":"Rodriguez","given":"F. J.","non-dropping-particle":"","parse-names":false,"suffix":""},{"dropping-particle":"","family":"Gomez","given":"F. E.","non-dropping-particle":"","parse-names":false,"suffix":""},{"dropping-particle":"","family":"Brieke","given":"A. C.","non-dropping-particle":"","parse-names":false,"suffix":""},{"dropping-particle":"","family":"Berrocal","given":"M. H.","non-dropping-particle":"","parse-names":false,"suffix":""},{"dropping-particle":"","family":"Cruz-Villegas","given":"V.","non-dropping-particle":"","parse-names":false,"suffix":""},{"dropping-particle":"","family":"Graue-Wiechers","given":"F.","non-dropping-particle":"","parse-names":false,"suffix":""},{"dropping-particle":"","family":"Lozano-Rechy","given":"D.","non-dropping-particle":"","parse-names":false,"suffix":""},{"dropping-particle":"","family":"Ariza-Camacho","given":"E.","non-dropping-particle":"","parse-names":false,"suffix":""},{"dropping-particle":"","family":"Roca","given":"J. A.","non-dropping-particle":"","parse-names":false,"suffix":""},{"dropping-particle":"","family":"Chico","given":"R. G.","non-dropping-particle":"","parse-names":false,"suffix":""},{"dropping-particle":"","family":"Saravia","given":"M. J.","non-dropping-particle":"","parse-names":false,"suffix":""},{"dropping-particle":"","family":"Schlaen","given":"A.","non-dropping-particle":"","parse-names":false,"suffix":""},{"dropping-particle":"","family":"Lupinacci","given":"A.","non-dropping-particle":"","parse-names":false,"suffix":""},{"dropping-particle":"","family":"Gabin","given":"M. N.","non-dropping-particle":"","parse-names":false,"suffix":""},{"dropping-particle":"","family":"Avila","given":"M.","non-dropping-particle":"","parse-names":false,"suffix":""},{"dropping-particle":"","family":"Carla","given":"L.","non-dropping-particle":"","parse-names":false,"suffix":""},{"dropping-particle":"","family":"Cardillo","given":"J.","non-dropping-particle":"","parse-names":false,"suffix":""},{"dropping-particle":"","family":"Carpentier","given":"C.","non-dropping-particle":"","parse-names":false,"suffix":""},{"dropping-particle":"","family":"Verdaguer","given":"T. J.","non-dropping-particle":"","parse-names":false,"suffix":""},{"dropping-particle":"","family":"Verdaguer","given":"D. J.I.","non-dropping-particle":"","parse-names":false,"suffix":""},{"dropping-particle":"","family":"Sepúlveda","given":"G.","non-dropping-particle":"","parse-names":false,"suffix":""},{"dropping-particle":"","family":"Garcia","given":"B.","non-dropping-particle":"","parse-names":false,"suffix":""},{"dropping-particle":"","family":"Bregliano","given":"G.","non-dropping-particle":"","parse-names":false,"suffix":""},{"dropping-particle":"","family":"Alvira","given":"G.","non-dropping-particle":"","parse-names":false,"suffix":""},{"dropping-particle":"","family":"Flor","given":"P.","non-dropping-particle":"","parse-names":false,"suffix":""},{"dropping-particle":"","family":"Jaramillo","given":"F.","non-dropping-particle":"","parse-names":false,"suffix":""},{"dropping-particle":"","family":"Salom","given":"D.","non-dropping-particle":"","parse-names":false,"suffix":""},{"dropping-particle":"","family":"Martínez-Castillo","given":"S.","non-dropping-particle":"","parse-names":false,"suffix":""},{"dropping-particle":"","family":"Figueroa","given":"M.","non-dropping-particle":"","parse-names":false,"suffix":""},{"dropping-particle":"","family":"Contreras","given":"I.","non-dropping-particle":"","parse-names":false,"suffix":""},{"dropping-particle":"","family":"Ruiz-Casas","given":"D.","non-dropping-particle":"","parse-names":false,"suffix":""}],"container-title":"Arquivos Brasileiros de Oftalmologia","id":"ITEM-7","issue":"6","issued":{"date-parts":[["2014"]]},"page":"355-359","publisher":"Conselho Brasileiro De Oftalmologia","title":"Outcomes of cataract surgery in diabetic patients: Results of the pan american collaborative retina study group","type":"article-journal","volume":"77"},"uris":["http://www.mendeley.com/documents/?uuid=3c2d2282-0e39-3319-bfe4-137f14e504fb"]},{"id":"ITEM-8","itemData":{"DOI":"10.1097/IAE.0b013e31819c6302","ISSN":"0275004X","PMID":"19357559","abstract":"PURPOSE: To determine whether an intravitreal bevacizumab injection after phacoemulsification can improve cataract surgery visual outcomes in patients with diabetic macular edema by acting on the degree of edema. SETTING: Fundación Oftalmológica del Mediterráneo, Valencia, Spain. METHODS: We selected 26 consecutive diabetic patients with nonproliferative diabetic retinopathy and macular edema who were to undergo cataract surgery, and we divided them into two randomized groups to be studied prospectively. Group I included 13 eyes that were injected with intravitreal bevacizumab upon completion of cataract surgery; Group II included 13 control eyes that were injected with balanced salt solution. RESULTS: Preoperative macular thickness was 282.62 μm ± 57.64 in Group I and 310.38 μm ± 82.99 in Group II. Preoperative Snellen best-corrected visual acuity was 0.27 ± 0.17 and 0.24 ± 0.16 in Groups I and II, respectively. Best-corrected visual acuity at 3 and 6 months was better in Group I-0.4 ± 0.28 and 0.4 ± 0.27-whereas poorer results were observed in the control group-0.21 ± 0.13 and 0.14 ± 0.13. These mean macular thickness values differed significantly between groups at 3 months (P = 0.040) and 6 months (P = 0.004). Optical coherence tomography measured macular thickness was also better in Group I, 292.46 ± 104.75 μm at 3 months and 277.62 ± 92.99 μm at 6 months. For Group II, the results were 367.62 ± 75.24 μm at 3 months and 387.46 ± 74.11 μm at 6 months. These mean macular thickness values differed significantly between groups at 3 months (P = 0.046) and 6 months (P = 0.002). CONCLUSION: Intravitreal bevacizumab immediately after phacoemulsification prevents exacerbation of the macular edema seen in many diabetic patients undergoing cataract surgery. In addition, this effect seems to hold in the short term. Copyright © 2008 by the American Society of Plastic Surgeons.","author":[{"dropping-particle":"","family":"Lanzagorta-Aresti","given":"Aitor","non-dropping-particle":"","parse-names":false,"suffix":""},{"dropping-particle":"","family":"Palacios-Pozo","given":"Elena","non-dropping-particle":"","parse-names":false,"suffix":""},{"dropping-particle":"","family":"Menezo Rozalen","given":"Jose Luis","non-dropping-particle":"","parse-names":false,"suffix":""},{"dropping-particle":"","family":"Navea-Tejerina","given":"Amparo","non-dropping-particle":"","parse-names":false,"suffix":""}],"container-title":"Retina","id":"ITEM-8","issue":"4","issued":{"date-parts":[["2009","4"]]},"page":"530-535","publisher":"Retina","title":"Prevention of vision loss after cataract surgery in diabetic macular edema with intravitreal bevacizumab: A pilot study","type":"article-journal","volume":"29"},"uris":["http://www.mendeley.com/documents/?uuid=4ed8fcf6-eeb7-3384-8bee-44018f3e31af"]},{"id":"ITEM-9","itemData":{"DOI":"10.1089/jop.2011.0069","ISSN":"10807683","PMID":"22132722","abstract":"Objective: To evaluate efficacy of intravitreal injection of bevacizumab at the time of cataract surgery on the postoperative progression of diabetic retinopathy (DR) and diabetic maculopathy. Methods: Patients were randomized to a standardized procedure of phacoemulsification with intraocular lens implantation alone (control group; 30 eyes) or to receive 1.25mg intravitreal bevacizumab (0.05mL of solution prepared from avastin, 100mg/4mL vial) at the end of surgery (IVB group; 27 eyes). Efficacy measures included best-corrected visual acuity (BCVA) testing, optical coherence tomography (OCT), and ophthalmoscopic examination at each postoperative visit during a 6-month follow-up. Results: There were no significant differences in central macular thickness (CMT), BCVA, or systemic condition between the control and IVB groups at baseline. Progression of diabetic maculopathy occurred in 15 eyes (50%) in the control group and 2 eyes (7.4%) in the intervention group (P=0.0008). There was no statistically significant difference in postoperative visual acuity between the 2 groups after 6 months (P=0.5). Five eyes in the control group and 1 eye in the intervention group progressed to neovascular glaucoma. Difference in mean postoperative CMT was not statistically significant between both groups (P=0.54). Conclusions: Intravitreal administration of 1.25mg bevacizumab at the time of cataract surgery was safe and effective in preventing the progression of DR and diabetic maculopathy in patients with cataract and DR. © Copyright 2012, Mary Ann Liebert, Inc. 2012.","author":[{"dropping-particle":"","family":"Salehi","given":"Ali","non-dropping-particle":"","parse-names":false,"suffix":""},{"dropping-particle":"","family":"Beni","given":"Afsaneh Naderi","non-dropping-particle":"","parse-names":false,"suffix":""},{"dropping-particle":"","family":"Razmjoo","given":"Hassan","non-dropping-particle":"","parse-names":false,"suffix":""},{"dropping-particle":"","family":"Beni","given":"Zahra Naderi","non-dropping-particle":"","parse-names":false,"suffix":""}],"container-title":"Journal of Ocular Pharmacology and Therapeutics","id":"ITEM-9","issue":"3","issued":{"date-parts":[["2012"]]},"page":"212-218","title":"Phacoemulcification with intravitreal bevacizumab injection in patients with cataract and coexisting diabetic retinopathy: Prospective randomized study","type":"article-journal","volume":"28"},"uris":["http://www.mendeley.com/documents/?uuid=8ab98f46-106c-4a45-8b45-f2ccbe372bec"]},{"id":"ITEM-10","itemData":{"DOI":"10.1155/2016/7945619","ISSN":"20900058","abstract":"Purpose. To compare the efficacy of perioperative ranibizumab injections on diabetic macular edema (DME) in patients undergoing cataract surgery. Methods. This study included 59 eyes of 59 patients. All patients had advanced cataract with DME and underwent an uneventful phacoemulsification surgery. There were 3 subgroups. The first group received intravitreal ranibizumab injection 2 weeks preoperatively, the second group received intraoperatively, and the third group received 2 weeks postoperatively. Follow-up examinations were performed at 1 week as well as at 1 and 3 months. Results. Baseline visual acuity showed a significant increase in all groups at 1 month. In group 1, compared to baseline value, foveal thickness (FT) increased significantly at 1 month and showed a significant decrease up to month 3. In group 2, FT increased at month 1 and this continued up to month 3. In group 3, FT increased at month 1 and was almost stable up to month 3. There were not any significant differences for visual acuity and FT between the groups. Conclusions. Although intrapostoperative ranibizumab injection for DME seems to be more effective than preoperative injections in patients undergoing cataract surgery, the treatment still needs to be continued following surgery.","author":[{"dropping-particle":"","family":"Yumuşak","given":"Erhan","non-dropping-particle":"","parse-names":false,"suffix":""},{"dropping-particle":"","family":"Örnek","given":"Kemal","non-dropping-particle":"","parse-names":false,"suffix":""}],"container-title":"Journal of Ophthalmology","id":"ITEM-10","issued":{"date-parts":[["2016"]]},"title":"Comparison of Perioperative Ranibizumab Injections for Diabetic Macular Edema in Patients Undergoing Cataract Surgery","type":"article-journal","volume":"2016"},"uris":["http://www.mendeley.com/documents/?uuid=b02aff12-1b14-448f-8db0-d561b99b4191"]},{"id":"ITEM-11","itemData":{"DOI":"10.1097/IAE.0b013e31824bebb8","ISSN":"0275004X","PMID":"22495327","abstract":"PURPOSE: To investigate macular thickness and visual acuity changes after 1 intravitreal injection of 0.5-mg ranibizumab during phacoemulsification cataract surgery in eyes with diabetic macular edema refractory to laser treatment. METHODS: Eleven eyes of 11 patients with diabetic macular edema refractory to modified Early Treatment Diabetic Retinopathy Study laser therapy received intravitreal during phacoemulsification cataract surgery. Comprehensive ophthalmic evaluation was performed preoperatively and at 1, 4, 8 ± 1, and 12 ± 2 weeks postoperatively. Main outcome measures included central subfield thickness and best-corrected Early Treatment Diabetic Retinopathy Study visual acuity. RESULTS: Eleven patients completed the 12-week study visit. Mean central subfield thickness (±SEM) was 399.82 ± 29.50 μm at baseline and did not change significantly at any postoperative study visit (P &gt; 0.05). Mean (±SEM) best-corrected Early Treatment Diabetic Retinopathy Study visual acuity was 0.95 ± 0.13 logarithm of the minimum angle of resolution (20/200) at baseline and was significantly improved at Weeks 1 (0.38 ± 0.13), 4 (0.38 ± 0.11), 8 (0.35 ± 0.08), and 12 (0.46 ± 0.12) after treatment (P &lt; 0.05). CONCLUSION: In this case series of patients with diabetic macular edema refractory to laser therapy, intravitreal ranibizumab administered during cataract surgery was associated with no significant change in central subfield thickness postoperatively. Significant improvement in best-corrected Early Treatment Diabetic Retinopathy Study visual acuity was observed after treatment, likely because of cataract removal. © Lippincott Williams &amp; Wilkins.","author":[{"dropping-particle":"","family":"Rauen","given":"Paulo I.","non-dropping-particle":"","parse-names":false,"suffix":""},{"dropping-particle":"","family":"Ribeiro","given":"Jefferson A.S.","non-dropping-particle":"","parse-names":false,"suffix":""},{"dropping-particle":"","family":"Almeida","given":"Felipe P.P.","non-dropping-particle":"","parse-names":false,"suffix":""},{"dropping-particle":"","family":"Scott","given":"Ingrid U.","non-dropping-particle":"","parse-names":false,"suffix":""},{"dropping-particle":"","family":"Messias","given":"André","non-dropping-particle":"","parse-names":false,"suffix":""},{"dropping-particle":"","family":"Jorge","given":"Rodrigo","non-dropping-particle":"","parse-names":false,"suffix":""}],"container-title":"Retina","id":"ITEM-11","issue":"9","issued":{"date-parts":[["2012"]]},"page":"1799-1803","title":"Intravitreal injection of ranibizumab during cataract surgery in patients with diabetic macular edema","type":"article-journal","volume":"32"},"uris":["http://www.mendeley.com/documents/?uuid=9665b537-76a4-4455-9e79-9d26a640a60a"]}],"mendeley":{"formattedCitation":"&lt;sup&gt;12,25,34,26–33&lt;/sup&gt;","plainTextFormattedCitation":"12,25,34,26–33","previouslyFormattedCitation":"&lt;sup&gt;12,25,34,26–33&lt;/sup&gt;"},"properties":{"noteIndex":0},"schema":"https://github.com/citation-style-language/schema/raw/master/csl-citation.json"}</w:instrText>
      </w:r>
      <w:r w:rsidR="002E11A6">
        <w:rPr>
          <w:rFonts w:ascii="Times New Roman" w:hAnsi="Times New Roman" w:cs="Times New Roman"/>
          <w:sz w:val="28"/>
          <w:lang w:val="en-US"/>
        </w:rPr>
        <w:fldChar w:fldCharType="separate"/>
      </w:r>
      <w:r w:rsidR="00AB2BB4" w:rsidRPr="00AB2BB4">
        <w:rPr>
          <w:rFonts w:ascii="Times New Roman" w:hAnsi="Times New Roman" w:cs="Times New Roman"/>
          <w:noProof/>
          <w:sz w:val="28"/>
          <w:vertAlign w:val="superscript"/>
          <w:lang w:val="en-US"/>
        </w:rPr>
        <w:t>12,25,34,26–33</w:t>
      </w:r>
      <w:r w:rsidR="002E11A6">
        <w:rPr>
          <w:rFonts w:ascii="Times New Roman" w:hAnsi="Times New Roman" w:cs="Times New Roman"/>
          <w:sz w:val="28"/>
          <w:lang w:val="en-US"/>
        </w:rPr>
        <w:fldChar w:fldCharType="end"/>
      </w:r>
      <w:r>
        <w:rPr>
          <w:rFonts w:ascii="Times New Roman" w:hAnsi="Times New Roman" w:cs="Times New Roman"/>
          <w:sz w:val="28"/>
          <w:lang w:val="en-US"/>
        </w:rPr>
        <w:t xml:space="preserve"> Publication year ranged from 2009 to 2021. In all cases cataract surgery involved phacoemulsification technique with intraocular lens implant. A total of 2</w:t>
      </w:r>
      <w:r w:rsidR="00FE4BCD">
        <w:rPr>
          <w:rFonts w:ascii="Times New Roman" w:hAnsi="Times New Roman" w:cs="Times New Roman"/>
          <w:sz w:val="28"/>
          <w:lang w:val="en-US"/>
        </w:rPr>
        <w:t>16</w:t>
      </w:r>
      <w:r>
        <w:rPr>
          <w:rFonts w:ascii="Times New Roman" w:hAnsi="Times New Roman" w:cs="Times New Roman"/>
          <w:sz w:val="28"/>
          <w:lang w:val="en-US"/>
        </w:rPr>
        <w:t xml:space="preserve"> eyes were included in the DEX group. Characteristics of studies included in the DEX group are shown in </w:t>
      </w:r>
      <w:r w:rsidR="00BC1939">
        <w:rPr>
          <w:rFonts w:ascii="Times New Roman" w:hAnsi="Times New Roman" w:cs="Times New Roman"/>
          <w:sz w:val="28"/>
          <w:lang w:val="en-US"/>
        </w:rPr>
        <w:t>Table S3 (available online as supplementary material)</w:t>
      </w:r>
      <w:r>
        <w:rPr>
          <w:rFonts w:ascii="Times New Roman" w:hAnsi="Times New Roman" w:cs="Times New Roman"/>
          <w:sz w:val="28"/>
          <w:lang w:val="en-US"/>
        </w:rPr>
        <w:t xml:space="preserve">. </w:t>
      </w:r>
      <w:r w:rsidR="008C2EE4">
        <w:rPr>
          <w:rFonts w:ascii="Times New Roman" w:hAnsi="Times New Roman" w:cs="Times New Roman"/>
          <w:sz w:val="28"/>
          <w:lang w:val="en-US"/>
        </w:rPr>
        <w:t>All studies</w:t>
      </w:r>
      <w:r w:rsidR="002E1C72">
        <w:rPr>
          <w:rFonts w:ascii="Times New Roman" w:hAnsi="Times New Roman" w:cs="Times New Roman"/>
          <w:sz w:val="28"/>
          <w:lang w:val="en-US"/>
        </w:rPr>
        <w:t xml:space="preserve"> but one</w:t>
      </w:r>
      <w:r w:rsidR="007A6E5D">
        <w:rPr>
          <w:rFonts w:ascii="Times New Roman" w:hAnsi="Times New Roman" w:cs="Times New Roman"/>
          <w:sz w:val="28"/>
          <w:lang w:val="en-US"/>
        </w:rPr>
        <w:fldChar w:fldCharType="begin" w:fldLock="1"/>
      </w:r>
      <w:r w:rsidR="007A6E5D">
        <w:rPr>
          <w:rFonts w:ascii="Times New Roman" w:hAnsi="Times New Roman" w:cs="Times New Roman"/>
          <w:sz w:val="28"/>
          <w:lang w:val="en-US"/>
        </w:rPr>
        <w:instrText>ADDIN CSL_CITATION {"citationItems":[{"id":"ITEM-1","itemData":{"DOI":"10.1016/j.ophtha.2012.08.002","ISSN":"15494713","author":[{"dropping-particle":"","family":"Agarwal","given":"Aniruddha","non-dropping-particle":"","parse-names":false,"suffix":""},{"dropping-particle":"","family":"Gupta","given":"Vishali","non-dropping-particle":"","parse-names":false,"suffix":""},{"dropping-particle":"","family":"Ram","given":"Jagat","non-dropping-particle":"","parse-names":false,"suffix":""},{"dropping-particle":"","family":"Gupta","given":"Amod","non-dropping-particle":"","parse-names":false,"suffix":""}],"container-title":"Ophthalmology","id":"ITEM-1","issue":"1","issued":{"date-parts":[["2013"]]},"title":"Dexamethasone intravitreal implant during phacoemulsification","type":"article","volume":"120"},"uris":["http://www.mendeley.com/documents/?uuid=03601450-b1b6-4be9-99f9-29279af0d20c"]}],"mendeley":{"formattedCitation":"&lt;sup&gt;10&lt;/sup&gt;","plainTextFormattedCitation":"10","previouslyFormattedCitation":"&lt;sup&gt;10&lt;/sup&gt;"},"properties":{"noteIndex":0},"schema":"https://github.com/citation-style-language/schema/raw/master/csl-citation.json"}</w:instrText>
      </w:r>
      <w:r w:rsidR="007A6E5D">
        <w:rPr>
          <w:rFonts w:ascii="Times New Roman" w:hAnsi="Times New Roman" w:cs="Times New Roman"/>
          <w:sz w:val="28"/>
          <w:lang w:val="en-US"/>
        </w:rPr>
        <w:fldChar w:fldCharType="separate"/>
      </w:r>
      <w:r w:rsidR="007A6E5D" w:rsidRPr="007A6E5D">
        <w:rPr>
          <w:rFonts w:ascii="Times New Roman" w:hAnsi="Times New Roman" w:cs="Times New Roman"/>
          <w:noProof/>
          <w:sz w:val="28"/>
          <w:vertAlign w:val="superscript"/>
          <w:lang w:val="en-US"/>
        </w:rPr>
        <w:t>10</w:t>
      </w:r>
      <w:r w:rsidR="007A6E5D">
        <w:rPr>
          <w:rFonts w:ascii="Times New Roman" w:hAnsi="Times New Roman" w:cs="Times New Roman"/>
          <w:sz w:val="28"/>
          <w:lang w:val="en-US"/>
        </w:rPr>
        <w:fldChar w:fldCharType="end"/>
      </w:r>
      <w:r w:rsidR="008C2EE4">
        <w:rPr>
          <w:rFonts w:ascii="Times New Roman" w:hAnsi="Times New Roman" w:cs="Times New Roman"/>
          <w:sz w:val="28"/>
          <w:lang w:val="en-US"/>
        </w:rPr>
        <w:t xml:space="preserve"> provided data on visual outcome and macular thickness at </w:t>
      </w:r>
      <w:r w:rsidR="002E1C72">
        <w:rPr>
          <w:rFonts w:ascii="Times New Roman" w:hAnsi="Times New Roman" w:cs="Times New Roman"/>
          <w:sz w:val="28"/>
          <w:lang w:val="en-US"/>
        </w:rPr>
        <w:t xml:space="preserve">1 </w:t>
      </w:r>
      <w:r w:rsidR="00112CF2">
        <w:rPr>
          <w:rFonts w:ascii="Times New Roman" w:hAnsi="Times New Roman" w:cs="Times New Roman"/>
          <w:sz w:val="28"/>
          <w:lang w:val="en-US"/>
        </w:rPr>
        <w:t xml:space="preserve">month </w:t>
      </w:r>
      <w:r w:rsidR="002E1C72">
        <w:rPr>
          <w:rFonts w:ascii="Times New Roman" w:hAnsi="Times New Roman" w:cs="Times New Roman"/>
          <w:sz w:val="28"/>
          <w:lang w:val="en-US"/>
        </w:rPr>
        <w:t xml:space="preserve">postoperatively: </w:t>
      </w:r>
      <w:r w:rsidR="002E1C72" w:rsidRPr="002E1C72">
        <w:rPr>
          <w:rFonts w:ascii="Times New Roman" w:hAnsi="Times New Roman" w:cs="Times New Roman"/>
          <w:sz w:val="28"/>
          <w:lang w:val="en-US"/>
        </w:rPr>
        <w:t>Agarwal</w:t>
      </w:r>
      <w:r w:rsidR="002E1C72">
        <w:rPr>
          <w:rFonts w:ascii="Times New Roman" w:hAnsi="Times New Roman" w:cs="Times New Roman"/>
          <w:sz w:val="28"/>
          <w:lang w:val="en-US"/>
        </w:rPr>
        <w:t xml:space="preserve"> et al</w:t>
      </w:r>
      <w:r w:rsidR="007A6E5D">
        <w:rPr>
          <w:rFonts w:ascii="Times New Roman" w:hAnsi="Times New Roman" w:cs="Times New Roman"/>
          <w:sz w:val="28"/>
          <w:lang w:val="en-US"/>
        </w:rPr>
        <w:fldChar w:fldCharType="begin" w:fldLock="1"/>
      </w:r>
      <w:r w:rsidR="007A6E5D">
        <w:rPr>
          <w:rFonts w:ascii="Times New Roman" w:hAnsi="Times New Roman" w:cs="Times New Roman"/>
          <w:sz w:val="28"/>
          <w:lang w:val="en-US"/>
        </w:rPr>
        <w:instrText>ADDIN CSL_CITATION {"citationItems":[{"id":"ITEM-1","itemData":{"DOI":"10.1016/j.ophtha.2012.08.002","ISSN":"15494713","author":[{"dropping-particle":"","family":"Agarwal","given":"Aniruddha","non-dropping-particle":"","parse-names":false,"suffix":""},{"dropping-particle":"","family":"Gupta","given":"Vishali","non-dropping-particle":"","parse-names":false,"suffix":""},{"dropping-particle":"","family":"Ram","given":"Jagat","non-dropping-particle":"","parse-names":false,"suffix":""},{"dropping-particle":"","family":"Gupta","given":"Amod","non-dropping-particle":"","parse-names":false,"suffix":""}],"container-title":"Ophthalmology","id":"ITEM-1","issue":"1","issued":{"date-parts":[["2013"]]},"title":"Dexamethasone intravitreal implant during phacoemulsification","type":"article","volume":"120"},"uris":["http://www.mendeley.com/documents/?uuid=03601450-b1b6-4be9-99f9-29279af0d20c"]}],"mendeley":{"formattedCitation":"&lt;sup&gt;10&lt;/sup&gt;","plainTextFormattedCitation":"10","previouslyFormattedCitation":"&lt;sup&gt;10&lt;/sup&gt;"},"properties":{"noteIndex":0},"schema":"https://github.com/citation-style-language/schema/raw/master/csl-citation.json"}</w:instrText>
      </w:r>
      <w:r w:rsidR="007A6E5D">
        <w:rPr>
          <w:rFonts w:ascii="Times New Roman" w:hAnsi="Times New Roman" w:cs="Times New Roman"/>
          <w:sz w:val="28"/>
          <w:lang w:val="en-US"/>
        </w:rPr>
        <w:fldChar w:fldCharType="separate"/>
      </w:r>
      <w:r w:rsidR="007A6E5D" w:rsidRPr="007A6E5D">
        <w:rPr>
          <w:rFonts w:ascii="Times New Roman" w:hAnsi="Times New Roman" w:cs="Times New Roman"/>
          <w:noProof/>
          <w:sz w:val="28"/>
          <w:vertAlign w:val="superscript"/>
          <w:lang w:val="en-US"/>
        </w:rPr>
        <w:t>10</w:t>
      </w:r>
      <w:r w:rsidR="007A6E5D">
        <w:rPr>
          <w:rFonts w:ascii="Times New Roman" w:hAnsi="Times New Roman" w:cs="Times New Roman"/>
          <w:sz w:val="28"/>
          <w:lang w:val="en-US"/>
        </w:rPr>
        <w:fldChar w:fldCharType="end"/>
      </w:r>
      <w:r w:rsidR="002E1C72">
        <w:rPr>
          <w:rFonts w:ascii="Times New Roman" w:hAnsi="Times New Roman" w:cs="Times New Roman"/>
          <w:sz w:val="28"/>
          <w:lang w:val="en-US"/>
        </w:rPr>
        <w:t xml:space="preserve"> reported 6-week outcomes, which, however, were included in our 1-month analysis. All studies but one</w:t>
      </w:r>
      <w:r w:rsidR="007A6E5D">
        <w:rPr>
          <w:rFonts w:ascii="Times New Roman" w:hAnsi="Times New Roman" w:cs="Times New Roman"/>
          <w:sz w:val="28"/>
          <w:lang w:val="en-US"/>
        </w:rPr>
        <w:fldChar w:fldCharType="begin" w:fldLock="1"/>
      </w:r>
      <w:r w:rsidR="008F1BEB">
        <w:rPr>
          <w:rFonts w:ascii="Times New Roman" w:hAnsi="Times New Roman" w:cs="Times New Roman"/>
          <w:sz w:val="28"/>
          <w:lang w:val="en-US"/>
        </w:rPr>
        <w:instrText>ADDIN CSL_CITATION {"citationItems":[{"id":"ITEM-1","itemData":{"DOI":"10.1007/s00592-020-01509-5","ISBN":"0123456789","ISSN":"14325233","PMID":"32367246","abstract":"Aims: To compare the long-term functional and anatomical outcomes of cataract surgery with combined versus 1-month deferred intravitreal dexamethasone implant (DEX) in eyes with pre-existing diabetic macular edema (DME). Methods: Best-corrected visual acuity (BCVA) and central retinal thickness (CRT) were retrospectively evaluated in both groups before treatments, then 1, 4, 12 and 24 months after DEX. Results: Forty eyes were analyzed, 20 in each group. BCVA disclosed comparable trends, increasing from similar starting values (p = 0.9913) to akin scores 1 month after DEX (p = 0.4229). After 4 months, it similarly reduced without significant variations within each group throughout the whole observation period. CRT was similar at the time of surgery (p = 0.6134) and was reduced by DEX injection in both samples, with a superior beneficial effect in the combined group after 1 month (p = 0.0010). At 4 months, CRT further elevated and remained overall stable in the long term without differences. By 12 months, 19 (95%) eyes received further injections: 1 (5%) fluocinolone, 3 (15%) received other DEX and fluocinolone, 13 (65%) ≥ 1 DEX only and 2 (10%) anti-VEGFs. During the second year, 6 additional eyes (from the 13 receiving DEX) switched to fluocinolone, reaching a total of 10 (50%). Similar results were observed in the deferred group. Conclusions: DEX implant performed at the time of surgery achieved the same long-term functional and anatomical outcomes compared to a 1-month injection deferral in treating eyes with pre-existing DME that should undergo cataract extraction.","author":[{"dropping-particle":"","family":"Corbelli","given":"Eleonora","non-dropping-particle":"","parse-names":false,"suffix":""},{"dropping-particle":"","family":"Fasce","given":"Francesco","non-dropping-particle":"","parse-names":false,"suffix":""},{"dropping-particle":"","family":"Iuliano","given":"Lorenzo","non-dropping-particle":"","parse-names":false,"suffix":""},{"dropping-particle":"","family":"Sacconi","given":"Riccardo","non-dropping-particle":"","parse-names":false,"suffix":""},{"dropping-particle":"","family":"Lattanzio","given":"Rosangela","non-dropping-particle":"","parse-names":false,"suffix":""},{"dropping-particle":"","family":"Bandello","given":"Francesco","non-dropping-particle":"","parse-names":false,"suffix":""},{"dropping-particle":"","family":"Querques","given":"Giuseppe","non-dropping-particle":"","parse-names":false,"suffix":""}],"container-title":"Acta Diabetologica","id":"ITEM-1","issue":"10","issued":{"date-parts":[["2020"]]},"page":"1193-1201","publisher":"Springer Milan","title":"Cataract surgery with combined versus deferred intravitreal dexamethasone implant for diabetic macular edema: long-term outcomes from a real-world setting","type":"article-journal","volume":"57"},"uris":["http://www.mendeley.com/documents/?uuid=7d927ab3-7c96-4f20-9f0a-6955e00dc0b4"]}],"mendeley":{"formattedCitation":"&lt;sup&gt;14&lt;/sup&gt;","plainTextFormattedCitation":"14","previouslyFormattedCitation":"&lt;sup&gt;14&lt;/sup&gt;"},"properties":{"noteIndex":0},"schema":"https://github.com/citation-style-language/schema/raw/master/csl-citation.json"}</w:instrText>
      </w:r>
      <w:r w:rsidR="007A6E5D">
        <w:rPr>
          <w:rFonts w:ascii="Times New Roman" w:hAnsi="Times New Roman" w:cs="Times New Roman"/>
          <w:sz w:val="28"/>
          <w:lang w:val="en-US"/>
        </w:rPr>
        <w:fldChar w:fldCharType="separate"/>
      </w:r>
      <w:r w:rsidR="00E412CB" w:rsidRPr="00E412CB">
        <w:rPr>
          <w:rFonts w:ascii="Times New Roman" w:hAnsi="Times New Roman" w:cs="Times New Roman"/>
          <w:noProof/>
          <w:sz w:val="28"/>
          <w:vertAlign w:val="superscript"/>
          <w:lang w:val="en-US"/>
        </w:rPr>
        <w:t>14</w:t>
      </w:r>
      <w:r w:rsidR="007A6E5D">
        <w:rPr>
          <w:rFonts w:ascii="Times New Roman" w:hAnsi="Times New Roman" w:cs="Times New Roman"/>
          <w:sz w:val="28"/>
          <w:lang w:val="en-US"/>
        </w:rPr>
        <w:fldChar w:fldCharType="end"/>
      </w:r>
      <w:r w:rsidR="002E1C72">
        <w:rPr>
          <w:rFonts w:ascii="Times New Roman" w:hAnsi="Times New Roman" w:cs="Times New Roman"/>
          <w:sz w:val="28"/>
          <w:lang w:val="en-US"/>
        </w:rPr>
        <w:t xml:space="preserve"> provided data on 3-month outcomes: Corbelli et al</w:t>
      </w:r>
      <w:r w:rsidR="007A6E5D">
        <w:rPr>
          <w:rFonts w:ascii="Times New Roman" w:hAnsi="Times New Roman" w:cs="Times New Roman"/>
          <w:sz w:val="28"/>
          <w:lang w:val="en-US"/>
        </w:rPr>
        <w:fldChar w:fldCharType="begin" w:fldLock="1"/>
      </w:r>
      <w:r w:rsidR="008F1BEB">
        <w:rPr>
          <w:rFonts w:ascii="Times New Roman" w:hAnsi="Times New Roman" w:cs="Times New Roman"/>
          <w:sz w:val="28"/>
          <w:lang w:val="en-US"/>
        </w:rPr>
        <w:instrText>ADDIN CSL_CITATION {"citationItems":[{"id":"ITEM-1","itemData":{"DOI":"10.1007/s00592-020-01509-5","ISBN":"0123456789","ISSN":"14325233","PMID":"32367246","abstract":"Aims: To compare the long-term functional and anatomical outcomes of cataract surgery with combined versus 1-month deferred intravitreal dexamethasone implant (DEX) in eyes with pre-existing diabetic macular edema (DME). Methods: Best-corrected visual acuity (BCVA) and central retinal thickness (CRT) were retrospectively evaluated in both groups before treatments, then 1, 4, 12 and 24 months after DEX. Results: Forty eyes were analyzed, 20 in each group. BCVA disclosed comparable trends, increasing from similar starting values (p = 0.9913) to akin scores 1 month after DEX (p = 0.4229). After 4 months, it similarly reduced without significant variations within each group throughout the whole observation period. CRT was similar at the time of surgery (p = 0.6134) and was reduced by DEX injection in both samples, with a superior beneficial effect in the combined group after 1 month (p = 0.0010). At 4 months, CRT further elevated and remained overall stable in the long term without differences. By 12 months, 19 (95%) eyes received further injections: 1 (5%) fluocinolone, 3 (15%) received other DEX and fluocinolone, 13 (65%) ≥ 1 DEX only and 2 (10%) anti-VEGFs. During the second year, 6 additional eyes (from the 13 receiving DEX) switched to fluocinolone, reaching a total of 10 (50%). Similar results were observed in the deferred group. Conclusions: DEX implant performed at the time of surgery achieved the same long-term functional and anatomical outcomes compared to a 1-month injection deferral in treating eyes with pre-existing DME that should undergo cataract extraction.","author":[{"dropping-particle":"","family":"Corbelli","given":"Eleonora","non-dropping-particle":"","parse-names":false,"suffix":""},{"dropping-particle":"","family":"Fasce","given":"Francesco","non-dropping-particle":"","parse-names":false,"suffix":""},{"dropping-particle":"","family":"Iuliano","given":"Lorenzo","non-dropping-particle":"","parse-names":false,"suffix":""},{"dropping-particle":"","family":"Sacconi","given":"Riccardo","non-dropping-particle":"","parse-names":false,"suffix":""},{"dropping-particle":"","family":"Lattanzio","given":"Rosangela","non-dropping-particle":"","parse-names":false,"suffix":""},{"dropping-particle":"","family":"Bandello","given":"Francesco","non-dropping-particle":"","parse-names":false,"suffix":""},{"dropping-particle":"","family":"Querques","given":"Giuseppe","non-dropping-particle":"","parse-names":false,"suffix":""}],"container-title":"Acta Diabetologica","id":"ITEM-1","issue":"10","issued":{"date-parts":[["2020"]]},"page":"1193-1201","publisher":"Springer Milan","title":"Cataract surgery with combined versus deferred intravitreal dexamethasone implant for diabetic macular edema: long-term outcomes from a real-world setting","type":"article-journal","volume":"57"},"uris":["http://www.mendeley.com/documents/?uuid=7d927ab3-7c96-4f20-9f0a-6955e00dc0b4"]}],"mendeley":{"formattedCitation":"&lt;sup&gt;14&lt;/sup&gt;","plainTextFormattedCitation":"14","previouslyFormattedCitation":"&lt;sup&gt;14&lt;/sup&gt;"},"properties":{"noteIndex":0},"schema":"https://github.com/citation-style-language/schema/raw/master/csl-citation.json"}</w:instrText>
      </w:r>
      <w:r w:rsidR="007A6E5D">
        <w:rPr>
          <w:rFonts w:ascii="Times New Roman" w:hAnsi="Times New Roman" w:cs="Times New Roman"/>
          <w:sz w:val="28"/>
          <w:lang w:val="en-US"/>
        </w:rPr>
        <w:fldChar w:fldCharType="separate"/>
      </w:r>
      <w:r w:rsidR="00E412CB" w:rsidRPr="00E412CB">
        <w:rPr>
          <w:rFonts w:ascii="Times New Roman" w:hAnsi="Times New Roman" w:cs="Times New Roman"/>
          <w:noProof/>
          <w:sz w:val="28"/>
          <w:vertAlign w:val="superscript"/>
          <w:lang w:val="en-US"/>
        </w:rPr>
        <w:t>14</w:t>
      </w:r>
      <w:r w:rsidR="007A6E5D">
        <w:rPr>
          <w:rFonts w:ascii="Times New Roman" w:hAnsi="Times New Roman" w:cs="Times New Roman"/>
          <w:sz w:val="28"/>
          <w:lang w:val="en-US"/>
        </w:rPr>
        <w:fldChar w:fldCharType="end"/>
      </w:r>
      <w:r w:rsidR="002E1C72">
        <w:rPr>
          <w:rFonts w:ascii="Times New Roman" w:hAnsi="Times New Roman" w:cs="Times New Roman"/>
          <w:sz w:val="28"/>
          <w:lang w:val="en-US"/>
        </w:rPr>
        <w:t xml:space="preserve"> reported 4-month outcomes, which, however, were included in our 3-month analysis.</w:t>
      </w:r>
      <w:r w:rsidR="00E54CCB">
        <w:rPr>
          <w:rFonts w:ascii="Times New Roman" w:hAnsi="Times New Roman" w:cs="Times New Roman"/>
          <w:sz w:val="28"/>
          <w:lang w:val="en-US"/>
        </w:rPr>
        <w:t xml:space="preserve"> Information on IOP rise after DEX implant is shown in </w:t>
      </w:r>
      <w:r w:rsidR="00BC1939">
        <w:rPr>
          <w:rFonts w:ascii="Times New Roman" w:hAnsi="Times New Roman" w:cs="Times New Roman"/>
          <w:sz w:val="28"/>
          <w:lang w:val="en-US"/>
        </w:rPr>
        <w:t>Table S3 (available online as supplementary material)</w:t>
      </w:r>
      <w:r w:rsidR="00E54CCB">
        <w:rPr>
          <w:rFonts w:ascii="Times New Roman" w:hAnsi="Times New Roman" w:cs="Times New Roman"/>
          <w:sz w:val="28"/>
          <w:lang w:val="en-US"/>
        </w:rPr>
        <w:t>. High IOP cases were managed in all cases with IOP-lowering drops and no surgery was required. No case</w:t>
      </w:r>
      <w:r w:rsidR="009B496D">
        <w:rPr>
          <w:rFonts w:ascii="Times New Roman" w:hAnsi="Times New Roman" w:cs="Times New Roman"/>
          <w:sz w:val="28"/>
          <w:lang w:val="en-US"/>
        </w:rPr>
        <w:t>s</w:t>
      </w:r>
      <w:r w:rsidR="00E54CCB">
        <w:rPr>
          <w:rFonts w:ascii="Times New Roman" w:hAnsi="Times New Roman" w:cs="Times New Roman"/>
          <w:sz w:val="28"/>
          <w:lang w:val="en-US"/>
        </w:rPr>
        <w:t xml:space="preserve"> of endophthalmitis </w:t>
      </w:r>
      <w:r w:rsidR="009B496D">
        <w:rPr>
          <w:rFonts w:ascii="Times New Roman" w:hAnsi="Times New Roman" w:cs="Times New Roman"/>
          <w:sz w:val="28"/>
          <w:lang w:val="en-US"/>
        </w:rPr>
        <w:t xml:space="preserve">were </w:t>
      </w:r>
      <w:r w:rsidR="00E54CCB">
        <w:rPr>
          <w:rFonts w:ascii="Times New Roman" w:hAnsi="Times New Roman" w:cs="Times New Roman"/>
          <w:sz w:val="28"/>
          <w:lang w:val="en-US"/>
        </w:rPr>
        <w:t xml:space="preserve">recorded amongst </w:t>
      </w:r>
      <w:r w:rsidR="009B496D">
        <w:rPr>
          <w:rFonts w:ascii="Times New Roman" w:hAnsi="Times New Roman" w:cs="Times New Roman"/>
          <w:sz w:val="28"/>
          <w:lang w:val="en-US"/>
        </w:rPr>
        <w:t xml:space="preserve">the </w:t>
      </w:r>
      <w:r w:rsidR="00E54CCB">
        <w:rPr>
          <w:rFonts w:ascii="Times New Roman" w:hAnsi="Times New Roman" w:cs="Times New Roman"/>
          <w:sz w:val="28"/>
          <w:lang w:val="en-US"/>
        </w:rPr>
        <w:t xml:space="preserve">DEX studies. </w:t>
      </w:r>
      <w:r w:rsidR="008C2EE4">
        <w:rPr>
          <w:rFonts w:ascii="Times New Roman" w:hAnsi="Times New Roman" w:cs="Times New Roman"/>
          <w:sz w:val="28"/>
          <w:lang w:val="en-US"/>
        </w:rPr>
        <w:t>A total of 3</w:t>
      </w:r>
      <w:r w:rsidR="00FE4BCD">
        <w:rPr>
          <w:rFonts w:ascii="Times New Roman" w:hAnsi="Times New Roman" w:cs="Times New Roman"/>
          <w:sz w:val="28"/>
          <w:lang w:val="en-US"/>
        </w:rPr>
        <w:t>01</w:t>
      </w:r>
      <w:r w:rsidR="008C2EE4">
        <w:rPr>
          <w:rFonts w:ascii="Times New Roman" w:hAnsi="Times New Roman" w:cs="Times New Roman"/>
          <w:sz w:val="28"/>
          <w:lang w:val="en-US"/>
        </w:rPr>
        <w:t xml:space="preserve"> eyes were included in the anti-VEGF group. Characteristics of studies included in the anti-VEGF group are shown in </w:t>
      </w:r>
      <w:r w:rsidR="00BC1939">
        <w:rPr>
          <w:rFonts w:ascii="Times New Roman" w:hAnsi="Times New Roman" w:cs="Times New Roman"/>
          <w:sz w:val="28"/>
          <w:lang w:val="en-US"/>
        </w:rPr>
        <w:t>Table S4 (available online as supplementary material)</w:t>
      </w:r>
      <w:r w:rsidR="008C2EE4">
        <w:rPr>
          <w:rFonts w:ascii="Times New Roman" w:hAnsi="Times New Roman" w:cs="Times New Roman"/>
          <w:sz w:val="28"/>
          <w:lang w:val="en-US"/>
        </w:rPr>
        <w:t>.</w:t>
      </w:r>
      <w:r w:rsidR="00B7113D">
        <w:rPr>
          <w:rFonts w:ascii="Times New Roman" w:hAnsi="Times New Roman" w:cs="Times New Roman"/>
          <w:sz w:val="28"/>
          <w:lang w:val="en-US"/>
        </w:rPr>
        <w:t xml:space="preserve"> </w:t>
      </w:r>
      <w:r w:rsidR="00B71D33">
        <w:rPr>
          <w:rFonts w:ascii="Times New Roman" w:hAnsi="Times New Roman" w:cs="Times New Roman"/>
          <w:sz w:val="28"/>
          <w:lang w:val="en-US"/>
        </w:rPr>
        <w:t xml:space="preserve">The intravitreal anti-VEGF agent combined with cataract surgery was bevacizumab in </w:t>
      </w:r>
      <w:r w:rsidR="00FE4BCD">
        <w:rPr>
          <w:rFonts w:ascii="Times New Roman" w:hAnsi="Times New Roman" w:cs="Times New Roman"/>
          <w:sz w:val="28"/>
          <w:lang w:val="en-US"/>
        </w:rPr>
        <w:t>9</w:t>
      </w:r>
      <w:r w:rsidR="00B71D33">
        <w:rPr>
          <w:rFonts w:ascii="Times New Roman" w:hAnsi="Times New Roman" w:cs="Times New Roman"/>
          <w:sz w:val="28"/>
          <w:lang w:val="en-US"/>
        </w:rPr>
        <w:t xml:space="preserve"> trials</w:t>
      </w:r>
      <w:r w:rsidR="00FE4BCD">
        <w:rPr>
          <w:rFonts w:ascii="Times New Roman" w:hAnsi="Times New Roman" w:cs="Times New Roman"/>
          <w:sz w:val="28"/>
          <w:lang w:val="en-US"/>
        </w:rPr>
        <w:t xml:space="preserve"> and</w:t>
      </w:r>
      <w:r w:rsidR="002E11A6">
        <w:rPr>
          <w:rFonts w:ascii="Times New Roman" w:hAnsi="Times New Roman" w:cs="Times New Roman"/>
          <w:sz w:val="28"/>
          <w:lang w:val="en-US"/>
        </w:rPr>
        <w:fldChar w:fldCharType="begin" w:fldLock="1"/>
      </w:r>
      <w:r w:rsidR="008B1999">
        <w:rPr>
          <w:rFonts w:ascii="Times New Roman" w:hAnsi="Times New Roman" w:cs="Times New Roman"/>
          <w:sz w:val="28"/>
          <w:lang w:val="en-US"/>
        </w:rPr>
        <w:instrText>ADDIN CSL_CITATION {"citationItems":[{"id":"ITEM-1","itemData":{"DOI":"10.1097/IAE.0b013e3181b77422","ISSN":"0275004X","PMID":"19898181","abstract":"Purpose: The purpose of this study was to evaluate the results of phacoemulsification with intravitreal bevacizumab injection in patients with diabetic clinically significant macular edema and cataract. Methods: The records of 31 patients with diabetic clinically significant macular edema and cataract, which would interfere with macular laser photocoagulation, who have undergone phacoemulsification with intravitreal injection of 1.25 mg bevacizumab were retrospectively evaluated. All patients had undergone focal or modified grid laser photocoagulation 1 month after the surgery. All patients were evaluated by spectral optical coherence tomography/optical coherence tomography SLO before and 1 and 3 months after the surgery beyond complete ophthalmologic examination. The best-corrected visual acuity (BCVA) levels and central macular thickness (CMT) recorded at the first and third months after the surgery were compared with the initial values. Paired samples t test was used for statistical analysis. Results: The mean initial BCVA was 0.10 ± 0.04 (range, 0.05-0.2). The mean BCVA at the first and third months after the surgery were 0.47 ± 0.16 (standard deviation) (range, 0.2-0.5) and 0.51 ± 0.12 (standard deviation) (range, 0.3-0.6), respectively. The BCVA level recorded at the first and third months after the surgery were significantly higher than the initial BCVA (P = 0.004). The mean initial CMT was 387.5 ± 109.5 μm. The mean CMT at the first and third months after the surgery were 292.7 ± 57.2 and 275.5 ± 40.3. The CMT recorded at the first and third months after the surgery were significantly lower than the initial CMT (P &lt; 0.001, P &lt; 0.001). Conclusion: Phacoemulsification with intravitreal injection of bevacizumab provides improvement in clinically significant macular edema with a gain in BCVA in patients with diabetes with clinically significant macular edema and cataract. © The Ophthalmic Communications Society, Inc.","author":[{"dropping-particle":"","family":"Akinci","given":"Arsen","non-dropping-particle":"","parse-names":false,"suffix":""},{"dropping-particle":"","family":"Batman","given":"Cosar","non-dropping-particle":"","parse-names":false,"suffix":""},{"dropping-particle":"","family":"Ozkilic","given":"Ersel","non-dropping-particle":"","parse-names":false,"suffix":""},{"dropping-particle":"","family":"Altinsoy","given":"Ali","non-dropping-particle":"","parse-names":false,"suffix":""}],"container-title":"Retina","id":"ITEM-1","issue":"10","issued":{"date-parts":[["2009"]]},"page":"1432-1435","title":"Phacoemulsification with intravitreal bevacizumab injection in diabetic patients with macular edema and cataract","type":"article-journal","volume":"29"},"uris":["http://www.mendeley.com/documents/?uuid=23f9562e-639a-4898-b29a-5c8d0bf3aae5"]},{"id":"ITEM-2","itemData":{"DOI":"10.1016/j.jcrs.2008.09.019","ISSN":"08863350","PMID":"19101420","abstract":"Purpose: To evaluate the role of intravitreal bevacizumab, an anti-vascular endothelial growth factor agent, injected at the time of cataract surgery on the postoperative progression of diabetic retinopathy (DR) and diabetic maculopathy. Setting: Tertiary-care eye specialty hospital, Dhahran, Kingdom of Saudi Arabia. Methods: Patients were randomized to a standardized procedure of phacoemulsification with intraocular lens implantation alone (control group) or to receive 1.25 mg intravitreal bevacizumab at the end of surgery (intervention group). Diabetic retinopathy and maculopathy were assessed at each postoperative visit during a 6-month follow-up. Results: Sixty-eight eyes (68 patients) with DR and cataract were recruited for this prospective study. Progression of DR occurred in 15 (45.45%) of 33 eyes in the control group and 4 (11.42%) of 35 eyes in the intervention group (P = .002) Progression of diabetic maculopathy occurred in 17 eyes (51.51%) in the control group and 2 eyes (5.71%) in the intervention group (P = .0001). There was no statistically significant difference in postoperative visual acuity between the 2 groups (P = .772). Two eyes in the control group and none in the intervention group progressed to neovascular glaucoma. The mean postoperative central macular thickness and mean macular thickness were not statistically significantly different between the 2 groups (P = .874 and .942, respectively). Conclusion: Intravitreal administration of 1.25 mg bevacizumab at the time of cataract surgery was safe and effective in preventing the progression of DR and diabetic maculopathy in patients with cataract and DR. © 2009 ASCRS and ESCRS.","author":[{"dropping-particle":"","family":"Cheema","given":"Rizwan A.","non-dropping-particle":"","parse-names":false,"suffix":""},{"dropping-particle":"","family":"Al-Mubarak","given":"Mahdi M.","non-dropping-particle":"","parse-names":false,"suffix":""},{"dropping-particle":"","family":"Amin","given":"Yasir M.","non-dropping-particle":"","parse-names":false,"suffix":""},{"dropping-particle":"","family":"Cheema","given":"Maheera A.","non-dropping-particle":"","parse-names":false,"suffix":""}],"container-title":"Journal of Cataract and Refractive Surgery","id":"ITEM-2","issue":"1","issued":{"date-parts":[["2009"]]},"page":"18-25","title":"Role of combined cataract surgery and intravitreal bevacizumab injection in preventing progression of diabetic retinopathy. Prospective randomized study","type":"article-journal","volume":"35"},"uris":["http://www.mendeley.com/documents/?uuid=00b3c721-ead9-448c-9455-fcb74b3c34c0"]},{"id":"ITEM-3","itemData":{"DOI":"10.1089/jop.2008.0068","ISSN":"10807683","PMID":"19232012","abstract":"Purpose: The aim of this study was to assess the efficacy of phacoemulsification combined with intravitreal (i.v.t.) bevacizumab injection in diabetics with clinically significant macular edema (CSME) and cataract. Methods: This retrospective study included diabetic patients with cataract and CSME who underwent phacoemulsification and intraocular lens implantation with a 2.5-mg bevacizumab i.v.t injection (ivBe) (15 eyes) or without ivBe (controls, 14 eyes). Best-corrected visual acuity (BCVA), central macular thickness (CMT) measured by optic coherence tomography (OCT), and adverse events were recorded. Results: In the ivBe group, the OCT images demonstrated that CMT (mean ± standard deviation [SD]) decreased significantly from 466 ± 105 at baseline to 333 ± 107, 313 ± 138 and 333 ± 111 μm at 4, 8, and 12 weeks, respectively, after treatment (P &lt; 0.05). The visual acuity in logMAR (mean ± SD) improved significantly from 1.66 ± 0.39 at baseline to 1.30 ± 0.50, 1.15 ± 0.42, 0.99 ± 0.48, and 1.03± 0.44 at 1, 4, 8, and 12 weeks, respectively, after treatment (P &lt; 0.05). However, in the control group, the CMT changed insignificantly from 443 ± 109 at baseline to 463 ± 106, 425 ± 128, and 421 ± 119 μm at 4, 8 and 12 weeks, respectively after treatment (P &gt; 0.05). The visual acuity in logMAR improved insignificantly from 1.63 ± 0.42 at baseline to 1.43 ± 0.53, and 1.39 ± 0.43 at 1, and 4 weeks (P &gt; 0.05) and significantly to 1.24 ± 0.45 and 1.18 ± 0.44 at 8 and 12 weeks, respectively, after treatment (P &lt; 0.05). None of the patients in both groups experienced injection- or surgery-related complications or any obvious systemic adverse events. Conclusions: The short-term results suggest that phacoemulsification with i.v.t. bevacizumab safely reduces macular edema and improves visual acuity for cataract and CSME in diabetics. © Mary Ann Liebert, Inc. 2009.","author":[{"dropping-particle":"","family":"Chen","given":"Chih Hsin","non-dropping-particle":"","parse-names":false,"suffix":""},{"dropping-particle":"","family":"Liu","given":"Ya Chi","non-dropping-particle":"","parse-names":false,"suffix":""},{"dropping-particle":"","family":"Wu","given":"Pei Chang","non-dropping-particle":"","parse-names":false,"suffix":""}],"container-title":"Journal of Ocular Pharmacology and Therapeutics","id":"ITEM-3","issue":"1","issued":{"date-parts":[["2009"]]},"page":"83-89","title":"The combination of intravitreal bevacizumab and phacoemulsification surgery in patients with cataract and coexisting diabetic macular edema","type":"article-journal","volume":"25"},"uris":["http://www.mendeley.com/documents/?uuid=e5b16257-8899-47a0-b632-117cfaf03e29"]},{"id":"ITEM-4","itemData":{"DOI":"10.5935/0004-2749.20140089","ISSN":"16782925","PMID":"25627180","abstract":"Purpose: This study was designed to evaluate the visual and anatomical outcomes after cataract surgery in diabetic patients with different intraoperative therapeutic strategies. Methods: The research design comprised of a multicentric, retrospective, interventional study conducted at 6 centers in Argentina, Brazil, Costa Rica, Puerto Rico, Spain, and Venezuela. We included 138 diabetic patients with at least 6-month follow-up following phacoemulsification and intraocular lens implantation. Best-corrected visual acuity (BCVA) and central subfield thickness were collected at baseline and at 1-, 2-, 3-, and 6-month follow-up. Of these, 42 cases were not treated with any intraoperative coadjuvant medication (Group 1), 59 patients received intraoperative bevacizumab (Group 2) and 37 patients received intraoperative triamcinolone (4 mg/0.1 ml) (Group 3). Results: The mean logMAR [± standard deviation (SD)] BCVA improved from 0.82 (± 0.43) at baseline, to 0.14 (± 0.23) at 6-month follow-up (p&lt;0.001) in Group 1; from 0.80 (± 0.48) to 0.54 (± 0.45) (p&lt;0.001) in Group 2; and from 1.0 (± 0.40) to 0.46 (± 0.34) (p&lt;0.001) in Group 3. The mean central subfield thickness increased from 263.57 μm (± 35.7) at baseline to 274.57 μm (± 48.7) at 6-month follow-up (p=0.088) in Group 1; from 316.02 μm (± 100.4) to 339.56 μm (± 145.3) (p=0.184) in Group 2; and from 259.18 μm (± 97.9) to 282.21 μm (± 87.24) (p=0.044) in Group 3. Conclusions: Diabetic patients may significantly benefit from cataract surgery. This study provides evidence to support the use of intravitreal triamcinolone or bevacizumab at the time of cataract surgery in cases with pre-existent diabetic macular edema or moderate-severe non-proliferative diabetic retinopathy.","author":[{"dropping-particle":"","family":"Gallego-Pinazo","given":"Roberto","non-dropping-particle":"","parse-names":false,"suffix":""},{"dropping-particle":"","family":"Dolz-Marco","given":"Rosa","non-dropping-particle":"","parse-names":false,"suffix":""},{"dropping-particle":"","family":"Berrocal","given":"Maria","non-dropping-particle":"","parse-names":false,"suffix":""},{"dropping-particle":"","family":"Wu","given":"Lihteh","non-dropping-particle":"","parse-names":false,"suffix":""},{"dropping-particle":"","family":"Maia","given":"Mauricio","non-dropping-particle":"","parse-names":false,"suffix":""},{"dropping-particle":"","family":"Serrano","given":"Martín","non-dropping-particle":"","parse-names":false,"suffix":""},{"dropping-particle":"","family":"Alezzandrini","given":"Arturo","non-dropping-particle":"","parse-names":false,"suffix":""},{"dropping-particle":"","family":"Arévalo","given":"J. Fernando","non-dropping-particle":"","parse-names":false,"suffix":""},{"dropping-particle":"","family":"Díaz-Llopis","given":"Manuel","non-dropping-particle":"","parse-names":false,"suffix":""},{"dropping-particle":"","family":"Kozak","given":"I.","non-dropping-particle":"","parse-names":false,"suffix":""},{"dropping-particle":"","family":"Gupta","given":"V.","non-dropping-particle":"","parse-names":false,"suffix":""},{"dropping-particle":"","family":"Al-Rashaed","given":"S.","non-dropping-particle":"","parse-names":false,"suffix":""},{"dropping-particle":"","family":"Al-Kahtani","given":"E.","non-dropping-particle":"","parse-names":false,"suffix":""},{"dropping-particle":"","family":"Lasave","given":"A. F.","non-dropping-particle":"","parse-names":false,"suffix":""},{"dropping-particle":"","family":"Farah","given":"M.","non-dropping-particle":"","parse-names":false,"suffix":""},{"dropping-particle":"","family":"Penha","given":"F. M.","non-dropping-particle":"","parse-names":false,"suffix":""},{"dropping-particle":"","family":"Rodrigues","given":"E. B.","non-dropping-particle":"","parse-names":false,"suffix":""},{"dropping-particle":"","family":"Morales-Canton","given":"V.","non-dropping-particle":"","parse-names":false,"suffix":""},{"dropping-particle":"","family":"Fromow-Guerra","given":"J.","non-dropping-particle":"","parse-names":false,"suffix":""},{"dropping-particle":"","family":"Guerrero-Naranjo","given":"J. L.","non-dropping-particle":"","parse-names":false,"suffix":""},{"dropping-particle":"","family":"Dalma-Weiszhausz","given":"J.","non-dropping-particle":"","parse-names":false,"suffix":""},{"dropping-particle":"","family":"Martinez-Castellanos","given":"M. A.","non-dropping-particle":"","parse-names":false,"suffix":""},{"dropping-particle":"","family":"Quiroz-Mercado","given":"H.","non-dropping-particle":"","parse-names":false,"suffix":""},{"dropping-particle":"","family":"Velez-Montoya","given":"R.","non-dropping-particle":"","parse-names":false,"suffix":""},{"dropping-particle":"","family":"Rodriguez","given":"F. J.","non-dropping-particle":"","parse-names":false,"suffix":""},{"dropping-particle":"","family":"Gomez","given":"F. E.","non-dropping-particle":"","parse-names":false,"suffix":""},{"dropping-particle":"","family":"Brieke","given":"A. C.","non-dropping-particle":"","parse-names":false,"suffix":""},{"dropping-particle":"","family":"Berrocal","given":"M. H.","non-dropping-particle":"","parse-names":false,"suffix":""},{"dropping-particle":"","family":"Cruz-Villegas","given":"V.","non-dropping-particle":"","parse-names":false,"suffix":""},{"dropping-particle":"","family":"Graue-Wiechers","given":"F.","non-dropping-particle":"","parse-names":false,"suffix":""},{"dropping-particle":"","family":"Lozano-Rechy","given":"D.","non-dropping-particle":"","parse-names":false,"suffix":""},{"dropping-particle":"","family":"Ariza-Camacho","given":"E.","non-dropping-particle":"","parse-names":false,"suffix":""},{"dropping-particle":"","family":"Roca","given":"J. A.","non-dropping-particle":"","parse-names":false,"suffix":""},{"dropping-particle":"","family":"Chico","given":"R. G.","non-dropping-particle":"","parse-names":false,"suffix":""},{"dropping-particle":"","family":"Saravia","given":"M. J.","non-dropping-particle":"","parse-names":false,"suffix":""},{"dropping-particle":"","family":"Schlaen","given":"A.","non-dropping-particle":"","parse-names":false,"suffix":""},{"dropping-particle":"","family":"Lupinacci","given":"A.","non-dropping-particle":"","parse-names":false,"suffix":""},{"dropping-particle":"","family":"Gabin","given":"M. N.","non-dropping-particle":"","parse-names":false,"suffix":""},{"dropping-particle":"","family":"Avila","given":"M.","non-dropping-particle":"","parse-names":false,"suffix":""},{"dropping-particle":"","family":"Carla","given":"L.","non-dropping-particle":"","parse-names":false,"suffix":""},{"dropping-particle":"","family":"Cardillo","given":"J.","non-dropping-particle":"","parse-names":false,"suffix":""},{"dropping-particle":"","family":"Carpentier","given":"C.","non-dropping-particle":"","parse-names":false,"suffix":""},{"dropping-particle":"","family":"Verdaguer","given":"T. J.","non-dropping-particle":"","parse-names":false,"suffix":""},{"dropping-particle":"","family":"Verdaguer","given":"D. J.I.","non-dropping-particle":"","parse-names":false,"suffix":""},{"dropping-particle":"","family":"Sepúlveda","given":"G.","non-dropping-particle":"","parse-names":false,"suffix":""},{"dropping-particle":"","family":"Garcia","given":"B.","non-dropping-particle":"","parse-names":false,"suffix":""},{"dropping-particle":"","family":"Bregliano","given":"G.","non-dropping-particle":"","parse-names":false,"suffix":""},{"dropping-particle":"","family":"Alvira","given":"G.","non-dropping-particle":"","parse-names":false,"suffix":""},{"dropping-particle":"","family":"Flor","given":"P.","non-dropping-particle":"","parse-names":false,"suffix":""},{"dropping-particle":"","family":"Jaramillo","given":"F.","non-dropping-particle":"","parse-names":false,"suffix":""},{"dropping-particle":"","family":"Salom","given":"D.","non-dropping-particle":"","parse-names":false,"suffix":""},{"dropping-particle":"","family":"Martínez-Castillo","given":"S.","non-dropping-particle":"","parse-names":false,"suffix":""},{"dropping-particle":"","family":"Figueroa","given":"M.","non-dropping-particle":"","parse-names":false,"suffix":""},{"dropping-particle":"","family":"Contreras","given":"I.","non-dropping-particle":"","parse-names":false,"suffix":""},{"dropping-particle":"","family":"Ruiz-Casas","given":"D.","non-dropping-particle":"","parse-names":false,"suffix":""}],"container-title":"Arquivos Brasileiros de Oftalmologia","id":"ITEM-4","issue":"6","issued":{"date-parts":[["2014"]]},"page":"355-359","publisher":"Conselho Brasileiro De Oftalmologia","title":"Outcomes of cataract surgery in diabetic patients: Results of the pan american collaborative retina study group","type":"article-journal","volume":"77"},"uris":["http://www.mendeley.com/documents/?uuid=3c2d2282-0e39-3319-bfe4-137f14e504fb"]},{"id":"ITEM-5","itemData":{"DOI":"10.1136/bjophthalmol-2018-313437","ISSN":"14682079","PMID":"30819688","abstract":"Aim To report the 6-month results of a clinical trial that compared intravitreous bevacizumab (BVB) 1.25 mg versus triamcinolone acetonide (TA) 4 mg when administered as an adjunct during cataract surgery to patients with diabetic macular oedema (DMO). Methods Prospective, double-masked, single-centre (Royal Victorian Eye and Ear Hospital, Melbourne) clinical trial. Patients with visually significant cataract and centre-involving DMO (either current or prior) were randomised (1: 1) to receive either intravitreous BVB 1.25 mg or TA 4 mg at the time of cataract surgery and if required at review. Main outcome measures were changes in best-corrected visual acuity (BCVA) and central macular thickness (CMT) from baseline to the 6-month time point of this 12-month study. Results 61 eyes of 58 patients were enrolled. At baseline, both groups were similar in terms of BCVA and CMT (p&gt;0.2). At 6 months, there was no significant difference in vision between the groups, with mean letter gain of +21.4 (95% CI +14.5 to +28.4) in the TA group and +17.3 (95% CI +12.1 to +22.6) in the BVB group (p=0.35). The TA group had a significant sustained anatomical improvement at 6 months, with a reduction in CMT (-51.4 μm; 95% CI -98.2 to -4.7) compared with thickening in the BVB group (+15.6 μm; 95% CI -26.4 to +57.7, p=0.04). Conclusions When given as an adjunct to cataract surgery, both TA and BVB improved visual outcomes at 6 months postoperatively. However, only TA resulted in sustained improvement in CMT, with the majority not requiring any further treatment postoperatively.","author":[{"dropping-particle":"","family":"Kandasamy","given":"Rathika","non-dropping-particle":"","parse-names":false,"suffix":""},{"dropping-particle":"","family":"Constantinou","given":"Marios","non-dropping-particle":"","parse-names":false,"suffix":""},{"dropping-particle":"","family":"Rogers","given":"Sophie L.","non-dropping-particle":"","parse-names":false,"suffix":""},{"dropping-particle":"","family":"Sandhu","given":"Sukhpal Singh","non-dropping-particle":"","parse-names":false,"suffix":""},{"dropping-particle":"","family":"Wickremasinghe","given":"Sanjeewa","non-dropping-particle":"","parse-names":false,"suffix":""},{"dropping-particle":"","family":"Al-Qureshi","given":"Salmaan","non-dropping-particle":"","parse-names":false,"suffix":""},{"dropping-particle":"","family":"Lim","given":"Lyndell L.","non-dropping-particle":"","parse-names":false,"suffix":""}],"container-title":"British Journal of Ophthalmology","id":"ITEM-5","issue":"12","issued":{"date-parts":[["2019","12","1"]]},"page":"1753-1758","publisher":"BMJ Publishing Group","title":"Prospective randomised clinical trial of intravitreal bevacizumab versus triamcinolone in eyes with diabetic macular oedema undergoing cataract surgery: 6-month results","type":"article-journal","volume":"103"},"uris":["http://www.mendeley.com/documents/?uuid=fe73870b-c7f2-31b6-8888-85ec3751186c"]},{"id":"ITEM-6","itemData":{"DOI":"10.1097/IAE.0b013e31819c6302","ISSN":"0275004X","PMID":"19357559","abstract":"PURPOSE: To determine whether an intravitreal bevacizumab injection after phacoemulsification can improve cataract surgery visual outcomes in patients with diabetic macular edema by acting on the degree of edema. SETTING: Fundación Oftalmológica del Mediterráneo, Valencia, Spain. METHODS: We selected 26 consecutive diabetic patients with nonproliferative diabetic retinopathy and macular edema who were to undergo cataract surgery, and we divided them into two randomized groups to be studied prospectively. Group I included 13 eyes that were injected with intravitreal bevacizumab upon completion of cataract surgery; Group II included 13 control eyes that were injected with balanced salt solution. RESULTS: Preoperative macular thickness was 282.62 μm ± 57.64 in Group I and 310.38 μm ± 82.99 in Group II. Preoperative Snellen best-corrected visual acuity was 0.27 ± 0.17 and 0.24 ± 0.16 in Groups I and II, respectively. Best-corrected visual acuity at 3 and 6 months was better in Group I-0.4 ± 0.28 and 0.4 ± 0.27-whereas poorer results were observed in the control group-0.21 ± 0.13 and 0.14 ± 0.13. These mean macular thickness values differed significantly between groups at 3 months (P = 0.040) and 6 months (P = 0.004). Optical coherence tomography measured macular thickness was also better in Group I, 292.46 ± 104.75 μm at 3 months and 277.62 ± 92.99 μm at 6 months. For Group II, the results were 367.62 ± 75.24 μm at 3 months and 387.46 ± 74.11 μm at 6 months. These mean macular thickness values differed significantly between groups at 3 months (P = 0.046) and 6 months (P = 0.002). CONCLUSION: Intravitreal bevacizumab immediately after phacoemulsification prevents exacerbation of the macular edema seen in many diabetic patients undergoing cataract surgery. In addition, this effect seems to hold in the short term. Copyright © 2008 by the American Society of Plastic Surgeons.","author":[{"dropping-particle":"","family":"Lanzagorta-Aresti","given":"Aitor","non-dropping-particle":"","parse-names":false,"suffix":""},{"dropping-particle":"","family":"Palacios-Pozo","given":"Elena","non-dropping-particle":"","parse-names":false,"suffix":""},{"dropping-particle":"","family":"Menezo Rozalen","given":"Jose Luis","non-dropping-particle":"","parse-names":false,"suffix":""},{"dropping-particle":"","family":"Navea-Tejerina","given":"Amparo","non-dropping-particle":"","parse-names":false,"suffix":""}],"container-title":"Retina","id":"ITEM-6","issue":"4","issued":{"date-parts":[["2009","4"]]},"page":"530-535","publisher":"Retina","title":"Prevention of vision loss after cataract surgery in diabetic macular edema with intravitreal bevacizumab: A pilot study","type":"article-journal","volume":"29"},"uris":["http://www.mendeley.com/documents/?uuid=4ed8fcf6-eeb7-3384-8bee-44018f3e31af"]},{"id":"ITEM-7","itemData":{"DOI":"10.1089/jop.2011.0069","ISSN":"10807683","PMID":"22132722","abstract":"Objective: To evaluate efficacy of intravitreal injection of bevacizumab at the time of cataract surgery on the postoperative progression of diabetic retinopathy (DR) and diabetic maculopathy. Methods: Patients were randomized to a standardized procedure of phacoemulsification with intraocular lens implantation alone (control group; 30 eyes) or to receive 1.25mg intravitreal bevacizumab (0.05mL of solution prepared from avastin, 100mg/4mL vial) at the end of surgery (IVB group; 27 eyes). Efficacy measures included best-corrected visual acuity (BCVA) testing, optical coherence tomography (OCT), and ophthalmoscopic examination at each postoperative visit during a 6-month follow-up. Results: There were no significant differences in central macular thickness (CMT), BCVA, or systemic condition between the control and IVB groups at baseline. Progression of diabetic maculopathy occurred in 15 eyes (50%) in the control group and 2 eyes (7.4%) in the intervention group (P=0.0008). There was no statistically significant difference in postoperative visual acuity between the 2 groups after 6 months (P=0.5). Five eyes in the control group and 1 eye in the intervention group progressed to neovascular glaucoma. Difference in mean postoperative CMT was not statistically significant between both groups (P=0.54). Conclusions: Intravitreal administration of 1.25mg bevacizumab at the time of cataract surgery was safe and effective in preventing the progression of DR and diabetic maculopathy in patients with cataract and DR. © Copyright 2012, Mary Ann Liebert, Inc. 2012.","author":[{"dropping-particle":"","family":"Salehi","given":"Ali","non-dropping-particle":"","parse-names":false,"suffix":""},{"dropping-particle":"","family":"Beni","given":"Afsaneh Naderi","non-dropping-particle":"","parse-names":false,"suffix":""},{"dropping-particle":"","family":"Razmjoo","given":"Hassan","non-dropping-particle":"","parse-names":false,"suffix":""},{"dropping-particle":"","family":"Beni","given":"Zahra Naderi","non-dropping-particle":"","parse-names":false,"suffix":""}],"container-title":"Journal of Ocular Pharmacology and Therapeutics","id":"ITEM-7","issue":"3","issued":{"date-parts":[["2012"]]},"page":"212-218","title":"Phacoemulcification with intravitreal bevacizumab injection in patients with cataract and coexisting diabetic retinopathy: Prospective randomized study","type":"article-journal","volume":"28"},"uris":["http://www.mendeley.com/documents/?uuid=8ab98f46-106c-4a45-8b45-f2ccbe372bec"]},{"id":"ITEM-8","itemData":{"DOI":"10.1016/j.ophtha.2009.01.014","ISSN":"01616420","PMID":"19376589","abstract":"Purpose: To determine the feasibility and clinical effectiveness of intravitreal bevacizumab combined with cataract surgery for management of the postoperative increase of retinal thickness in patients with diabetic maculopathy. Design: Prospective, randomized, masked cohort study. Participants: Forty-two eyes with diabetic macular edema (DME) of 42 patients with type 2 diabetes mellitus. Methods: Patients were randomly assigned to receive either cataract surgery only (control; 21 eyes) or combined with intravitreal injection of 1.25 mg bevacizumab (21 eyes). Efficacy measures included best-corrected visual acuity (BCVA) testing, optical coherence tomography (OCT), and ophthalmoscopic examination. Main Outcome Measures: Retinal thickness (RT) on OCT and BCVA were measured at baseline and 1 and 3 months after surgery. Results: There were no significant differences in RT, BCVA, severity of cataract, or systemic condition between the control and bevacizumab groups at the baseline. One and 3 months after surgery, the control group showed a significant increase in RT, whereas the bevacizumab group showed a significant decrease. Although postoperatively the eyes in both groups showed a significant improvement of BCVA, bevacizumab-treated eyes showed significantly better results (mean logarithm of the minimum angle of resolution, 0.38) than the control group (0.51) at month 3. There was a significant relationship between RT and visual acuity (VA) postoperatively in the control (P = 0.0001) and bevacizumab (P = 0.0141) groups. No systemic or ocular adverse events were observed. Conclusions: Short-term results suggest that intravitreal bevacizumab has the potential not only to prevent the increase in RT, but also reduce the RT of eyes with DME after cataract surgery. Further improvement of VA in bevacizumab-treated eyes may be dependent on a reduction in central RT. Financial Disclosure(s): The authors have no proprietary or commercial interest in any materials discussed in this article. © 2009 American Academy of Ophthalmology.","author":[{"dropping-particle":"","family":"Takamura","given":"Yoshihiro","non-dropping-particle":"","parse-names":false,"suffix":""},{"dropping-particle":"","family":"Kubo","given":"Eri","non-dropping-particle":"","parse-names":false,"suffix":""},{"dropping-particle":"","family":"Akagi","given":"Yoshio","non-dropping-particle":"","parse-names":false,"suffix":""}],"container-title":"Ophthalmology","id":"ITEM-8","issue":"6","issued":{"date-parts":[["2009"]]},"page":"1151-1157","publisher":"American Academy of Ophthalmology","title":"Analysis of the Effect of Intravitreal Bevacizumab Injection on Diabetic Macular Edema after Cataract Surgery","type":"article-journal","volume":"116"},"uris":["http://www.mendeley.com/documents/?uuid=c98f8f87-556b-4ae2-adc1-15eed344cf7a"]},{"id":"ITEM-9","itemData":{"ISSN":"00309982","PMID":"21381615","abstract":"Objective: To study the visual outcome in patients subjected to cataract extraction with prior grid laser and intraoperative intravitreal bevacizumab injection. Methods: This prospective case series comprised of 38 patients subjected to phacoemulsification and in the bag intraocular lens implantation at Al-Noor Eye Hospital and Sindh Govt Lyari General Hospital Karachi from January 2007 to December 2008. All the patients had prior macular grid treatment and intra-operative injection of intravitreal Avastin. Diabetes mellitus duration, preoperative glycosylated haemoglobin (HbA1c) level and other systemic and local complications of diabetes were recorded. The patients were clinically assessed with biomicroscopic examination preoperatively, and postoperatively on day 1, week 1, and in months 1, 2, 3 and 6 respectively. Visual acuity and state of macular oedema was clinically assessed and documented. Results: Out of thirty-eight patients, eighteen were males and 20 were females. Mean duration of diabetes was 9.92 ± 5.5 years (Range 4-16) while that of hypertension was 7.87 ± 3.66 years (Range = 2-15). HbA1c level was 8.36% ± 1.93% (range 6.3 - 12.3). Thirty-one (81.5%) patients had HbA1c level 8.0% or above indicating a poor control. At 6 months of follow up best corrected distant visual acuity of 6/6 to 6/9 was achieved in 23(60.5%), 6/12 in 11(28.9%) and 6/24 in 4(10.5%) cases while best corrected near acuity of N/6 was achieved in 22(57.8%) N/8 in 12(31.4%) and N/12 in 4(10.5%) cases. At 6 months follow up visual acuity declined in two cases because of uncontrolled diabetes and hypertension. Conclusion: Cataract surgery in diabetic patients with macular oedema and hypertension has a good visual outcome if prior macular grid laser is performed and intra-vitreal anti VEGF is injected during surgery (JPMA 60:836; 2010).","author":[{"dropping-particle":"","family":"Wahab","given":"Shahid","non-dropping-particle":"","parse-names":false,"suffix":""},{"dropping-particle":"","family":"Ahmed","given":"Jamshed","non-dropping-particle":"","parse-names":false,"suffix":""}],"container-title":"Journal of the Pakistan Medical Association","id":"ITEM-9","issue":"10","issued":{"date-parts":[["2010"]]},"page":"836-839","title":"Management of cataract with macular oedema due to diabetes mellitus type-II and hypertension with grid laser prior to surgery and intra-vitreal bevacizumab (Avastin) peroperatively","type":"article-journal","volume":"60"},"uris":["http://www.mendeley.com/documents/?uuid=b523523c-b535-4bc3-aa55-074e2d4386d9"]}],"mendeley":{"formattedCitation":"&lt;sup&gt;12,25–32&lt;/sup&gt;","plainTextFormattedCitation":"12,25–32","previouslyFormattedCitation":"&lt;sup&gt;12,25–32&lt;/sup&gt;"},"properties":{"noteIndex":0},"schema":"https://github.com/citation-style-language/schema/raw/master/csl-citation.json"}</w:instrText>
      </w:r>
      <w:r w:rsidR="002E11A6">
        <w:rPr>
          <w:rFonts w:ascii="Times New Roman" w:hAnsi="Times New Roman" w:cs="Times New Roman"/>
          <w:sz w:val="28"/>
          <w:lang w:val="en-US"/>
        </w:rPr>
        <w:fldChar w:fldCharType="separate"/>
      </w:r>
      <w:r w:rsidR="00AB2BB4" w:rsidRPr="00AB2BB4">
        <w:rPr>
          <w:rFonts w:ascii="Times New Roman" w:hAnsi="Times New Roman" w:cs="Times New Roman"/>
          <w:noProof/>
          <w:sz w:val="28"/>
          <w:vertAlign w:val="superscript"/>
          <w:lang w:val="en-US"/>
        </w:rPr>
        <w:t>12,25–32</w:t>
      </w:r>
      <w:r w:rsidR="002E11A6">
        <w:rPr>
          <w:rFonts w:ascii="Times New Roman" w:hAnsi="Times New Roman" w:cs="Times New Roman"/>
          <w:sz w:val="28"/>
          <w:lang w:val="en-US"/>
        </w:rPr>
        <w:fldChar w:fldCharType="end"/>
      </w:r>
      <w:r w:rsidR="00B71D33">
        <w:rPr>
          <w:rFonts w:ascii="Times New Roman" w:hAnsi="Times New Roman" w:cs="Times New Roman"/>
          <w:sz w:val="28"/>
          <w:lang w:val="en-US"/>
        </w:rPr>
        <w:t xml:space="preserve"> ranibizumab in </w:t>
      </w:r>
      <w:r w:rsidR="00FE4BCD">
        <w:rPr>
          <w:rFonts w:ascii="Times New Roman" w:hAnsi="Times New Roman" w:cs="Times New Roman"/>
          <w:sz w:val="28"/>
          <w:lang w:val="en-US"/>
        </w:rPr>
        <w:t>2</w:t>
      </w:r>
      <w:r w:rsidR="002E11A6">
        <w:rPr>
          <w:rFonts w:ascii="Times New Roman" w:hAnsi="Times New Roman" w:cs="Times New Roman"/>
          <w:sz w:val="28"/>
          <w:lang w:val="en-US"/>
        </w:rPr>
        <w:fldChar w:fldCharType="begin" w:fldLock="1"/>
      </w:r>
      <w:r w:rsidR="008B1999">
        <w:rPr>
          <w:rFonts w:ascii="Times New Roman" w:hAnsi="Times New Roman" w:cs="Times New Roman"/>
          <w:sz w:val="28"/>
          <w:lang w:val="en-US"/>
        </w:rPr>
        <w:instrText>ADDIN CSL_CITATION {"citationItems":[{"id":"ITEM-1","itemData":{"DOI":"10.1097/IAE.0b013e31824bebb8","ISSN":"0275004X","PMID":"22495327","abstract":"PURPOSE: To investigate macular thickness and visual acuity changes after 1 intravitreal injection of 0.5-mg ranibizumab during phacoemulsification cataract surgery in eyes with diabetic macular edema refractory to laser treatment. METHODS: Eleven eyes of 11 patients with diabetic macular edema refractory to modified Early Treatment Diabetic Retinopathy Study laser therapy received intravitreal during phacoemulsification cataract surgery. Comprehensive ophthalmic evaluation was performed preoperatively and at 1, 4, 8 ± 1, and 12 ± 2 weeks postoperatively. Main outcome measures included central subfield thickness and best-corrected Early Treatment Diabetic Retinopathy Study visual acuity. RESULTS: Eleven patients completed the 12-week study visit. Mean central subfield thickness (±SEM) was 399.82 ± 29.50 μm at baseline and did not change significantly at any postoperative study visit (P &gt; 0.05). Mean (±SEM) best-corrected Early Treatment Diabetic Retinopathy Study visual acuity was 0.95 ± 0.13 logarithm of the minimum angle of resolution (20/200) at baseline and was significantly improved at Weeks 1 (0.38 ± 0.13), 4 (0.38 ± 0.11), 8 (0.35 ± 0.08), and 12 (0.46 ± 0.12) after treatment (P &lt; 0.05). CONCLUSION: In this case series of patients with diabetic macular edema refractory to laser therapy, intravitreal ranibizumab administered during cataract surgery was associated with no significant change in central subfield thickness postoperatively. Significant improvement in best-corrected Early Treatment Diabetic Retinopathy Study visual acuity was observed after treatment, likely because of cataract removal. © Lippincott Williams &amp; Wilkins.","author":[{"dropping-particle":"","family":"Rauen","given":"Paulo I.","non-dropping-particle":"","parse-names":false,"suffix":""},{"dropping-particle":"","family":"Ribeiro","given":"Jefferson A.S.","non-dropping-particle":"","parse-names":false,"suffix":""},{"dropping-particle":"","family":"Almeida","given":"Felipe P.P.","non-dropping-particle":"","parse-names":false,"suffix":""},{"dropping-particle":"","family":"Scott","given":"Ingrid U.","non-dropping-particle":"","parse-names":false,"suffix":""},{"dropping-particle":"","family":"Messias","given":"André","non-dropping-particle":"","parse-names":false,"suffix":""},{"dropping-particle":"","family":"Jorge","given":"Rodrigo","non-dropping-particle":"","parse-names":false,"suffix":""}],"container-title":"Retina","id":"ITEM-1","issue":"9","issued":{"date-parts":[["2012"]]},"page":"1799-1803","title":"Intravitreal injection of ranibizumab during cataract surgery in patients with diabetic macular edema","type":"article-journal","volume":"32"},"uris":["http://www.mendeley.com/documents/?uuid=9665b537-76a4-4455-9e79-9d26a640a60a"]},{"id":"ITEM-2","itemData":{"DOI":"10.1155/2016/7945619","ISSN":"20900058","abstract":"Purpose. To compare the efficacy of perioperative ranibizumab injections on diabetic macular edema (DME) in patients undergoing cataract surgery. Methods. This study included 59 eyes of 59 patients. All patients had advanced cataract with DME and underwent an uneventful phacoemulsification surgery. There were 3 subgroups. The first group received intravitreal ranibizumab injection 2 weeks preoperatively, the second group received intraoperatively, and the third group received 2 weeks postoperatively. Follow-up examinations were performed at 1 week as well as at 1 and 3 months. Results. Baseline visual acuity showed a significant increase in all groups at 1 month. In group 1, compared to baseline value, foveal thickness (FT) increased significantly at 1 month and showed a significant decrease up to month 3. In group 2, FT increased at month 1 and this continued up to month 3. In group 3, FT increased at month 1 and was almost stable up to month 3. There were not any significant differences for visual acuity and FT between the groups. Conclusions. Although intrapostoperative ranibizumab injection for DME seems to be more effective than preoperative injections in patients undergoing cataract surgery, the treatment still needs to be continued following surgery.","author":[{"dropping-particle":"","family":"Yumuşak","given":"Erhan","non-dropping-particle":"","parse-names":false,"suffix":""},{"dropping-particle":"","family":"Örnek","given":"Kemal","non-dropping-particle":"","parse-names":false,"suffix":""}],"container-title":"Journal of Ophthalmology","id":"ITEM-2","issued":{"date-parts":[["2016"]]},"title":"Comparison of Perioperative Ranibizumab Injections for Diabetic Macular Edema in Patients Undergoing Cataract Surgery","type":"article-journal","volume":"2016"},"uris":["http://www.mendeley.com/documents/?uuid=b02aff12-1b14-448f-8db0-d561b99b4191"]}],"mendeley":{"formattedCitation":"&lt;sup&gt;33,34&lt;/sup&gt;","plainTextFormattedCitation":"33,34","previouslyFormattedCitation":"&lt;sup&gt;33,34&lt;/sup&gt;"},"properties":{"noteIndex":0},"schema":"https://github.com/citation-style-language/schema/raw/master/csl-citation.json"}</w:instrText>
      </w:r>
      <w:r w:rsidR="002E11A6">
        <w:rPr>
          <w:rFonts w:ascii="Times New Roman" w:hAnsi="Times New Roman" w:cs="Times New Roman"/>
          <w:sz w:val="28"/>
          <w:lang w:val="en-US"/>
        </w:rPr>
        <w:fldChar w:fldCharType="separate"/>
      </w:r>
      <w:r w:rsidR="00AB2BB4" w:rsidRPr="00AB2BB4">
        <w:rPr>
          <w:rFonts w:ascii="Times New Roman" w:hAnsi="Times New Roman" w:cs="Times New Roman"/>
          <w:noProof/>
          <w:sz w:val="28"/>
          <w:vertAlign w:val="superscript"/>
          <w:lang w:val="en-US"/>
        </w:rPr>
        <w:t>33,34</w:t>
      </w:r>
      <w:r w:rsidR="002E11A6">
        <w:rPr>
          <w:rFonts w:ascii="Times New Roman" w:hAnsi="Times New Roman" w:cs="Times New Roman"/>
          <w:sz w:val="28"/>
          <w:lang w:val="en-US"/>
        </w:rPr>
        <w:fldChar w:fldCharType="end"/>
      </w:r>
      <w:r w:rsidR="00B71D33">
        <w:rPr>
          <w:rFonts w:ascii="Times New Roman" w:hAnsi="Times New Roman" w:cs="Times New Roman"/>
          <w:sz w:val="28"/>
          <w:lang w:val="en-US"/>
        </w:rPr>
        <w:t xml:space="preserve"> In all studies except one,</w:t>
      </w:r>
      <w:r w:rsidR="002E11A6">
        <w:rPr>
          <w:rFonts w:ascii="Times New Roman" w:hAnsi="Times New Roman" w:cs="Times New Roman"/>
          <w:sz w:val="28"/>
          <w:lang w:val="en-US"/>
        </w:rPr>
        <w:fldChar w:fldCharType="begin" w:fldLock="1"/>
      </w:r>
      <w:r w:rsidR="008B1999">
        <w:rPr>
          <w:rFonts w:ascii="Times New Roman" w:hAnsi="Times New Roman" w:cs="Times New Roman"/>
          <w:sz w:val="28"/>
          <w:lang w:val="en-US"/>
        </w:rPr>
        <w:instrText>ADDIN CSL_CITATION {"citationItems":[{"id":"ITEM-1","itemData":{"DOI":"10.1136/bjophthalmol-2018-313437","ISSN":"14682079","PMID":"30819688","abstract":"Aim To report the 6-month results of a clinical trial that compared intravitreous bevacizumab (BVB) 1.25 mg versus triamcinolone acetonide (TA) 4 mg when administered as an adjunct during cataract surgery to patients with diabetic macular oedema (DMO). Methods Prospective, double-masked, single-centre (Royal Victorian Eye and Ear Hospital, Melbourne) clinical trial. Patients with visually significant cataract and centre-involving DMO (either current or prior) were randomised (1: 1) to receive either intravitreous BVB 1.25 mg or TA 4 mg at the time of cataract surgery and if required at review. Main outcome measures were changes in best-corrected visual acuity (BCVA) and central macular thickness (CMT) from baseline to the 6-month time point of this 12-month study. Results 61 eyes of 58 patients were enrolled. At baseline, both groups were similar in terms of BCVA and CMT (p&gt;0.2). At 6 months, there was no significant difference in vision between the groups, with mean letter gain of +21.4 (95% CI +14.5 to +28.4) in the TA group and +17.3 (95% CI +12.1 to +22.6) in the BVB group (p=0.35). The TA group had a significant sustained anatomical improvement at 6 months, with a reduction in CMT (-51.4 μm; 95% CI -98.2 to -4.7) compared with thickening in the BVB group (+15.6 μm; 95% CI -26.4 to +57.7, p=0.04). Conclusions When given as an adjunct to cataract surgery, both TA and BVB improved visual outcomes at 6 months postoperatively. However, only TA resulted in sustained improvement in CMT, with the majority not requiring any further treatment postoperatively.","author":[{"dropping-particle":"","family":"Kandasamy","given":"Rathika","non-dropping-particle":"","parse-names":false,"suffix":""},{"dropping-particle":"","family":"Constantinou","given":"Marios","non-dropping-particle":"","parse-names":false,"suffix":""},{"dropping-particle":"","family":"Rogers","given":"Sophie L.","non-dropping-particle":"","parse-names":false,"suffix":""},{"dropping-particle":"","family":"Sandhu","given":"Sukhpal Singh","non-dropping-particle":"","parse-names":false,"suffix":""},{"dropping-particle":"","family":"Wickremasinghe","given":"Sanjeewa","non-dropping-particle":"","parse-names":false,"suffix":""},{"dropping-particle":"","family":"Al-Qureshi","given":"Salmaan","non-dropping-particle":"","parse-names":false,"suffix":""},{"dropping-particle":"","family":"Lim","given":"Lyndell L.","non-dropping-particle":"","parse-names":false,"suffix":""}],"container-title":"British Journal of Ophthalmology","id":"ITEM-1","issue":"12","issued":{"date-parts":[["2019","12","1"]]},"page":"1753-1758","publisher":"BMJ Publishing Group","title":"Prospective randomised clinical trial of intravitreal bevacizumab versus triamcinolone in eyes with diabetic macular oedema undergoing cataract surgery: 6-month results","type":"article-journal","volume":"103"},"uris":["http://www.mendeley.com/documents/?uuid=fe73870b-c7f2-31b6-8888-85ec3751186c"]}],"mendeley":{"formattedCitation":"&lt;sup&gt;28&lt;/sup&gt;","plainTextFormattedCitation":"28","previouslyFormattedCitation":"&lt;sup&gt;28&lt;/sup&gt;"},"properties":{"noteIndex":0},"schema":"https://github.com/citation-style-language/schema/raw/master/csl-citation.json"}</w:instrText>
      </w:r>
      <w:r w:rsidR="002E11A6">
        <w:rPr>
          <w:rFonts w:ascii="Times New Roman" w:hAnsi="Times New Roman" w:cs="Times New Roman"/>
          <w:sz w:val="28"/>
          <w:lang w:val="en-US"/>
        </w:rPr>
        <w:fldChar w:fldCharType="separate"/>
      </w:r>
      <w:r w:rsidR="00AB2BB4" w:rsidRPr="00AB2BB4">
        <w:rPr>
          <w:rFonts w:ascii="Times New Roman" w:hAnsi="Times New Roman" w:cs="Times New Roman"/>
          <w:noProof/>
          <w:sz w:val="28"/>
          <w:vertAlign w:val="superscript"/>
          <w:lang w:val="en-US"/>
        </w:rPr>
        <w:t>28</w:t>
      </w:r>
      <w:r w:rsidR="002E11A6">
        <w:rPr>
          <w:rFonts w:ascii="Times New Roman" w:hAnsi="Times New Roman" w:cs="Times New Roman"/>
          <w:sz w:val="28"/>
          <w:lang w:val="en-US"/>
        </w:rPr>
        <w:fldChar w:fldCharType="end"/>
      </w:r>
      <w:r w:rsidR="00B71D33">
        <w:rPr>
          <w:rFonts w:ascii="Times New Roman" w:hAnsi="Times New Roman" w:cs="Times New Roman"/>
          <w:sz w:val="28"/>
          <w:lang w:val="en-US"/>
        </w:rPr>
        <w:t xml:space="preserve"> no additional intravitreal anti-VEGF injection were administered </w:t>
      </w:r>
      <w:r w:rsidR="002278D9">
        <w:rPr>
          <w:rFonts w:ascii="Times New Roman" w:hAnsi="Times New Roman" w:cs="Times New Roman"/>
          <w:sz w:val="28"/>
          <w:lang w:val="en-US"/>
        </w:rPr>
        <w:t>throughout</w:t>
      </w:r>
      <w:r w:rsidR="00B71D33">
        <w:rPr>
          <w:rFonts w:ascii="Times New Roman" w:hAnsi="Times New Roman" w:cs="Times New Roman"/>
          <w:sz w:val="28"/>
          <w:lang w:val="en-US"/>
        </w:rPr>
        <w:t xml:space="preserve"> </w:t>
      </w:r>
      <w:r w:rsidR="002278D9">
        <w:rPr>
          <w:rFonts w:ascii="Times New Roman" w:hAnsi="Times New Roman" w:cs="Times New Roman"/>
          <w:sz w:val="28"/>
          <w:lang w:val="en-US"/>
        </w:rPr>
        <w:t>the study period;</w:t>
      </w:r>
      <w:r w:rsidR="00B71D33">
        <w:rPr>
          <w:rFonts w:ascii="Times New Roman" w:hAnsi="Times New Roman" w:cs="Times New Roman"/>
          <w:sz w:val="28"/>
          <w:lang w:val="en-US"/>
        </w:rPr>
        <w:t xml:space="preserve"> in </w:t>
      </w:r>
      <w:r w:rsidR="002278D9">
        <w:rPr>
          <w:rFonts w:ascii="Times New Roman" w:hAnsi="Times New Roman" w:cs="Times New Roman"/>
          <w:sz w:val="28"/>
          <w:lang w:val="en-US"/>
        </w:rPr>
        <w:t>Kandasamy</w:t>
      </w:r>
      <w:r w:rsidR="00B71D33">
        <w:rPr>
          <w:rFonts w:ascii="Times New Roman" w:hAnsi="Times New Roman" w:cs="Times New Roman"/>
          <w:sz w:val="28"/>
          <w:lang w:val="en-US"/>
        </w:rPr>
        <w:t>’s trial a mean of 1.42 injections of bevacizumab were given</w:t>
      </w:r>
      <w:r w:rsidR="002278D9">
        <w:rPr>
          <w:rFonts w:ascii="Times New Roman" w:hAnsi="Times New Roman" w:cs="Times New Roman"/>
          <w:sz w:val="28"/>
          <w:lang w:val="en-US"/>
        </w:rPr>
        <w:t xml:space="preserve"> during a 6-month follow-up.</w:t>
      </w:r>
      <w:r w:rsidR="002E11A6">
        <w:rPr>
          <w:rFonts w:ascii="Times New Roman" w:hAnsi="Times New Roman" w:cs="Times New Roman"/>
          <w:sz w:val="28"/>
          <w:lang w:val="en-US"/>
        </w:rPr>
        <w:fldChar w:fldCharType="begin" w:fldLock="1"/>
      </w:r>
      <w:r w:rsidR="008B1999">
        <w:rPr>
          <w:rFonts w:ascii="Times New Roman" w:hAnsi="Times New Roman" w:cs="Times New Roman"/>
          <w:sz w:val="28"/>
          <w:lang w:val="en-US"/>
        </w:rPr>
        <w:instrText>ADDIN CSL_CITATION {"citationItems":[{"id":"ITEM-1","itemData":{"DOI":"10.1136/bjophthalmol-2018-313437","ISSN":"14682079","PMID":"30819688","abstract":"Aim To report the 6-month results of a clinical trial that compared intravitreous bevacizumab (BVB) 1.25 mg versus triamcinolone acetonide (TA) 4 mg when administered as an adjunct during cataract surgery to patients with diabetic macular oedema (DMO). Methods Prospective, double-masked, single-centre (Royal Victorian Eye and Ear Hospital, Melbourne) clinical trial. Patients with visually significant cataract and centre-involving DMO (either current or prior) were randomised (1: 1) to receive either intravitreous BVB 1.25 mg or TA 4 mg at the time of cataract surgery and if required at review. Main outcome measures were changes in best-corrected visual acuity (BCVA) and central macular thickness (CMT) from baseline to the 6-month time point of this 12-month study. Results 61 eyes of 58 patients were enrolled. At baseline, both groups were similar in terms of BCVA and CMT (p&gt;0.2). At 6 months, there was no significant difference in vision between the groups, with mean letter gain of +21.4 (95% CI +14.5 to +28.4) in the TA group and +17.3 (95% CI +12.1 to +22.6) in the BVB group (p=0.35). The TA group had a significant sustained anatomical improvement at 6 months, with a reduction in CMT (-51.4 μm; 95% CI -98.2 to -4.7) compared with thickening in the BVB group (+15.6 μm; 95% CI -26.4 to +57.7, p=0.04). Conclusions When given as an adjunct to cataract surgery, both TA and BVB improved visual outcomes at 6 months postoperatively. However, only TA resulted in sustained improvement in CMT, with the majority not requiring any further treatment postoperatively.","author":[{"dropping-particle":"","family":"Kandasamy","given":"Rathika","non-dropping-particle":"","parse-names":false,"suffix":""},{"dropping-particle":"","family":"Constantinou","given":"Marios","non-dropping-particle":"","parse-names":false,"suffix":""},{"dropping-particle":"","family":"Rogers","given":"Sophie L.","non-dropping-particle":"","parse-names":false,"suffix":""},{"dropping-particle":"","family":"Sandhu","given":"Sukhpal Singh","non-dropping-particle":"","parse-names":false,"suffix":""},{"dropping-particle":"","family":"Wickremasinghe","given":"Sanjeewa","non-dropping-particle":"","parse-names":false,"suffix":""},{"dropping-particle":"","family":"Al-Qureshi","given":"Salmaan","non-dropping-particle":"","parse-names":false,"suffix":""},{"dropping-particle":"","family":"Lim","given":"Lyndell L.","non-dropping-particle":"","parse-names":false,"suffix":""}],"container-title":"British Journal of Ophthalmology","id":"ITEM-1","issue":"12","issued":{"date-parts":[["2019","12","1"]]},"page":"1753-1758","publisher":"BMJ Publishing Group","title":"Prospective randomised clinical trial of intravitreal bevacizumab versus triamcinolone in eyes with diabetic macular oedema undergoing cataract surgery: 6-month results","type":"article-journal","volume":"103"},"uris":["http://www.mendeley.com/documents/?uuid=fe73870b-c7f2-31b6-8888-85ec3751186c"]}],"mendeley":{"formattedCitation":"&lt;sup&gt;28&lt;/sup&gt;","plainTextFormattedCitation":"28","previouslyFormattedCitation":"&lt;sup&gt;28&lt;/sup&gt;"},"properties":{"noteIndex":0},"schema":"https://github.com/citation-style-language/schema/raw/master/csl-citation.json"}</w:instrText>
      </w:r>
      <w:r w:rsidR="002E11A6">
        <w:rPr>
          <w:rFonts w:ascii="Times New Roman" w:hAnsi="Times New Roman" w:cs="Times New Roman"/>
          <w:sz w:val="28"/>
          <w:lang w:val="en-US"/>
        </w:rPr>
        <w:fldChar w:fldCharType="separate"/>
      </w:r>
      <w:r w:rsidR="00AB2BB4" w:rsidRPr="00AB2BB4">
        <w:rPr>
          <w:rFonts w:ascii="Times New Roman" w:hAnsi="Times New Roman" w:cs="Times New Roman"/>
          <w:noProof/>
          <w:sz w:val="28"/>
          <w:vertAlign w:val="superscript"/>
          <w:lang w:val="en-US"/>
        </w:rPr>
        <w:t>28</w:t>
      </w:r>
      <w:r w:rsidR="002E11A6">
        <w:rPr>
          <w:rFonts w:ascii="Times New Roman" w:hAnsi="Times New Roman" w:cs="Times New Roman"/>
          <w:sz w:val="28"/>
          <w:lang w:val="en-US"/>
        </w:rPr>
        <w:fldChar w:fldCharType="end"/>
      </w:r>
      <w:r w:rsidR="002278D9">
        <w:rPr>
          <w:rFonts w:ascii="Times New Roman" w:hAnsi="Times New Roman" w:cs="Times New Roman"/>
          <w:sz w:val="28"/>
          <w:lang w:val="en-US"/>
        </w:rPr>
        <w:t xml:space="preserve"> </w:t>
      </w:r>
      <w:r w:rsidR="00585C7B">
        <w:rPr>
          <w:rFonts w:ascii="Times New Roman" w:hAnsi="Times New Roman" w:cs="Times New Roman"/>
          <w:sz w:val="28"/>
          <w:lang w:val="en-US"/>
        </w:rPr>
        <w:t>Yumusak and Ornek</w:t>
      </w:r>
      <w:r w:rsidR="00585C7B">
        <w:rPr>
          <w:rFonts w:ascii="Times New Roman" w:hAnsi="Times New Roman" w:cs="Times New Roman"/>
          <w:sz w:val="28"/>
          <w:lang w:val="en-US"/>
        </w:rPr>
        <w:fldChar w:fldCharType="begin" w:fldLock="1"/>
      </w:r>
      <w:r w:rsidR="008B1999">
        <w:rPr>
          <w:rFonts w:ascii="Times New Roman" w:hAnsi="Times New Roman" w:cs="Times New Roman"/>
          <w:sz w:val="28"/>
          <w:lang w:val="en-US"/>
        </w:rPr>
        <w:instrText>ADDIN CSL_CITATION {"citationItems":[{"id":"ITEM-1","itemData":{"DOI":"10.1155/2016/7945619","ISSN":"20900058","abstract":"Purpose. To compare the efficacy of perioperative ranibizumab injections on diabetic macular edema (DME) in patients undergoing cataract surgery. Methods. This study included 59 eyes of 59 patients. All patients had advanced cataract with DME and underwent an uneventful phacoemulsification surgery. There were 3 subgroups. The first group received intravitreal ranibizumab injection 2 weeks preoperatively, the second group received intraoperatively, and the third group received 2 weeks postoperatively. Follow-up examinations were performed at 1 week as well as at 1 and 3 months. Results. Baseline visual acuity showed a significant increase in all groups at 1 month. In group 1, compared to baseline value, foveal thickness (FT) increased significantly at 1 month and showed a significant decrease up to month 3. In group 2, FT increased at month 1 and this continued up to month 3. In group 3, FT increased at month 1 and was almost stable up to month 3. There were not any significant differences for visual acuity and FT between the groups. Conclusions. Although intrapostoperative ranibizumab injection for DME seems to be more effective than preoperative injections in patients undergoing cataract surgery, the treatment still needs to be continued following surgery.","author":[{"dropping-particle":"","family":"Yumuşak","given":"Erhan","non-dropping-particle":"","parse-names":false,"suffix":""},{"dropping-particle":"","family":"Örnek","given":"Kemal","non-dropping-particle":"","parse-names":false,"suffix":""}],"container-title":"Journal of Ophthalmology","id":"ITEM-1","issued":{"date-parts":[["2016"]]},"title":"Comparison of Perioperative Ranibizumab Injections for Diabetic Macular Edema in Patients Undergoing Cataract Surgery","type":"article-journal","volume":"2016"},"uris":["http://www.mendeley.com/documents/?uuid=b02aff12-1b14-448f-8db0-d561b99b4191"]}],"mendeley":{"formattedCitation":"&lt;sup&gt;33&lt;/sup&gt;","plainTextFormattedCitation":"33","previouslyFormattedCitation":"&lt;sup&gt;33&lt;/sup&gt;"},"properties":{"noteIndex":0},"schema":"https://github.com/citation-style-language/schema/raw/master/csl-citation.json"}</w:instrText>
      </w:r>
      <w:r w:rsidR="00585C7B">
        <w:rPr>
          <w:rFonts w:ascii="Times New Roman" w:hAnsi="Times New Roman" w:cs="Times New Roman"/>
          <w:sz w:val="28"/>
          <w:lang w:val="en-US"/>
        </w:rPr>
        <w:fldChar w:fldCharType="separate"/>
      </w:r>
      <w:r w:rsidR="00585C7B" w:rsidRPr="00AB2BB4">
        <w:rPr>
          <w:rFonts w:ascii="Times New Roman" w:hAnsi="Times New Roman" w:cs="Times New Roman"/>
          <w:noProof/>
          <w:sz w:val="28"/>
          <w:vertAlign w:val="superscript"/>
          <w:lang w:val="en-US"/>
        </w:rPr>
        <w:t>33</w:t>
      </w:r>
      <w:r w:rsidR="00585C7B">
        <w:rPr>
          <w:rFonts w:ascii="Times New Roman" w:hAnsi="Times New Roman" w:cs="Times New Roman"/>
          <w:sz w:val="28"/>
          <w:lang w:val="en-US"/>
        </w:rPr>
        <w:fldChar w:fldCharType="end"/>
      </w:r>
      <w:r w:rsidR="00585C7B">
        <w:rPr>
          <w:rFonts w:ascii="Times New Roman" w:hAnsi="Times New Roman" w:cs="Times New Roman"/>
          <w:sz w:val="28"/>
          <w:lang w:val="en-US"/>
        </w:rPr>
        <w:t xml:space="preserve"> included in their study three different groups: eyes receiving an intravitreal ranibizumab injection 2 weeks before cataract surgery; eyes receiving an intravitreal ranibizumab injection at the same time of cataract surgery; eyes receiving an intravitral ranibizumab injections 2 weeks after cataract surgery. Only the cohort receiving an intravitreal ranibizumab injection in combination with cataract surgery was included in the present systematic review. </w:t>
      </w:r>
      <w:r w:rsidR="00705523">
        <w:rPr>
          <w:rFonts w:ascii="Times New Roman" w:hAnsi="Times New Roman" w:cs="Times New Roman"/>
          <w:sz w:val="28"/>
          <w:lang w:val="en-US"/>
        </w:rPr>
        <w:t>Complications recorded in the studies included in the anti-VEGF group are shown in Table 2. No case</w:t>
      </w:r>
      <w:r w:rsidR="00BC1939">
        <w:rPr>
          <w:rFonts w:ascii="Times New Roman" w:hAnsi="Times New Roman" w:cs="Times New Roman"/>
          <w:sz w:val="28"/>
          <w:lang w:val="en-US"/>
        </w:rPr>
        <w:t>s of endophthalmitis were</w:t>
      </w:r>
      <w:r w:rsidR="00705523">
        <w:rPr>
          <w:rFonts w:ascii="Times New Roman" w:hAnsi="Times New Roman" w:cs="Times New Roman"/>
          <w:sz w:val="28"/>
          <w:lang w:val="en-US"/>
        </w:rPr>
        <w:t xml:space="preserve"> reported. </w:t>
      </w:r>
    </w:p>
    <w:p w14:paraId="5CDC1F2E" w14:textId="44BB8EE6" w:rsidR="009A4941" w:rsidRDefault="009A4941" w:rsidP="0042285F">
      <w:pPr>
        <w:rPr>
          <w:rFonts w:ascii="Times New Roman" w:hAnsi="Times New Roman" w:cs="Times New Roman"/>
          <w:b/>
          <w:sz w:val="28"/>
          <w:lang w:val="en-US"/>
        </w:rPr>
      </w:pPr>
      <w:r>
        <w:rPr>
          <w:rFonts w:ascii="Times New Roman" w:hAnsi="Times New Roman" w:cs="Times New Roman"/>
          <w:b/>
          <w:sz w:val="28"/>
          <w:lang w:val="en-US"/>
        </w:rPr>
        <w:t>Quality assessment and risk of bias</w:t>
      </w:r>
    </w:p>
    <w:p w14:paraId="6A65F315" w14:textId="7F96B8B3" w:rsidR="00E412CB" w:rsidRPr="00E412CB" w:rsidRDefault="00C23D97" w:rsidP="0042285F">
      <w:pPr>
        <w:rPr>
          <w:rFonts w:ascii="Times New Roman" w:hAnsi="Times New Roman" w:cs="Times New Roman"/>
          <w:sz w:val="28"/>
          <w:lang w:val="en-US"/>
        </w:rPr>
      </w:pPr>
      <w:r>
        <w:rPr>
          <w:rFonts w:ascii="Times New Roman" w:hAnsi="Times New Roman" w:cs="Times New Roman"/>
          <w:sz w:val="28"/>
          <w:lang w:val="en-US"/>
        </w:rPr>
        <w:lastRenderedPageBreak/>
        <w:t>Risk of bias assessment for RCTs is shown in eFigure</w:t>
      </w:r>
      <w:r w:rsidR="00E2596D">
        <w:rPr>
          <w:rFonts w:ascii="Times New Roman" w:hAnsi="Times New Roman" w:cs="Times New Roman"/>
          <w:sz w:val="28"/>
          <w:lang w:val="en-US"/>
        </w:rPr>
        <w:t>s 2 and 3</w:t>
      </w:r>
      <w:r w:rsidR="0080748B">
        <w:rPr>
          <w:rFonts w:ascii="Times New Roman" w:hAnsi="Times New Roman" w:cs="Times New Roman"/>
          <w:sz w:val="28"/>
          <w:lang w:val="en-US"/>
        </w:rPr>
        <w:t xml:space="preserve"> (available online as </w:t>
      </w:r>
      <w:r w:rsidR="00E2596D">
        <w:rPr>
          <w:rFonts w:ascii="Times New Roman" w:hAnsi="Times New Roman" w:cs="Times New Roman"/>
          <w:sz w:val="28"/>
          <w:lang w:val="en-US"/>
        </w:rPr>
        <w:t>supplementary</w:t>
      </w:r>
      <w:r w:rsidR="0080748B">
        <w:rPr>
          <w:rFonts w:ascii="Times New Roman" w:hAnsi="Times New Roman" w:cs="Times New Roman"/>
          <w:sz w:val="28"/>
          <w:lang w:val="en-US"/>
        </w:rPr>
        <w:t xml:space="preserve"> m</w:t>
      </w:r>
      <w:r>
        <w:rPr>
          <w:rFonts w:ascii="Times New Roman" w:hAnsi="Times New Roman" w:cs="Times New Roman"/>
          <w:sz w:val="28"/>
          <w:lang w:val="en-US"/>
        </w:rPr>
        <w:t xml:space="preserve">aterial). Random sequence generation was judged as low risk in </w:t>
      </w:r>
      <w:r w:rsidR="00464E37">
        <w:rPr>
          <w:rFonts w:ascii="Times New Roman" w:hAnsi="Times New Roman" w:cs="Times New Roman"/>
          <w:sz w:val="28"/>
          <w:lang w:val="en-US"/>
        </w:rPr>
        <w:t>4</w:t>
      </w:r>
      <w:r>
        <w:rPr>
          <w:rFonts w:ascii="Times New Roman" w:hAnsi="Times New Roman" w:cs="Times New Roman"/>
          <w:sz w:val="28"/>
          <w:lang w:val="en-US"/>
        </w:rPr>
        <w:t xml:space="preserve"> trials</w:t>
      </w:r>
      <w:r w:rsidR="008F1BEB">
        <w:rPr>
          <w:rFonts w:ascii="Times New Roman" w:hAnsi="Times New Roman" w:cs="Times New Roman"/>
          <w:sz w:val="28"/>
          <w:lang w:val="en-US"/>
        </w:rPr>
        <w:fldChar w:fldCharType="begin" w:fldLock="1"/>
      </w:r>
      <w:r w:rsidR="008B1999">
        <w:rPr>
          <w:rFonts w:ascii="Times New Roman" w:hAnsi="Times New Roman" w:cs="Times New Roman"/>
          <w:sz w:val="28"/>
          <w:lang w:val="en-US"/>
        </w:rPr>
        <w:instrText>ADDIN CSL_CITATION {"citationItems":[{"id":"ITEM-1","itemData":{"DOI":"10.1016/j.ophtha.2012.08.002","ISSN":"15494713","author":[{"dropping-particle":"","family":"Agarwal","given":"Aniruddha","non-dropping-particle":"","parse-names":false,"suffix":""},{"dropping-particle":"","family":"Gupta","given":"Vishali","non-dropping-particle":"","parse-names":false,"suffix":""},{"dropping-particle":"","family":"Ram","given":"Jagat","non-dropping-particle":"","parse-names":false,"suffix":""},{"dropping-particle":"","family":"Gupta","given":"Amod","non-dropping-particle":"","parse-names":false,"suffix":""}],"container-title":"Ophthalmology","id":"ITEM-1","issue":"1","issued":{"date-parts":[["2013"]]},"title":"Dexamethasone intravitreal implant during phacoemulsification","type":"article","volume":"120"},"uris":["http://www.mendeley.com/documents/?uuid=03601450-b1b6-4be9-99f9-29279af0d20c"]},{"id":"ITEM-2","itemData":{"DOI":"10.1177/11206721211004395","ISSN":"17246016","abstract":"Purpose: To assess the feasibility and clinical effectiveness of dexamethasone intravitreal implant 0.7 mg (IDI) administered in diabetic patients to prevent the worsening of macular edema. Methods: Forty eyes of 40 consecutive patients with naïve macular edema secondary to diabetes mellitus who were treated with IDI administered preoperative (Group A: 20 patients) or IDI administered immediately after cataract surgery (Group B: 20 patients). Best-corrected visual acuity (BCVA) and central macular thickness (CMT) changes were evaluated at baseline and at postoperative time points. Results: Follow-up study was 20 weeks. In Group A and B, mean BCVA improved significantly at all post-surgery time points (p &lt; 0.05). In Group A and B, mean CMT decreased significantly at 16 weeks (p = 0.02 and p = 0.004, respectively). At week 20, CMT failed to reach statistical significance in both groups (p = 0.5, group A and p = 0.15, group B). No statistical differences were noted between groups in term of BCVA (with the exception of week 4 for the presence of cataract in Group A), CMT and IOP. Conclusions: The use of intravitreal dexamethasone implant 1 month prior to scheduled cataract extraction or at the time of phacoemulsification appears to be safe and effective for at least 16 weeks after surgery.","author":[{"dropping-particle":"","family":"Barone","given":"Antonio","non-dropping-particle":"","parse-names":false,"suffix":""},{"dropping-particle":"","family":"Russo","given":"Vincenzo","non-dropping-particle":"","parse-names":false,"suffix":""},{"dropping-particle":"","family":"Maggiore","given":"Giulia","non-dropping-particle":"","parse-names":false,"suffix":""},{"dropping-particle":"","family":"Loiodice","given":"Marco Sabino","non-dropping-particle":"","parse-names":false,"suffix":""},{"dropping-particle":"","family":"Stella","given":"Andrea","non-dropping-particle":"","parse-names":false,"suffix":""},{"dropping-particle":"","family":"Bux","given":"Anna Valeria","non-dropping-particle":"","parse-names":false,"suffix":""},{"dropping-particle":"","family":"Iaculli","given":"Cristiana","non-dropping-particle":"","parse-names":false,"suffix":""}],"container-title":"European Journal of Ophthalmology","id":"ITEM-2","issued":{"date-parts":[["2021"]]},"title":"Dexamethasone intravitreal implant in patients with cataract and naïve diabetic macular edema","type":"article-journal"},"uris":["http://www.mendeley.com/documents/?uuid=82f4bfc6-d02a-41d2-9a09-317c5b4ab018"]},{"id":"ITEM-3","itemData":{"DOI":"10.1136/bjophthalmol-2018-313437","ISSN":"14682079","PMID":"30819688","abstract":"Aim To report the 6-month results of a clinical trial that compared intravitreous bevacizumab (BVB) 1.25 mg versus triamcinolone acetonide (TA) 4 mg when administered as an adjunct during cataract surgery to patients with diabetic macular oedema (DMO). Methods Prospective, double-masked, single-centre (Royal Victorian Eye and Ear Hospital, Melbourne) clinical trial. Patients with visually significant cataract and centre-involving DMO (either current or prior) were randomised (1: 1) to receive either intravitreous BVB 1.25 mg or TA 4 mg at the time of cataract surgery and if required at review. Main outcome measures were changes in best-corrected visual acuity (BCVA) and central macular thickness (CMT) from baseline to the 6-month time point of this 12-month study. Results 61 eyes of 58 patients were enrolled. At baseline, both groups were similar in terms of BCVA and CMT (p&gt;0.2). At 6 months, there was no significant difference in vision between the groups, with mean letter gain of +21.4 (95% CI +14.5 to +28.4) in the TA group and +17.3 (95% CI +12.1 to +22.6) in the BVB group (p=0.35). The TA group had a significant sustained anatomical improvement at 6 months, with a reduction in CMT (-51.4 μm; 95% CI -98.2 to -4.7) compared with thickening in the BVB group (+15.6 μm; 95% CI -26.4 to +57.7, p=0.04). Conclusions When given as an adjunct to cataract surgery, both TA and BVB improved visual outcomes at 6 months postoperatively. However, only TA resulted in sustained improvement in CMT, with the majority not requiring any further treatment postoperatively.","author":[{"dropping-particle":"","family":"Kandasamy","given":"Rathika","non-dropping-particle":"","parse-names":false,"suffix":""},{"dropping-particle":"","family":"Constantinou","given":"Marios","non-dropping-particle":"","parse-names":false,"suffix":""},{"dropping-particle":"","family":"Rogers","given":"Sophie L.","non-dropping-particle":"","parse-names":false,"suffix":""},{"dropping-particle":"","family":"Sandhu","given":"Sukhpal Singh","non-dropping-particle":"","parse-names":false,"suffix":""},{"dropping-particle":"","family":"Wickremasinghe","given":"Sanjeewa","non-dropping-particle":"","parse-names":false,"suffix":""},{"dropping-particle":"","family":"Al-Qureshi","given":"Salmaan","non-dropping-particle":"","parse-names":false,"suffix":""},{"dropping-particle":"","family":"Lim","given":"Lyndell L.","non-dropping-particle":"","parse-names":false,"suffix":""}],"container-title":"British Journal of Ophthalmology","id":"ITEM-3","issue":"12","issued":{"date-parts":[["2019","12","1"]]},"page":"1753-1758","publisher":"BMJ Publishing Group","title":"Prospective randomised clinical trial of intravitreal bevacizumab versus triamcinolone in eyes with diabetic macular oedema undergoing cataract surgery: 6-month results","type":"article-journal","volume":"103"},"uris":["http://www.mendeley.com/documents/?uuid=fe73870b-c7f2-31b6-8888-85ec3751186c"]},{"id":"ITEM-4","itemData":{"DOI":"10.1097/IAE.0b013e31819c6302","ISSN":"0275004X","PMID":"19357559","abstract":"PURPOSE: To determine whether an intravitreal bevacizumab injection after phacoemulsification can improve cataract surgery visual outcomes in patients with diabetic macular edema by acting on the degree of edema. SETTING: Fundación Oftalmológica del Mediterráneo, Valencia, Spain. METHODS: We selected 26 consecutive diabetic patients with nonproliferative diabetic retinopathy and macular edema who were to undergo cataract surgery, and we divided them into two randomized groups to be studied prospectively. Group I included 13 eyes that were injected with intravitreal bevacizumab upon completion of cataract surgery; Group II included 13 control eyes that were injected with balanced salt solution. RESULTS: Preoperative macular thickness was 282.62 μm ± 57.64 in Group I and 310.38 μm ± 82.99 in Group II. Preoperative Snellen best-corrected visual acuity was 0.27 ± 0.17 and 0.24 ± 0.16 in Groups I and II, respectively. Best-corrected visual acuity at 3 and 6 months was better in Group I-0.4 ± 0.28 and 0.4 ± 0.27-whereas poorer results were observed in the control group-0.21 ± 0.13 and 0.14 ± 0.13. These mean macular thickness values differed significantly between groups at 3 months (P = 0.040) and 6 months (P = 0.004). Optical coherence tomography measured macular thickness was also better in Group I, 292.46 ± 104.75 μm at 3 months and 277.62 ± 92.99 μm at 6 months. For Group II, the results were 367.62 ± 75.24 μm at 3 months and 387.46 ± 74.11 μm at 6 months. These mean macular thickness values differed significantly between groups at 3 months (P = 0.046) and 6 months (P = 0.002). CONCLUSION: Intravitreal bevacizumab immediately after phacoemulsification prevents exacerbation of the macular edema seen in many diabetic patients undergoing cataract surgery. In addition, this effect seems to hold in the short term. Copyright © 2008 by the American Society of Plastic Surgeons.","author":[{"dropping-particle":"","family":"Lanzagorta-Aresti","given":"Aitor","non-dropping-particle":"","parse-names":false,"suffix":""},{"dropping-particle":"","family":"Palacios-Pozo","given":"Elena","non-dropping-particle":"","parse-names":false,"suffix":""},{"dropping-particle":"","family":"Menezo Rozalen","given":"Jose Luis","non-dropping-particle":"","parse-names":false,"suffix":""},{"dropping-particle":"","family":"Navea-Tejerina","given":"Amparo","non-dropping-particle":"","parse-names":false,"suffix":""}],"container-title":"Retina","id":"ITEM-4","issue":"4","issued":{"date-parts":[["2009","4"]]},"page":"530-535","publisher":"Retina","title":"Prevention of vision loss after cataract surgery in diabetic macular edema with intravitreal bevacizumab: A pilot study","type":"article-journal","volume":"29"},"uris":["http://www.mendeley.com/documents/?uuid=4ed8fcf6-eeb7-3384-8bee-44018f3e31af"]}],"mendeley":{"formattedCitation":"&lt;sup&gt;10,15,27,28&lt;/sup&gt;","plainTextFormattedCitation":"10,15,27,28","previouslyFormattedCitation":"&lt;sup&gt;10,15,27,28&lt;/sup&gt;"},"properties":{"noteIndex":0},"schema":"https://github.com/citation-style-language/schema/raw/master/csl-citation.json"}</w:instrText>
      </w:r>
      <w:r w:rsidR="008F1BEB">
        <w:rPr>
          <w:rFonts w:ascii="Times New Roman" w:hAnsi="Times New Roman" w:cs="Times New Roman"/>
          <w:sz w:val="28"/>
          <w:lang w:val="en-US"/>
        </w:rPr>
        <w:fldChar w:fldCharType="separate"/>
      </w:r>
      <w:r w:rsidR="00AB2BB4" w:rsidRPr="00AB2BB4">
        <w:rPr>
          <w:rFonts w:ascii="Times New Roman" w:hAnsi="Times New Roman" w:cs="Times New Roman"/>
          <w:noProof/>
          <w:sz w:val="28"/>
          <w:vertAlign w:val="superscript"/>
          <w:lang w:val="en-US"/>
        </w:rPr>
        <w:t>10,15,27,28</w:t>
      </w:r>
      <w:r w:rsidR="008F1BEB">
        <w:rPr>
          <w:rFonts w:ascii="Times New Roman" w:hAnsi="Times New Roman" w:cs="Times New Roman"/>
          <w:sz w:val="28"/>
          <w:lang w:val="en-US"/>
        </w:rPr>
        <w:fldChar w:fldCharType="end"/>
      </w:r>
      <w:r>
        <w:rPr>
          <w:rFonts w:ascii="Times New Roman" w:hAnsi="Times New Roman" w:cs="Times New Roman"/>
          <w:sz w:val="28"/>
          <w:lang w:val="en-US"/>
        </w:rPr>
        <w:t xml:space="preserve"> and unclear risk in </w:t>
      </w:r>
      <w:r w:rsidR="00464E37">
        <w:rPr>
          <w:rFonts w:ascii="Times New Roman" w:hAnsi="Times New Roman" w:cs="Times New Roman"/>
          <w:sz w:val="28"/>
          <w:lang w:val="en-US"/>
        </w:rPr>
        <w:t>3</w:t>
      </w:r>
      <w:r>
        <w:rPr>
          <w:rFonts w:ascii="Times New Roman" w:hAnsi="Times New Roman" w:cs="Times New Roman"/>
          <w:sz w:val="28"/>
          <w:lang w:val="en-US"/>
        </w:rPr>
        <w:t xml:space="preserve"> trials.</w:t>
      </w:r>
      <w:r w:rsidR="008F1BEB">
        <w:rPr>
          <w:rFonts w:ascii="Times New Roman" w:hAnsi="Times New Roman" w:cs="Times New Roman"/>
          <w:sz w:val="28"/>
          <w:lang w:val="en-US"/>
        </w:rPr>
        <w:fldChar w:fldCharType="begin" w:fldLock="1"/>
      </w:r>
      <w:r w:rsidR="008B1999">
        <w:rPr>
          <w:rFonts w:ascii="Times New Roman" w:hAnsi="Times New Roman" w:cs="Times New Roman"/>
          <w:sz w:val="28"/>
          <w:lang w:val="en-US"/>
        </w:rPr>
        <w:instrText>ADDIN CSL_CITATION {"citationItems":[{"id":"ITEM-1","itemData":{"DOI":"10.1016/j.jcrs.2008.09.019","ISSN":"08863350","PMID":"19101420","abstract":"Purpose: To evaluate the role of intravitreal bevacizumab, an anti-vascular endothelial growth factor agent, injected at the time of cataract surgery on the postoperative progression of diabetic retinopathy (DR) and diabetic maculopathy. Setting: Tertiary-care eye specialty hospital, Dhahran, Kingdom of Saudi Arabia. Methods: Patients were randomized to a standardized procedure of phacoemulsification with intraocular lens implantation alone (control group) or to receive 1.25 mg intravitreal bevacizumab at the end of surgery (intervention group). Diabetic retinopathy and maculopathy were assessed at each postoperative visit during a 6-month follow-up. Results: Sixty-eight eyes (68 patients) with DR and cataract were recruited for this prospective study. Progression of DR occurred in 15 (45.45%) of 33 eyes in the control group and 4 (11.42%) of 35 eyes in the intervention group (P = .002) Progression of diabetic maculopathy occurred in 17 eyes (51.51%) in the control group and 2 eyes (5.71%) in the intervention group (P = .0001). There was no statistically significant difference in postoperative visual acuity between the 2 groups (P = .772). Two eyes in the control group and none in the intervention group progressed to neovascular glaucoma. The mean postoperative central macular thickness and mean macular thickness were not statistically significantly different between the 2 groups (P = .874 and .942, respectively). Conclusion: Intravitreal administration of 1.25 mg bevacizumab at the time of cataract surgery was safe and effective in preventing the progression of DR and diabetic maculopathy in patients with cataract and DR. © 2009 ASCRS and ESCRS.","author":[{"dropping-particle":"","family":"Cheema","given":"Rizwan A.","non-dropping-particle":"","parse-names":false,"suffix":""},{"dropping-particle":"","family":"Al-Mubarak","given":"Mahdi M.","non-dropping-particle":"","parse-names":false,"suffix":""},{"dropping-particle":"","family":"Amin","given":"Yasir M.","non-dropping-particle":"","parse-names":false,"suffix":""},{"dropping-particle":"","family":"Cheema","given":"Maheera A.","non-dropping-particle":"","parse-names":false,"suffix":""}],"container-title":"Journal of Cataract and Refractive Surgery","id":"ITEM-1","issue":"1","issued":{"date-parts":[["2009"]]},"page":"18-25","title":"Role of combined cataract surgery and intravitreal bevacizumab injection in preventing progression of diabetic retinopathy. Prospective randomized study","type":"article-journal","volume":"35"},"uris":["http://www.mendeley.com/documents/?uuid=00b3c721-ead9-448c-9455-fcb74b3c34c0"]},{"id":"ITEM-2","itemData":{"DOI":"10.1089/jop.2011.0069","ISSN":"10807683","PMID":"22132722","abstract":"Objective: To evaluate efficacy of intravitreal injection of bevacizumab at the time of cataract surgery on the postoperative progression of diabetic retinopathy (DR) and diabetic maculopathy. Methods: Patients were randomized to a standardized procedure of phacoemulsification with intraocular lens implantation alone (control group; 30 eyes) or to receive 1.25mg intravitreal bevacizumab (0.05mL of solution prepared from avastin, 100mg/4mL vial) at the end of surgery (IVB group; 27 eyes). Efficacy measures included best-corrected visual acuity (BCVA) testing, optical coherence tomography (OCT), and ophthalmoscopic examination at each postoperative visit during a 6-month follow-up. Results: There were no significant differences in central macular thickness (CMT), BCVA, or systemic condition between the control and IVB groups at baseline. Progression of diabetic maculopathy occurred in 15 eyes (50%) in the control group and 2 eyes (7.4%) in the intervention group (P=0.0008). There was no statistically significant difference in postoperative visual acuity between the 2 groups after 6 months (P=0.5). Five eyes in the control group and 1 eye in the intervention group progressed to neovascular glaucoma. Difference in mean postoperative CMT was not statistically significant between both groups (P=0.54). Conclusions: Intravitreal administration of 1.25mg bevacizumab at the time of cataract surgery was safe and effective in preventing the progression of DR and diabetic maculopathy in patients with cataract and DR. © Copyright 2012, Mary Ann Liebert, Inc. 2012.","author":[{"dropping-particle":"","family":"Salehi","given":"Ali","non-dropping-particle":"","parse-names":false,"suffix":""},{"dropping-particle":"","family":"Beni","given":"Afsaneh Naderi","non-dropping-particle":"","parse-names":false,"suffix":""},{"dropping-particle":"","family":"Razmjoo","given":"Hassan","non-dropping-particle":"","parse-names":false,"suffix":""},{"dropping-particle":"","family":"Beni","given":"Zahra Naderi","non-dropping-particle":"","parse-names":false,"suffix":""}],"container-title":"Journal of Ocular Pharmacology and Therapeutics","id":"ITEM-2","issue":"3","issued":{"date-parts":[["2012"]]},"page":"212-218","title":"Phacoemulcification with intravitreal bevacizumab injection in patients with cataract and coexisting diabetic retinopathy: Prospective randomized study","type":"article-journal","volume":"28"},"uris":["http://www.mendeley.com/documents/?uuid=8ab98f46-106c-4a45-8b45-f2ccbe372bec"]},{"id":"ITEM-3","itemData":{"DOI":"10.1016/j.ophtha.2009.01.014","ISSN":"01616420","PMID":"19376589","abstract":"Purpose: To determine the feasibility and clinical effectiveness of intravitreal bevacizumab combined with cataract surgery for management of the postoperative increase of retinal thickness in patients with diabetic maculopathy. Design: Prospective, randomized, masked cohort study. Participants: Forty-two eyes with diabetic macular edema (DME) of 42 patients with type 2 diabetes mellitus. Methods: Patients were randomly assigned to receive either cataract surgery only (control; 21 eyes) or combined with intravitreal injection of 1.25 mg bevacizumab (21 eyes). Efficacy measures included best-corrected visual acuity (BCVA) testing, optical coherence tomography (OCT), and ophthalmoscopic examination. Main Outcome Measures: Retinal thickness (RT) on OCT and BCVA were measured at baseline and 1 and 3 months after surgery. Results: There were no significant differences in RT, BCVA, severity of cataract, or systemic condition between the control and bevacizumab groups at the baseline. One and 3 months after surgery, the control group showed a significant increase in RT, whereas the bevacizumab group showed a significant decrease. Although postoperatively the eyes in both groups showed a significant improvement of BCVA, bevacizumab-treated eyes showed significantly better results (mean logarithm of the minimum angle of resolution, 0.38) than the control group (0.51) at month 3. There was a significant relationship between RT and visual acuity (VA) postoperatively in the control (P = 0.0001) and bevacizumab (P = 0.0141) groups. No systemic or ocular adverse events were observed. Conclusions: Short-term results suggest that intravitreal bevacizumab has the potential not only to prevent the increase in RT, but also reduce the RT of eyes with DME after cataract surgery. Further improvement of VA in bevacizumab-treated eyes may be dependent on a reduction in central RT. Financial Disclosure(s): The authors have no proprietary or commercial interest in any materials discussed in this article. © 2009 American Academy of Ophthalmology.","author":[{"dropping-particle":"","family":"Takamura","given":"Yoshihiro","non-dropping-particle":"","parse-names":false,"suffix":""},{"dropping-particle":"","family":"Kubo","given":"Eri","non-dropping-particle":"","parse-names":false,"suffix":""},{"dropping-particle":"","family":"Akagi","given":"Yoshio","non-dropping-particle":"","parse-names":false,"suffix":""}],"container-title":"Ophthalmology","id":"ITEM-3","issue":"6","issued":{"date-parts":[["2009"]]},"page":"1151-1157","publisher":"American Academy of Ophthalmology","title":"Analysis of the Effect of Intravitreal Bevacizumab Injection on Diabetic Macular Edema after Cataract Surgery","type":"article-journal","volume":"116"},"uris":["http://www.mendeley.com/documents/?uuid=c98f8f87-556b-4ae2-adc1-15eed344cf7a"]}],"mendeley":{"formattedCitation":"&lt;sup&gt;12,29,30&lt;/sup&gt;","plainTextFormattedCitation":"12,29,30","previouslyFormattedCitation":"&lt;sup&gt;12,29,30&lt;/sup&gt;"},"properties":{"noteIndex":0},"schema":"https://github.com/citation-style-language/schema/raw/master/csl-citation.json"}</w:instrText>
      </w:r>
      <w:r w:rsidR="008F1BEB">
        <w:rPr>
          <w:rFonts w:ascii="Times New Roman" w:hAnsi="Times New Roman" w:cs="Times New Roman"/>
          <w:sz w:val="28"/>
          <w:lang w:val="en-US"/>
        </w:rPr>
        <w:fldChar w:fldCharType="separate"/>
      </w:r>
      <w:r w:rsidR="00AB2BB4" w:rsidRPr="00AB2BB4">
        <w:rPr>
          <w:rFonts w:ascii="Times New Roman" w:hAnsi="Times New Roman" w:cs="Times New Roman"/>
          <w:noProof/>
          <w:sz w:val="28"/>
          <w:vertAlign w:val="superscript"/>
          <w:lang w:val="en-US"/>
        </w:rPr>
        <w:t>12,29,30</w:t>
      </w:r>
      <w:r w:rsidR="008F1BEB">
        <w:rPr>
          <w:rFonts w:ascii="Times New Roman" w:hAnsi="Times New Roman" w:cs="Times New Roman"/>
          <w:sz w:val="28"/>
          <w:lang w:val="en-US"/>
        </w:rPr>
        <w:fldChar w:fldCharType="end"/>
      </w:r>
      <w:r>
        <w:rPr>
          <w:rFonts w:ascii="Times New Roman" w:hAnsi="Times New Roman" w:cs="Times New Roman"/>
          <w:sz w:val="28"/>
          <w:lang w:val="en-US"/>
        </w:rPr>
        <w:t xml:space="preserve"> Allocation concealment was evaluated as unclear risk for bias in all included </w:t>
      </w:r>
      <w:r w:rsidR="008F1BEB">
        <w:rPr>
          <w:rFonts w:ascii="Times New Roman" w:hAnsi="Times New Roman" w:cs="Times New Roman"/>
          <w:sz w:val="28"/>
          <w:lang w:val="en-US"/>
        </w:rPr>
        <w:t>RCTs</w:t>
      </w:r>
      <w:r>
        <w:rPr>
          <w:rFonts w:ascii="Times New Roman" w:hAnsi="Times New Roman" w:cs="Times New Roman"/>
          <w:sz w:val="28"/>
          <w:lang w:val="en-US"/>
        </w:rPr>
        <w:t>.</w:t>
      </w:r>
      <w:r w:rsidR="008F1BEB">
        <w:rPr>
          <w:rFonts w:ascii="Times New Roman" w:hAnsi="Times New Roman" w:cs="Times New Roman"/>
          <w:sz w:val="28"/>
          <w:lang w:val="en-US"/>
        </w:rPr>
        <w:fldChar w:fldCharType="begin" w:fldLock="1"/>
      </w:r>
      <w:r w:rsidR="008B1999">
        <w:rPr>
          <w:rFonts w:ascii="Times New Roman" w:hAnsi="Times New Roman" w:cs="Times New Roman"/>
          <w:sz w:val="28"/>
          <w:lang w:val="en-US"/>
        </w:rPr>
        <w:instrText>ADDIN CSL_CITATION {"citationItems":[{"id":"ITEM-1","itemData":{"DOI":"10.1016/j.ophtha.2012.08.002","ISSN":"15494713","author":[{"dropping-particle":"","family":"Agarwal","given":"Aniruddha","non-dropping-particle":"","parse-names":false,"suffix":""},{"dropping-particle":"","family":"Gupta","given":"Vishali","non-dropping-particle":"","parse-names":false,"suffix":""},{"dropping-particle":"","family":"Ram","given":"Jagat","non-dropping-particle":"","parse-names":false,"suffix":""},{"dropping-particle":"","family":"Gupta","given":"Amod","non-dropping-particle":"","parse-names":false,"suffix":""}],"container-title":"Ophthalmology","id":"ITEM-1","issue":"1","issued":{"date-parts":[["2013"]]},"title":"Dexamethasone intravitreal implant during phacoemulsification","type":"article","volume":"120"},"uris":["http://www.mendeley.com/documents/?uuid=03601450-b1b6-4be9-99f9-29279af0d20c"]},{"id":"ITEM-2","itemData":{"DOI":"10.1177/11206721211004395","ISSN":"17246016","abstract":"Purpose: To assess the feasibility and clinical effectiveness of dexamethasone intravitreal implant 0.7 mg (IDI) administered in diabetic patients to prevent the worsening of macular edema. Methods: Forty eyes of 40 consecutive patients with naïve macular edema secondary to diabetes mellitus who were treated with IDI administered preoperative (Group A: 20 patients) or IDI administered immediately after cataract surgery (Group B: 20 patients). Best-corrected visual acuity (BCVA) and central macular thickness (CMT) changes were evaluated at baseline and at postoperative time points. Results: Follow-up study was 20 weeks. In Group A and B, mean BCVA improved significantly at all post-surgery time points (p &lt; 0.05). In Group A and B, mean CMT decreased significantly at 16 weeks (p = 0.02 and p = 0.004, respectively). At week 20, CMT failed to reach statistical significance in both groups (p = 0.5, group A and p = 0.15, group B). No statistical differences were noted between groups in term of BCVA (with the exception of week 4 for the presence of cataract in Group A), CMT and IOP. Conclusions: The use of intravitreal dexamethasone implant 1 month prior to scheduled cataract extraction or at the time of phacoemulsification appears to be safe and effective for at least 16 weeks after surgery.","author":[{"dropping-particle":"","family":"Barone","given":"Antonio","non-dropping-particle":"","parse-names":false,"suffix":""},{"dropping-particle":"","family":"Russo","given":"Vincenzo","non-dropping-particle":"","parse-names":false,"suffix":""},{"dropping-particle":"","family":"Maggiore","given":"Giulia","non-dropping-particle":"","parse-names":false,"suffix":""},{"dropping-particle":"","family":"Loiodice","given":"Marco Sabino","non-dropping-particle":"","parse-names":false,"suffix":""},{"dropping-particle":"","family":"Stella","given":"Andrea","non-dropping-particle":"","parse-names":false,"suffix":""},{"dropping-particle":"","family":"Bux","given":"Anna Valeria","non-dropping-particle":"","parse-names":false,"suffix":""},{"dropping-particle":"","family":"Iaculli","given":"Cristiana","non-dropping-particle":"","parse-names":false,"suffix":""}],"container-title":"European Journal of Ophthalmology","id":"ITEM-2","issued":{"date-parts":[["2021"]]},"title":"Dexamethasone intravitreal implant in patients with cataract and naïve diabetic macular edema","type":"article-journal"},"uris":["http://www.mendeley.com/documents/?uuid=82f4bfc6-d02a-41d2-9a09-317c5b4ab018"]},{"id":"ITEM-3","itemData":{"DOI":"10.1016/j.jcrs.2008.09.019","ISSN":"08863350","PMID":"19101420","abstract":"Purpose: To evaluate the role of intravitreal bevacizumab, an anti-vascular endothelial growth factor agent, injected at the time of cataract surgery on the postoperative progression of diabetic retinopathy (DR) and diabetic maculopathy. Setting: Tertiary-care eye specialty hospital, Dhahran, Kingdom of Saudi Arabia. Methods: Patients were randomized to a standardized procedure of phacoemulsification with intraocular lens implantation alone (control group) or to receive 1.25 mg intravitreal bevacizumab at the end of surgery (intervention group). Diabetic retinopathy and maculopathy were assessed at each postoperative visit during a 6-month follow-up. Results: Sixty-eight eyes (68 patients) with DR and cataract were recruited for this prospective study. Progression of DR occurred in 15 (45.45%) of 33 eyes in the control group and 4 (11.42%) of 35 eyes in the intervention group (P = .002) Progression of diabetic maculopathy occurred in 17 eyes (51.51%) in the control group and 2 eyes (5.71%) in the intervention group (P = .0001). There was no statistically significant difference in postoperative visual acuity between the 2 groups (P = .772). Two eyes in the control group and none in the intervention group progressed to neovascular glaucoma. The mean postoperative central macular thickness and mean macular thickness were not statistically significantly different between the 2 groups (P = .874 and .942, respectively). Conclusion: Intravitreal administration of 1.25 mg bevacizumab at the time of cataract surgery was safe and effective in preventing the progression of DR and diabetic maculopathy in patients with cataract and DR. © 2009 ASCRS and ESCRS.","author":[{"dropping-particle":"","family":"Cheema","given":"Rizwan A.","non-dropping-particle":"","parse-names":false,"suffix":""},{"dropping-particle":"","family":"Al-Mubarak","given":"Mahdi M.","non-dropping-particle":"","parse-names":false,"suffix":""},{"dropping-particle":"","family":"Amin","given":"Yasir M.","non-dropping-particle":"","parse-names":false,"suffix":""},{"dropping-particle":"","family":"Cheema","given":"Maheera A.","non-dropping-particle":"","parse-names":false,"suffix":""}],"container-title":"Journal of Cataract and Refractive Surgery","id":"ITEM-3","issue":"1","issued":{"date-parts":[["2009"]]},"page":"18-25","title":"Role of combined cataract surgery and intravitreal bevacizumab injection in preventing progression of diabetic retinopathy. Prospective randomized study","type":"article-journal","volume":"35"},"uris":["http://www.mendeley.com/documents/?uuid=00b3c721-ead9-448c-9455-fcb74b3c34c0"]},{"id":"ITEM-4","itemData":{"DOI":"10.1089/jop.2011.0069","ISSN":"10807683","PMID":"22132722","abstract":"Objective: To evaluate efficacy of intravitreal injection of bevacizumab at the time of cataract surgery on the postoperative progression of diabetic retinopathy (DR) and diabetic maculopathy. Methods: Patients were randomized to a standardized procedure of phacoemulsification with intraocular lens implantation alone (control group; 30 eyes) or to receive 1.25mg intravitreal bevacizumab (0.05mL of solution prepared from avastin, 100mg/4mL vial) at the end of surgery (IVB group; 27 eyes). Efficacy measures included best-corrected visual acuity (BCVA) testing, optical coherence tomography (OCT), and ophthalmoscopic examination at each postoperative visit during a 6-month follow-up. Results: There were no significant differences in central macular thickness (CMT), BCVA, or systemic condition between the control and IVB groups at baseline. Progression of diabetic maculopathy occurred in 15 eyes (50%) in the control group and 2 eyes (7.4%) in the intervention group (P=0.0008). There was no statistically significant difference in postoperative visual acuity between the 2 groups after 6 months (P=0.5). Five eyes in the control group and 1 eye in the intervention group progressed to neovascular glaucoma. Difference in mean postoperative CMT was not statistically significant between both groups (P=0.54). Conclusions: Intravitreal administration of 1.25mg bevacizumab at the time of cataract surgery was safe and effective in preventing the progression of DR and diabetic maculopathy in patients with cataract and DR. © Copyright 2012, Mary Ann Liebert, Inc. 2012.","author":[{"dropping-particle":"","family":"Salehi","given":"Ali","non-dropping-particle":"","parse-names":false,"suffix":""},{"dropping-particle":"","family":"Beni","given":"Afsaneh Naderi","non-dropping-particle":"","parse-names":false,"suffix":""},{"dropping-particle":"","family":"Razmjoo","given":"Hassan","non-dropping-particle":"","parse-names":false,"suffix":""},{"dropping-particle":"","family":"Beni","given":"Zahra Naderi","non-dropping-particle":"","parse-names":false,"suffix":""}],"container-title":"Journal of Ocular Pharmacology and Therapeutics","id":"ITEM-4","issue":"3","issued":{"date-parts":[["2012"]]},"page":"212-218","title":"Phacoemulcification with intravitreal bevacizumab injection in patients with cataract and coexisting diabetic retinopathy: Prospective randomized study","type":"article-journal","volume":"28"},"uris":["http://www.mendeley.com/documents/?uuid=8ab98f46-106c-4a45-8b45-f2ccbe372bec"]},{"id":"ITEM-5","itemData":{"DOI":"10.1016/j.ophtha.2009.01.014","ISSN":"01616420","PMID":"19376589","abstract":"Purpose: To determine the feasibility and clinical effectiveness of intravitreal bevacizumab combined with cataract surgery for management of the postoperative increase of retinal thickness in patients with diabetic maculopathy. Design: Prospective, randomized, masked cohort study. Participants: Forty-two eyes with diabetic macular edema (DME) of 42 patients with type 2 diabetes mellitus. Methods: Patients were randomly assigned to receive either cataract surgery only (control; 21 eyes) or combined with intravitreal injection of 1.25 mg bevacizumab (21 eyes). Efficacy measures included best-corrected visual acuity (BCVA) testing, optical coherence tomography (OCT), and ophthalmoscopic examination. Main Outcome Measures: Retinal thickness (RT) on OCT and BCVA were measured at baseline and 1 and 3 months after surgery. Results: There were no significant differences in RT, BCVA, severity of cataract, or systemic condition between the control and bevacizumab groups at the baseline. One and 3 months after surgery, the control group showed a significant increase in RT, whereas the bevacizumab group showed a significant decrease. Although postoperatively the eyes in both groups showed a significant improvement of BCVA, bevacizumab-treated eyes showed significantly better results (mean logarithm of the minimum angle of resolution, 0.38) than the control group (0.51) at month 3. There was a significant relationship between RT and visual acuity (VA) postoperatively in the control (P = 0.0001) and bevacizumab (P = 0.0141) groups. No systemic or ocular adverse events were observed. Conclusions: Short-term results suggest that intravitreal bevacizumab has the potential not only to prevent the increase in RT, but also reduce the RT of eyes with DME after cataract surgery. Further improvement of VA in bevacizumab-treated eyes may be dependent on a reduction in central RT. Financial Disclosure(s): The authors have no proprietary or commercial interest in any materials discussed in this article. © 2009 American Academy of Ophthalmology.","author":[{"dropping-particle":"","family":"Takamura","given":"Yoshihiro","non-dropping-particle":"","parse-names":false,"suffix":""},{"dropping-particle":"","family":"Kubo","given":"Eri","non-dropping-particle":"","parse-names":false,"suffix":""},{"dropping-particle":"","family":"Akagi","given":"Yoshio","non-dropping-particle":"","parse-names":false,"suffix":""}],"container-title":"Ophthalmology","id":"ITEM-5","issue":"6","issued":{"date-parts":[["2009"]]},"page":"1151-1157","publisher":"American Academy of Ophthalmology","title":"Analysis of the Effect of Intravitreal Bevacizumab Injection on Diabetic Macular Edema after Cataract Surgery","type":"article-journal","volume":"116"},"uris":["http://www.mendeley.com/documents/?uuid=c98f8f87-556b-4ae2-adc1-15eed344cf7a"]},{"id":"ITEM-6","itemData":{"DOI":"10.1136/bjophthalmol-2018-313437","ISSN":"14682079","PMID":"30819688","abstract":"Aim To report the 6-month results of a clinical trial that compared intravitreous bevacizumab (BVB) 1.25 mg versus triamcinolone acetonide (TA) 4 mg when administered as an adjunct during cataract surgery to patients with diabetic macular oedema (DMO). Methods Prospective, double-masked, single-centre (Royal Victorian Eye and Ear Hospital, Melbourne) clinical trial. Patients with visually significant cataract and centre-involving DMO (either current or prior) were randomised (1: 1) to receive either intravitreous BVB 1.25 mg or TA 4 mg at the time of cataract surgery and if required at review. Main outcome measures were changes in best-corrected visual acuity (BCVA) and central macular thickness (CMT) from baseline to the 6-month time point of this 12-month study. Results 61 eyes of 58 patients were enrolled. At baseline, both groups were similar in terms of BCVA and CMT (p&gt;0.2). At 6 months, there was no significant difference in vision between the groups, with mean letter gain of +21.4 (95% CI +14.5 to +28.4) in the TA group and +17.3 (95% CI +12.1 to +22.6) in the BVB group (p=0.35). The TA group had a significant sustained anatomical improvement at 6 months, with a reduction in CMT (-51.4 μm; 95% CI -98.2 to -4.7) compared with thickening in the BVB group (+15.6 μm; 95% CI -26.4 to +57.7, p=0.04). Conclusions When given as an adjunct to cataract surgery, both TA and BVB improved visual outcomes at 6 months postoperatively. However, only TA resulted in sustained improvement in CMT, with the majority not requiring any further treatment postoperatively.","author":[{"dropping-particle":"","family":"Kandasamy","given":"Rathika","non-dropping-particle":"","parse-names":false,"suffix":""},{"dropping-particle":"","family":"Constantinou","given":"Marios","non-dropping-particle":"","parse-names":false,"suffix":""},{"dropping-particle":"","family":"Rogers","given":"Sophie L.","non-dropping-particle":"","parse-names":false,"suffix":""},{"dropping-particle":"","family":"Sandhu","given":"Sukhpal Singh","non-dropping-particle":"","parse-names":false,"suffix":""},{"dropping-particle":"","family":"Wickremasinghe","given":"Sanjeewa","non-dropping-particle":"","parse-names":false,"suffix":""},{"dropping-particle":"","family":"Al-Qureshi","given":"Salmaan","non-dropping-particle":"","parse-names":false,"suffix":""},{"dropping-particle":"","family":"Lim","given":"Lyndell L.","non-dropping-particle":"","parse-names":false,"suffix":""}],"container-title":"British Journal of Ophthalmology","id":"ITEM-6","issue":"12","issued":{"date-parts":[["2019","12","1"]]},"page":"1753-1758","publisher":"BMJ Publishing Group","title":"Prospective randomised clinical trial of intravitreal bevacizumab versus triamcinolone in eyes with diabetic macular oedema undergoing cataract surgery: 6-month results","type":"article-journal","volume":"103"},"uris":["http://www.mendeley.com/documents/?uuid=fe73870b-c7f2-31b6-8888-85ec3751186c"]},{"id":"ITEM-7","itemData":{"DOI":"10.1097/IAE.0b013e31819c6302","ISSN":"0275004X","PMID":"19357559","abstract":"PURPOSE: To determine whether an intravitreal bevacizumab injection after phacoemulsification can improve cataract surgery visual outcomes in patients with diabetic macular edema by acting on the degree of edema. SETTING: Fundación Oftalmológica del Mediterráneo, Valencia, Spain. METHODS: We selected 26 consecutive diabetic patients with nonproliferative diabetic retinopathy and macular edema who were to undergo cataract surgery, and we divided them into two randomized groups to be studied prospectively. Group I included 13 eyes that were injected with intravitreal bevacizumab upon completion of cataract surgery; Group II included 13 control eyes that were injected with balanced salt solution. RESULTS: Preoperative macular thickness was 282.62 μm ± 57.64 in Group I and 310.38 μm ± 82.99 in Group II. Preoperative Snellen best-corrected visual acuity was 0.27 ± 0.17 and 0.24 ± 0.16 in Groups I and II, respectively. Best-corrected visual acuity at 3 and 6 months was better in Group I-0.4 ± 0.28 and 0.4 ± 0.27-whereas poorer results were observed in the control group-0.21 ± 0.13 and 0.14 ± 0.13. These mean macular thickness values differed significantly between groups at 3 months (P = 0.040) and 6 months (P = 0.004). Optical coherence tomography measured macular thickness was also better in Group I, 292.46 ± 104.75 μm at 3 months and 277.62 ± 92.99 μm at 6 months. For Group II, the results were 367.62 ± 75.24 μm at 3 months and 387.46 ± 74.11 μm at 6 months. These mean macular thickness values differed significantly between groups at 3 months (P = 0.046) and 6 months (P = 0.002). CONCLUSION: Intravitreal bevacizumab immediately after phacoemulsification prevents exacerbation of the macular edema seen in many diabetic patients undergoing cataract surgery. In addition, this effect seems to hold in the short term. Copyright © 2008 by the American Society of Plastic Surgeons.","author":[{"dropping-particle":"","family":"Lanzagorta-Aresti","given":"Aitor","non-dropping-particle":"","parse-names":false,"suffix":""},{"dropping-particle":"","family":"Palacios-Pozo","given":"Elena","non-dropping-particle":"","parse-names":false,"suffix":""},{"dropping-particle":"","family":"Menezo Rozalen","given":"Jose Luis","non-dropping-particle":"","parse-names":false,"suffix":""},{"dropping-particle":"","family":"Navea-Tejerina","given":"Amparo","non-dropping-particle":"","parse-names":false,"suffix":""}],"container-title":"Retina","id":"ITEM-7","issue":"4","issued":{"date-parts":[["2009","4"]]},"page":"530-535","publisher":"Retina","title":"Prevention of vision loss after cataract surgery in diabetic macular edema with intravitreal bevacizumab: A pilot study","type":"article-journal","volume":"29"},"uris":["http://www.mendeley.com/documents/?uuid=4ed8fcf6-eeb7-3384-8bee-44018f3e31af"]}],"mendeley":{"formattedCitation":"&lt;sup&gt;10,12,15,27–30&lt;/sup&gt;","plainTextFormattedCitation":"10,12,15,27–30","previouslyFormattedCitation":"&lt;sup&gt;10,12,15,27–30&lt;/sup&gt;"},"properties":{"noteIndex":0},"schema":"https://github.com/citation-style-language/schema/raw/master/csl-citation.json"}</w:instrText>
      </w:r>
      <w:r w:rsidR="008F1BEB">
        <w:rPr>
          <w:rFonts w:ascii="Times New Roman" w:hAnsi="Times New Roman" w:cs="Times New Roman"/>
          <w:sz w:val="28"/>
          <w:lang w:val="en-US"/>
        </w:rPr>
        <w:fldChar w:fldCharType="separate"/>
      </w:r>
      <w:r w:rsidR="00AB2BB4" w:rsidRPr="00AB2BB4">
        <w:rPr>
          <w:rFonts w:ascii="Times New Roman" w:hAnsi="Times New Roman" w:cs="Times New Roman"/>
          <w:noProof/>
          <w:sz w:val="28"/>
          <w:vertAlign w:val="superscript"/>
          <w:lang w:val="en-US"/>
        </w:rPr>
        <w:t>10,12,15,27–30</w:t>
      </w:r>
      <w:r w:rsidR="008F1BEB">
        <w:rPr>
          <w:rFonts w:ascii="Times New Roman" w:hAnsi="Times New Roman" w:cs="Times New Roman"/>
          <w:sz w:val="28"/>
          <w:lang w:val="en-US"/>
        </w:rPr>
        <w:fldChar w:fldCharType="end"/>
      </w:r>
      <w:r>
        <w:rPr>
          <w:rFonts w:ascii="Times New Roman" w:hAnsi="Times New Roman" w:cs="Times New Roman"/>
          <w:sz w:val="28"/>
          <w:lang w:val="en-US"/>
        </w:rPr>
        <w:t xml:space="preserve"> Performance bias w</w:t>
      </w:r>
      <w:r w:rsidR="00591FB4">
        <w:rPr>
          <w:rFonts w:ascii="Times New Roman" w:hAnsi="Times New Roman" w:cs="Times New Roman"/>
          <w:sz w:val="28"/>
          <w:lang w:val="en-US"/>
        </w:rPr>
        <w:t xml:space="preserve">as at low risk in </w:t>
      </w:r>
      <w:r w:rsidR="00464E37">
        <w:rPr>
          <w:rFonts w:ascii="Times New Roman" w:hAnsi="Times New Roman" w:cs="Times New Roman"/>
          <w:sz w:val="28"/>
          <w:lang w:val="en-US"/>
        </w:rPr>
        <w:t>2</w:t>
      </w:r>
      <w:r w:rsidR="00591FB4">
        <w:rPr>
          <w:rFonts w:ascii="Times New Roman" w:hAnsi="Times New Roman" w:cs="Times New Roman"/>
          <w:sz w:val="28"/>
          <w:lang w:val="en-US"/>
        </w:rPr>
        <w:t xml:space="preserve"> studies,</w:t>
      </w:r>
      <w:r w:rsidR="008F1BEB">
        <w:rPr>
          <w:rFonts w:ascii="Times New Roman" w:hAnsi="Times New Roman" w:cs="Times New Roman"/>
          <w:sz w:val="28"/>
          <w:lang w:val="en-US"/>
        </w:rPr>
        <w:fldChar w:fldCharType="begin" w:fldLock="1"/>
      </w:r>
      <w:r w:rsidR="008B1999">
        <w:rPr>
          <w:rFonts w:ascii="Times New Roman" w:hAnsi="Times New Roman" w:cs="Times New Roman"/>
          <w:sz w:val="28"/>
          <w:lang w:val="en-US"/>
        </w:rPr>
        <w:instrText>ADDIN CSL_CITATION {"citationItems":[{"id":"ITEM-1","itemData":{"DOI":"10.1136/bjophthalmol-2018-313437","ISSN":"14682079","PMID":"30819688","abstract":"Aim To report the 6-month results of a clinical trial that compared intravitreous bevacizumab (BVB) 1.25 mg versus triamcinolone acetonide (TA) 4 mg when administered as an adjunct during cataract surgery to patients with diabetic macular oedema (DMO). Methods Prospective, double-masked, single-centre (Royal Victorian Eye and Ear Hospital, Melbourne) clinical trial. Patients with visually significant cataract and centre-involving DMO (either current or prior) were randomised (1: 1) to receive either intravitreous BVB 1.25 mg or TA 4 mg at the time of cataract surgery and if required at review. Main outcome measures were changes in best-corrected visual acuity (BCVA) and central macular thickness (CMT) from baseline to the 6-month time point of this 12-month study. Results 61 eyes of 58 patients were enrolled. At baseline, both groups were similar in terms of BCVA and CMT (p&gt;0.2). At 6 months, there was no significant difference in vision between the groups, with mean letter gain of +21.4 (95% CI +14.5 to +28.4) in the TA group and +17.3 (95% CI +12.1 to +22.6) in the BVB group (p=0.35). The TA group had a significant sustained anatomical improvement at 6 months, with a reduction in CMT (-51.4 μm; 95% CI -98.2 to -4.7) compared with thickening in the BVB group (+15.6 μm; 95% CI -26.4 to +57.7, p=0.04). Conclusions When given as an adjunct to cataract surgery, both TA and BVB improved visual outcomes at 6 months postoperatively. However, only TA resulted in sustained improvement in CMT, with the majority not requiring any further treatment postoperatively.","author":[{"dropping-particle":"","family":"Kandasamy","given":"Rathika","non-dropping-particle":"","parse-names":false,"suffix":""},{"dropping-particle":"","family":"Constantinou","given":"Marios","non-dropping-particle":"","parse-names":false,"suffix":""},{"dropping-particle":"","family":"Rogers","given":"Sophie L.","non-dropping-particle":"","parse-names":false,"suffix":""},{"dropping-particle":"","family":"Sandhu","given":"Sukhpal Singh","non-dropping-particle":"","parse-names":false,"suffix":""},{"dropping-particle":"","family":"Wickremasinghe","given":"Sanjeewa","non-dropping-particle":"","parse-names":false,"suffix":""},{"dropping-particle":"","family":"Al-Qureshi","given":"Salmaan","non-dropping-particle":"","parse-names":false,"suffix":""},{"dropping-particle":"","family":"Lim","given":"Lyndell L.","non-dropping-particle":"","parse-names":false,"suffix":""}],"container-title":"British Journal of Ophthalmology","id":"ITEM-1","issue":"12","issued":{"date-parts":[["2019","12","1"]]},"page":"1753-1758","publisher":"BMJ Publishing Group","title":"Prospective randomised clinical trial of intravitreal bevacizumab versus triamcinolone in eyes with diabetic macular oedema undergoing cataract surgery: 6-month results","type":"article-journal","volume":"103"},"uris":["http://www.mendeley.com/documents/?uuid=fe73870b-c7f2-31b6-8888-85ec3751186c"]},{"id":"ITEM-2","itemData":{"DOI":"10.1016/j.ophtha.2009.01.014","ISSN":"01616420","PMID":"19376589","abstract":"Purpose: To determine the feasibility and clinical effectiveness of intravitreal bevacizumab combined with cataract surgery for management of the postoperative increase of retinal thickness in patients with diabetic maculopathy. Design: Prospective, randomized, masked cohort study. Participants: Forty-two eyes with diabetic macular edema (DME) of 42 patients with type 2 diabetes mellitus. Methods: Patients were randomly assigned to receive either cataract surgery only (control; 21 eyes) or combined with intravitreal injection of 1.25 mg bevacizumab (21 eyes). Efficacy measures included best-corrected visual acuity (BCVA) testing, optical coherence tomography (OCT), and ophthalmoscopic examination. Main Outcome Measures: Retinal thickness (RT) on OCT and BCVA were measured at baseline and 1 and 3 months after surgery. Results: There were no significant differences in RT, BCVA, severity of cataract, or systemic condition between the control and bevacizumab groups at the baseline. One and 3 months after surgery, the control group showed a significant increase in RT, whereas the bevacizumab group showed a significant decrease. Although postoperatively the eyes in both groups showed a significant improvement of BCVA, bevacizumab-treated eyes showed significantly better results (mean logarithm of the minimum angle of resolution, 0.38) than the control group (0.51) at month 3. There was a significant relationship between RT and visual acuity (VA) postoperatively in the control (P = 0.0001) and bevacizumab (P = 0.0141) groups. No systemic or ocular adverse events were observed. Conclusions: Short-term results suggest that intravitreal bevacizumab has the potential not only to prevent the increase in RT, but also reduce the RT of eyes with DME after cataract surgery. Further improvement of VA in bevacizumab-treated eyes may be dependent on a reduction in central RT. Financial Disclosure(s): The authors have no proprietary or commercial interest in any materials discussed in this article. © 2009 American Academy of Ophthalmology.","author":[{"dropping-particle":"","family":"Takamura","given":"Yoshihiro","non-dropping-particle":"","parse-names":false,"suffix":""},{"dropping-particle":"","family":"Kubo","given":"Eri","non-dropping-particle":"","parse-names":false,"suffix":""},{"dropping-particle":"","family":"Akagi","given":"Yoshio","non-dropping-particle":"","parse-names":false,"suffix":""}],"container-title":"Ophthalmology","id":"ITEM-2","issue":"6","issued":{"date-parts":[["2009"]]},"page":"1151-1157","publisher":"American Academy of Ophthalmology","title":"Analysis of the Effect of Intravitreal Bevacizumab Injection on Diabetic Macular Edema after Cataract Surgery","type":"article-journal","volume":"116"},"uris":["http://www.mendeley.com/documents/?uuid=c98f8f87-556b-4ae2-adc1-15eed344cf7a"]}],"mendeley":{"formattedCitation":"&lt;sup&gt;28,30&lt;/sup&gt;","plainTextFormattedCitation":"28,30","previouslyFormattedCitation":"&lt;sup&gt;28,30&lt;/sup&gt;"},"properties":{"noteIndex":0},"schema":"https://github.com/citation-style-language/schema/raw/master/csl-citation.json"}</w:instrText>
      </w:r>
      <w:r w:rsidR="008F1BEB">
        <w:rPr>
          <w:rFonts w:ascii="Times New Roman" w:hAnsi="Times New Roman" w:cs="Times New Roman"/>
          <w:sz w:val="28"/>
          <w:lang w:val="en-US"/>
        </w:rPr>
        <w:fldChar w:fldCharType="separate"/>
      </w:r>
      <w:r w:rsidR="00AB2BB4" w:rsidRPr="00AB2BB4">
        <w:rPr>
          <w:rFonts w:ascii="Times New Roman" w:hAnsi="Times New Roman" w:cs="Times New Roman"/>
          <w:noProof/>
          <w:sz w:val="28"/>
          <w:vertAlign w:val="superscript"/>
          <w:lang w:val="en-US"/>
        </w:rPr>
        <w:t>28,30</w:t>
      </w:r>
      <w:r w:rsidR="008F1BEB">
        <w:rPr>
          <w:rFonts w:ascii="Times New Roman" w:hAnsi="Times New Roman" w:cs="Times New Roman"/>
          <w:sz w:val="28"/>
          <w:lang w:val="en-US"/>
        </w:rPr>
        <w:fldChar w:fldCharType="end"/>
      </w:r>
      <w:r w:rsidR="00591FB4">
        <w:rPr>
          <w:rFonts w:ascii="Times New Roman" w:hAnsi="Times New Roman" w:cs="Times New Roman"/>
          <w:sz w:val="28"/>
          <w:lang w:val="en-US"/>
        </w:rPr>
        <w:t xml:space="preserve"> unclear risk in </w:t>
      </w:r>
      <w:r w:rsidR="00464E37">
        <w:rPr>
          <w:rFonts w:ascii="Times New Roman" w:hAnsi="Times New Roman" w:cs="Times New Roman"/>
          <w:sz w:val="28"/>
          <w:lang w:val="en-US"/>
        </w:rPr>
        <w:t>4</w:t>
      </w:r>
      <w:r w:rsidR="00591FB4">
        <w:rPr>
          <w:rFonts w:ascii="Times New Roman" w:hAnsi="Times New Roman" w:cs="Times New Roman"/>
          <w:sz w:val="28"/>
          <w:lang w:val="en-US"/>
        </w:rPr>
        <w:t xml:space="preserve"> studies,</w:t>
      </w:r>
      <w:r w:rsidR="008F1BEB">
        <w:rPr>
          <w:rFonts w:ascii="Times New Roman" w:hAnsi="Times New Roman" w:cs="Times New Roman"/>
          <w:sz w:val="28"/>
          <w:lang w:val="en-US"/>
        </w:rPr>
        <w:fldChar w:fldCharType="begin" w:fldLock="1"/>
      </w:r>
      <w:r w:rsidR="008B1999">
        <w:rPr>
          <w:rFonts w:ascii="Times New Roman" w:hAnsi="Times New Roman" w:cs="Times New Roman"/>
          <w:sz w:val="28"/>
          <w:lang w:val="en-US"/>
        </w:rPr>
        <w:instrText>ADDIN CSL_CITATION {"citationItems":[{"id":"ITEM-1","itemData":{"DOI":"10.1016/j.ophtha.2012.08.002","ISSN":"15494713","author":[{"dropping-particle":"","family":"Agarwal","given":"Aniruddha","non-dropping-particle":"","parse-names":false,"suffix":""},{"dropping-particle":"","family":"Gupta","given":"Vishali","non-dropping-particle":"","parse-names":false,"suffix":""},{"dropping-particle":"","family":"Ram","given":"Jagat","non-dropping-particle":"","parse-names":false,"suffix":""},{"dropping-particle":"","family":"Gupta","given":"Amod","non-dropping-particle":"","parse-names":false,"suffix":""}],"container-title":"Ophthalmology","id":"ITEM-1","issue":"1","issued":{"date-parts":[["2013"]]},"title":"Dexamethasone intravitreal implant during phacoemulsification","type":"article","volume":"120"},"uris":["http://www.mendeley.com/documents/?uuid=03601450-b1b6-4be9-99f9-29279af0d20c"]},{"id":"ITEM-2","itemData":{"DOI":"10.1016/j.jcrs.2008.09.019","ISSN":"08863350","PMID":"19101420","abstract":"Purpose: To evaluate the role of intravitreal bevacizumab, an anti-vascular endothelial growth factor agent, injected at the time of cataract surgery on the postoperative progression of diabetic retinopathy (DR) and diabetic maculopathy. Setting: Tertiary-care eye specialty hospital, Dhahran, Kingdom of Saudi Arabia. Methods: Patients were randomized to a standardized procedure of phacoemulsification with intraocular lens implantation alone (control group) or to receive 1.25 mg intravitreal bevacizumab at the end of surgery (intervention group). Diabetic retinopathy and maculopathy were assessed at each postoperative visit during a 6-month follow-up. Results: Sixty-eight eyes (68 patients) with DR and cataract were recruited for this prospective study. Progression of DR occurred in 15 (45.45%) of 33 eyes in the control group and 4 (11.42%) of 35 eyes in the intervention group (P = .002) Progression of diabetic maculopathy occurred in 17 eyes (51.51%) in the control group and 2 eyes (5.71%) in the intervention group (P = .0001). There was no statistically significant difference in postoperative visual acuity between the 2 groups (P = .772). Two eyes in the control group and none in the intervention group progressed to neovascular glaucoma. The mean postoperative central macular thickness and mean macular thickness were not statistically significantly different between the 2 groups (P = .874 and .942, respectively). Conclusion: Intravitreal administration of 1.25 mg bevacizumab at the time of cataract surgery was safe and effective in preventing the progression of DR and diabetic maculopathy in patients with cataract and DR. © 2009 ASCRS and ESCRS.","author":[{"dropping-particle":"","family":"Cheema","given":"Rizwan A.","non-dropping-particle":"","parse-names":false,"suffix":""},{"dropping-particle":"","family":"Al-Mubarak","given":"Mahdi M.","non-dropping-particle":"","parse-names":false,"suffix":""},{"dropping-particle":"","family":"Amin","given":"Yasir M.","non-dropping-particle":"","parse-names":false,"suffix":""},{"dropping-particle":"","family":"Cheema","given":"Maheera A.","non-dropping-particle":"","parse-names":false,"suffix":""}],"container-title":"Journal of Cataract and Refractive Surgery","id":"ITEM-2","issue":"1","issued":{"date-parts":[["2009"]]},"page":"18-25","title":"Role of combined cataract surgery and intravitreal bevacizumab injection in preventing progression of diabetic retinopathy. Prospective randomized study","type":"article-journal","volume":"35"},"uris":["http://www.mendeley.com/documents/?uuid=00b3c721-ead9-448c-9455-fcb74b3c34c0"]},{"id":"ITEM-3","itemData":{"DOI":"10.1097/IAE.0b013e31819c6302","ISSN":"0275004X","PMID":"19357559","abstract":"PURPOSE: To determine whether an intravitreal bevacizumab injection after phacoemulsification can improve cataract surgery visual outcomes in patients with diabetic macular edema by acting on the degree of edema. SETTING: Fundación Oftalmológica del Mediterráneo, Valencia, Spain. METHODS: We selected 26 consecutive diabetic patients with nonproliferative diabetic retinopathy and macular edema who were to undergo cataract surgery, and we divided them into two randomized groups to be studied prospectively. Group I included 13 eyes that were injected with intravitreal bevacizumab upon completion of cataract surgery; Group II included 13 control eyes that were injected with balanced salt solution. RESULTS: Preoperative macular thickness was 282.62 μm ± 57.64 in Group I and 310.38 μm ± 82.99 in Group II. Preoperative Snellen best-corrected visual acuity was 0.27 ± 0.17 and 0.24 ± 0.16 in Groups I and II, respectively. Best-corrected visual acuity at 3 and 6 months was better in Group I-0.4 ± 0.28 and 0.4 ± 0.27-whereas poorer results were observed in the control group-0.21 ± 0.13 and 0.14 ± 0.13. These mean macular thickness values differed significantly between groups at 3 months (P = 0.040) and 6 months (P = 0.004). Optical coherence tomography measured macular thickness was also better in Group I, 292.46 ± 104.75 μm at 3 months and 277.62 ± 92.99 μm at 6 months. For Group II, the results were 367.62 ± 75.24 μm at 3 months and 387.46 ± 74.11 μm at 6 months. These mean macular thickness values differed significantly between groups at 3 months (P = 0.046) and 6 months (P = 0.002). CONCLUSION: Intravitreal bevacizumab immediately after phacoemulsification prevents exacerbation of the macular edema seen in many diabetic patients undergoing cataract surgery. In addition, this effect seems to hold in the short term. Copyright © 2008 by the American Society of Plastic Surgeons.","author":[{"dropping-particle":"","family":"Lanzagorta-Aresti","given":"Aitor","non-dropping-particle":"","parse-names":false,"suffix":""},{"dropping-particle":"","family":"Palacios-Pozo","given":"Elena","non-dropping-particle":"","parse-names":false,"suffix":""},{"dropping-particle":"","family":"Menezo Rozalen","given":"Jose Luis","non-dropping-particle":"","parse-names":false,"suffix":""},{"dropping-particle":"","family":"Navea-Tejerina","given":"Amparo","non-dropping-particle":"","parse-names":false,"suffix":""}],"container-title":"Retina","id":"ITEM-3","issue":"4","issued":{"date-parts":[["2009","4"]]},"page":"530-535","publisher":"Retina","title":"Prevention of vision loss after cataract surgery in diabetic macular edema with intravitreal bevacizumab: A pilot study","type":"article-journal","volume":"29"},"uris":["http://www.mendeley.com/documents/?uuid=4ed8fcf6-eeb7-3384-8bee-44018f3e31af"]},{"id":"ITEM-4","itemData":{"DOI":"10.1089/jop.2011.0069","ISSN":"10807683","PMID":"22132722","abstract":"Objective: To evaluate efficacy of intravitreal injection of bevacizumab at the time of cataract surgery on the postoperative progression of diabetic retinopathy (DR) and diabetic maculopathy. Methods: Patients were randomized to a standardized procedure of phacoemulsification with intraocular lens implantation alone (control group; 30 eyes) or to receive 1.25mg intravitreal bevacizumab (0.05mL of solution prepared from avastin, 100mg/4mL vial) at the end of surgery (IVB group; 27 eyes). Efficacy measures included best-corrected visual acuity (BCVA) testing, optical coherence tomography (OCT), and ophthalmoscopic examination at each postoperative visit during a 6-month follow-up. Results: There were no significant differences in central macular thickness (CMT), BCVA, or systemic condition between the control and IVB groups at baseline. Progression of diabetic maculopathy occurred in 15 eyes (50%) in the control group and 2 eyes (7.4%) in the intervention group (P=0.0008). There was no statistically significant difference in postoperative visual acuity between the 2 groups after 6 months (P=0.5). Five eyes in the control group and 1 eye in the intervention group progressed to neovascular glaucoma. Difference in mean postoperative CMT was not statistically significant between both groups (P=0.54). Conclusions: Intravitreal administration of 1.25mg bevacizumab at the time of cataract surgery was safe and effective in preventing the progression of DR and diabetic maculopathy in patients with cataract and DR. © Copyright 2012, Mary Ann Liebert, Inc. 2012.","author":[{"dropping-particle":"","family":"Salehi","given":"Ali","non-dropping-particle":"","parse-names":false,"suffix":""},{"dropping-particle":"","family":"Beni","given":"Afsaneh Naderi","non-dropping-particle":"","parse-names":false,"suffix":""},{"dropping-particle":"","family":"Razmjoo","given":"Hassan","non-dropping-particle":"","parse-names":false,"suffix":""},{"dropping-particle":"","family":"Beni","given":"Zahra Naderi","non-dropping-particle":"","parse-names":false,"suffix":""}],"container-title":"Journal of Ocular Pharmacology and Therapeutics","id":"ITEM-4","issue":"3","issued":{"date-parts":[["2012"]]},"page":"212-218","title":"Phacoemulcification with intravitreal bevacizumab injection in patients with cataract and coexisting diabetic retinopathy: Prospective randomized study","type":"article-journal","volume":"28"},"uris":["http://www.mendeley.com/documents/?uuid=8ab98f46-106c-4a45-8b45-f2ccbe372bec"]}],"mendeley":{"formattedCitation":"&lt;sup&gt;10,12,27,29&lt;/sup&gt;","plainTextFormattedCitation":"10,12,27,29","previouslyFormattedCitation":"&lt;sup&gt;10,12,27,29&lt;/sup&gt;"},"properties":{"noteIndex":0},"schema":"https://github.com/citation-style-language/schema/raw/master/csl-citation.json"}</w:instrText>
      </w:r>
      <w:r w:rsidR="008F1BEB">
        <w:rPr>
          <w:rFonts w:ascii="Times New Roman" w:hAnsi="Times New Roman" w:cs="Times New Roman"/>
          <w:sz w:val="28"/>
          <w:lang w:val="en-US"/>
        </w:rPr>
        <w:fldChar w:fldCharType="separate"/>
      </w:r>
      <w:r w:rsidR="00AB2BB4" w:rsidRPr="00AB2BB4">
        <w:rPr>
          <w:rFonts w:ascii="Times New Roman" w:hAnsi="Times New Roman" w:cs="Times New Roman"/>
          <w:noProof/>
          <w:sz w:val="28"/>
          <w:vertAlign w:val="superscript"/>
          <w:lang w:val="en-US"/>
        </w:rPr>
        <w:t>10,12,27,29</w:t>
      </w:r>
      <w:r w:rsidR="008F1BEB">
        <w:rPr>
          <w:rFonts w:ascii="Times New Roman" w:hAnsi="Times New Roman" w:cs="Times New Roman"/>
          <w:sz w:val="28"/>
          <w:lang w:val="en-US"/>
        </w:rPr>
        <w:fldChar w:fldCharType="end"/>
      </w:r>
      <w:r w:rsidR="00591FB4">
        <w:rPr>
          <w:rFonts w:ascii="Times New Roman" w:hAnsi="Times New Roman" w:cs="Times New Roman"/>
          <w:sz w:val="28"/>
          <w:lang w:val="en-US"/>
        </w:rPr>
        <w:t xml:space="preserve"> high risk in </w:t>
      </w:r>
      <w:r w:rsidR="00464E37">
        <w:rPr>
          <w:rFonts w:ascii="Times New Roman" w:hAnsi="Times New Roman" w:cs="Times New Roman"/>
          <w:sz w:val="28"/>
          <w:lang w:val="en-US"/>
        </w:rPr>
        <w:t>one</w:t>
      </w:r>
      <w:r w:rsidR="00591FB4">
        <w:rPr>
          <w:rFonts w:ascii="Times New Roman" w:hAnsi="Times New Roman" w:cs="Times New Roman"/>
          <w:sz w:val="28"/>
          <w:lang w:val="en-US"/>
        </w:rPr>
        <w:t>.</w:t>
      </w:r>
      <w:r w:rsidR="008F1BEB">
        <w:rPr>
          <w:rFonts w:ascii="Times New Roman" w:hAnsi="Times New Roman" w:cs="Times New Roman"/>
          <w:sz w:val="28"/>
          <w:lang w:val="en-US"/>
        </w:rPr>
        <w:fldChar w:fldCharType="begin" w:fldLock="1"/>
      </w:r>
      <w:r w:rsidR="00464E37">
        <w:rPr>
          <w:rFonts w:ascii="Times New Roman" w:hAnsi="Times New Roman" w:cs="Times New Roman"/>
          <w:sz w:val="28"/>
          <w:lang w:val="en-US"/>
        </w:rPr>
        <w:instrText>ADDIN CSL_CITATION {"citationItems":[{"id":"ITEM-1","itemData":{"DOI":"10.1177/11206721211004395","ISSN":"17246016","abstract":"Purpose: To assess the feasibility and clinical effectiveness of dexamethasone intravitreal implant 0.7 mg (IDI) administered in diabetic patients to prevent the worsening of macular edema. Methods: Forty eyes of 40 consecutive patients with naïve macular edema secondary to diabetes mellitus who were treated with IDI administered preoperative (Group A: 20 patients) or IDI administered immediately after cataract surgery (Group B: 20 patients). Best-corrected visual acuity (BCVA) and central macular thickness (CMT) changes were evaluated at baseline and at postoperative time points. Results: Follow-up study was 20 weeks. In Group A and B, mean BCVA improved significantly at all post-surgery time points (p &lt; 0.05). In Group A and B, mean CMT decreased significantly at 16 weeks (p = 0.02 and p = 0.004, respectively). At week 20, CMT failed to reach statistical significance in both groups (p = 0.5, group A and p = 0.15, group B). No statistical differences were noted between groups in term of BCVA (with the exception of week 4 for the presence of cataract in Group A), CMT and IOP. Conclusions: The use of intravitreal dexamethasone implant 1 month prior to scheduled cataract extraction or at the time of phacoemulsification appears to be safe and effective for at least 16 weeks after surgery.","author":[{"dropping-particle":"","family":"Barone","given":"Antonio","non-dropping-particle":"","parse-names":false,"suffix":""},{"dropping-particle":"","family":"Russo","given":"Vincenzo","non-dropping-particle":"","parse-names":false,"suffix":""},{"dropping-particle":"","family":"Maggiore","given":"Giulia","non-dropping-particle":"","parse-names":false,"suffix":""},{"dropping-particle":"","family":"Loiodice","given":"Marco Sabino","non-dropping-particle":"","parse-names":false,"suffix":""},{"dropping-particle":"","family":"Stella","given":"Andrea","non-dropping-particle":"","parse-names":false,"suffix":""},{"dropping-particle":"","family":"Bux","given":"Anna Valeria","non-dropping-particle":"","parse-names":false,"suffix":""},{"dropping-particle":"","family":"Iaculli","given":"Cristiana","non-dropping-particle":"","parse-names":false,"suffix":""}],"container-title":"European Journal of Ophthalmology","id":"ITEM-1","issued":{"date-parts":[["2021"]]},"title":"Dexamethasone intravitreal implant in patients with cataract and naïve diabetic macular edema","type":"article-journal"},"uris":["http://www.mendeley.com/documents/?uuid=82f4bfc6-d02a-41d2-9a09-317c5b4ab018"]}],"mendeley":{"formattedCitation":"&lt;sup&gt;15&lt;/sup&gt;","plainTextFormattedCitation":"15","previouslyFormattedCitation":"&lt;sup&gt;15&lt;/sup&gt;"},"properties":{"noteIndex":0},"schema":"https://github.com/citation-style-language/schema/raw/master/csl-citation.json"}</w:instrText>
      </w:r>
      <w:r w:rsidR="008F1BEB">
        <w:rPr>
          <w:rFonts w:ascii="Times New Roman" w:hAnsi="Times New Roman" w:cs="Times New Roman"/>
          <w:sz w:val="28"/>
          <w:lang w:val="en-US"/>
        </w:rPr>
        <w:fldChar w:fldCharType="separate"/>
      </w:r>
      <w:r w:rsidR="00464E37" w:rsidRPr="00464E37">
        <w:rPr>
          <w:rFonts w:ascii="Times New Roman" w:hAnsi="Times New Roman" w:cs="Times New Roman"/>
          <w:noProof/>
          <w:sz w:val="28"/>
          <w:vertAlign w:val="superscript"/>
          <w:lang w:val="en-US"/>
        </w:rPr>
        <w:t>15</w:t>
      </w:r>
      <w:r w:rsidR="008F1BEB">
        <w:rPr>
          <w:rFonts w:ascii="Times New Roman" w:hAnsi="Times New Roman" w:cs="Times New Roman"/>
          <w:sz w:val="28"/>
          <w:lang w:val="en-US"/>
        </w:rPr>
        <w:fldChar w:fldCharType="end"/>
      </w:r>
      <w:r w:rsidR="00591FB4">
        <w:rPr>
          <w:rFonts w:ascii="Times New Roman" w:hAnsi="Times New Roman" w:cs="Times New Roman"/>
          <w:sz w:val="28"/>
          <w:lang w:val="en-US"/>
        </w:rPr>
        <w:t xml:space="preserve"> Detection bias was considered as low risk and unclear risk i</w:t>
      </w:r>
      <w:r w:rsidR="008F1BEB">
        <w:rPr>
          <w:rFonts w:ascii="Times New Roman" w:hAnsi="Times New Roman" w:cs="Times New Roman"/>
          <w:sz w:val="28"/>
          <w:lang w:val="en-US"/>
        </w:rPr>
        <w:t xml:space="preserve">n </w:t>
      </w:r>
      <w:r w:rsidR="00464E37">
        <w:rPr>
          <w:rFonts w:ascii="Times New Roman" w:hAnsi="Times New Roman" w:cs="Times New Roman"/>
          <w:sz w:val="28"/>
          <w:lang w:val="en-US"/>
        </w:rPr>
        <w:t>5</w:t>
      </w:r>
      <w:r w:rsidR="008F1BEB">
        <w:rPr>
          <w:rFonts w:ascii="Times New Roman" w:hAnsi="Times New Roman" w:cs="Times New Roman"/>
          <w:sz w:val="28"/>
          <w:lang w:val="en-US"/>
        </w:rPr>
        <w:fldChar w:fldCharType="begin" w:fldLock="1"/>
      </w:r>
      <w:r w:rsidR="008B1999">
        <w:rPr>
          <w:rFonts w:ascii="Times New Roman" w:hAnsi="Times New Roman" w:cs="Times New Roman"/>
          <w:sz w:val="28"/>
          <w:lang w:val="en-US"/>
        </w:rPr>
        <w:instrText>ADDIN CSL_CITATION {"citationItems":[{"id":"ITEM-1","itemData":{"DOI":"10.1016/j.ophtha.2012.08.002","ISSN":"15494713","author":[{"dropping-particle":"","family":"Agarwal","given":"Aniruddha","non-dropping-particle":"","parse-names":false,"suffix":""},{"dropping-particle":"","family":"Gupta","given":"Vishali","non-dropping-particle":"","parse-names":false,"suffix":""},{"dropping-particle":"","family":"Ram","given":"Jagat","non-dropping-particle":"","parse-names":false,"suffix":""},{"dropping-particle":"","family":"Gupta","given":"Amod","non-dropping-particle":"","parse-names":false,"suffix":""}],"container-title":"Ophthalmology","id":"ITEM-1","issue":"1","issued":{"date-parts":[["2013"]]},"title":"Dexamethasone intravitreal implant during phacoemulsification","type":"article","volume":"120"},"uris":["http://www.mendeley.com/documents/?uuid=03601450-b1b6-4be9-99f9-29279af0d20c"]},{"id":"ITEM-2","itemData":{"DOI":"10.1136/bjophthalmol-2018-313437","ISSN":"14682079","PMID":"30819688","abstract":"Aim To report the 6-month results of a clinical trial that compared intravitreous bevacizumab (BVB) 1.25 mg versus triamcinolone acetonide (TA) 4 mg when administered as an adjunct during cataract surgery to patients with diabetic macular oedema (DMO). Methods Prospective, double-masked, single-centre (Royal Victorian Eye and Ear Hospital, Melbourne) clinical trial. Patients with visually significant cataract and centre-involving DMO (either current or prior) were randomised (1: 1) to receive either intravitreous BVB 1.25 mg or TA 4 mg at the time of cataract surgery and if required at review. Main outcome measures were changes in best-corrected visual acuity (BCVA) and central macular thickness (CMT) from baseline to the 6-month time point of this 12-month study. Results 61 eyes of 58 patients were enrolled. At baseline, both groups were similar in terms of BCVA and CMT (p&gt;0.2). At 6 months, there was no significant difference in vision between the groups, with mean letter gain of +21.4 (95% CI +14.5 to +28.4) in the TA group and +17.3 (95% CI +12.1 to +22.6) in the BVB group (p=0.35). The TA group had a significant sustained anatomical improvement at 6 months, with a reduction in CMT (-51.4 μm; 95% CI -98.2 to -4.7) compared with thickening in the BVB group (+15.6 μm; 95% CI -26.4 to +57.7, p=0.04). Conclusions When given as an adjunct to cataract surgery, both TA and BVB improved visual outcomes at 6 months postoperatively. However, only TA resulted in sustained improvement in CMT, with the majority not requiring any further treatment postoperatively.","author":[{"dropping-particle":"","family":"Kandasamy","given":"Rathika","non-dropping-particle":"","parse-names":false,"suffix":""},{"dropping-particle":"","family":"Constantinou","given":"Marios","non-dropping-particle":"","parse-names":false,"suffix":""},{"dropping-particle":"","family":"Rogers","given":"Sophie L.","non-dropping-particle":"","parse-names":false,"suffix":""},{"dropping-particle":"","family":"Sandhu","given":"Sukhpal Singh","non-dropping-particle":"","parse-names":false,"suffix":""},{"dropping-particle":"","family":"Wickremasinghe","given":"Sanjeewa","non-dropping-particle":"","parse-names":false,"suffix":""},{"dropping-particle":"","family":"Al-Qureshi","given":"Salmaan","non-dropping-particle":"","parse-names":false,"suffix":""},{"dropping-particle":"","family":"Lim","given":"Lyndell L.","non-dropping-particle":"","parse-names":false,"suffix":""}],"container-title":"British Journal of Ophthalmology","id":"ITEM-2","issue":"12","issued":{"date-parts":[["2019","12","1"]]},"page":"1753-1758","publisher":"BMJ Publishing Group","title":"Prospective randomised clinical trial of intravitreal bevacizumab versus triamcinolone in eyes with diabetic macular oedema undergoing cataract surgery: 6-month results","type":"article-journal","volume":"103"},"uris":["http://www.mendeley.com/documents/?uuid=fe73870b-c7f2-31b6-8888-85ec3751186c"]},{"id":"ITEM-3","itemData":{"DOI":"10.1097/IAE.0b013e31819c6302","ISSN":"0275004X","PMID":"19357559","abstract":"PURPOSE: To determine whether an intravitreal bevacizumab injection after phacoemulsification can improve cataract surgery visual outcomes in patients with diabetic macular edema by acting on the degree of edema. SETTING: Fundación Oftalmológica del Mediterráneo, Valencia, Spain. METHODS: We selected 26 consecutive diabetic patients with nonproliferative diabetic retinopathy and macular edema who were to undergo cataract surgery, and we divided them into two randomized groups to be studied prospectively. Group I included 13 eyes that were injected with intravitreal bevacizumab upon completion of cataract surgery; Group II included 13 control eyes that were injected with balanced salt solution. RESULTS: Preoperative macular thickness was 282.62 μm ± 57.64 in Group I and 310.38 μm ± 82.99 in Group II. Preoperative Snellen best-corrected visual acuity was 0.27 ± 0.17 and 0.24 ± 0.16 in Groups I and II, respectively. Best-corrected visual acuity at 3 and 6 months was better in Group I-0.4 ± 0.28 and 0.4 ± 0.27-whereas poorer results were observed in the control group-0.21 ± 0.13 and 0.14 ± 0.13. These mean macular thickness values differed significantly between groups at 3 months (P = 0.040) and 6 months (P = 0.004). Optical coherence tomography measured macular thickness was also better in Group I, 292.46 ± 104.75 μm at 3 months and 277.62 ± 92.99 μm at 6 months. For Group II, the results were 367.62 ± 75.24 μm at 3 months and 387.46 ± 74.11 μm at 6 months. These mean macular thickness values differed significantly between groups at 3 months (P = 0.046) and 6 months (P = 0.002). CONCLUSION: Intravitreal bevacizumab immediately after phacoemulsification prevents exacerbation of the macular edema seen in many diabetic patients undergoing cataract surgery. In addition, this effect seems to hold in the short term. Copyright © 2008 by the American Society of Plastic Surgeons.","author":[{"dropping-particle":"","family":"Lanzagorta-Aresti","given":"Aitor","non-dropping-particle":"","parse-names":false,"suffix":""},{"dropping-particle":"","family":"Palacios-Pozo","given":"Elena","non-dropping-particle":"","parse-names":false,"suffix":""},{"dropping-particle":"","family":"Menezo Rozalen","given":"Jose Luis","non-dropping-particle":"","parse-names":false,"suffix":""},{"dropping-particle":"","family":"Navea-Tejerina","given":"Amparo","non-dropping-particle":"","parse-names":false,"suffix":""}],"container-title":"Retina","id":"ITEM-3","issue":"4","issued":{"date-parts":[["2009","4"]]},"page":"530-535","publisher":"Retina","title":"Prevention of vision loss after cataract surgery in diabetic macular edema with intravitreal bevacizumab: A pilot study","type":"article-journal","volume":"29"},"uris":["http://www.mendeley.com/documents/?uuid=4ed8fcf6-eeb7-3384-8bee-44018f3e31af"]},{"id":"ITEM-4","itemData":{"DOI":"10.1016/j.ophtha.2009.01.014","ISSN":"01616420","PMID":"19376589","abstract":"Purpose: To determine the feasibility and clinical effectiveness of intravitreal bevacizumab combined with cataract surgery for management of the postoperative increase of retinal thickness in patients with diabetic maculopathy. Design: Prospective, randomized, masked cohort study. Participants: Forty-two eyes with diabetic macular edema (DME) of 42 patients with type 2 diabetes mellitus. Methods: Patients were randomly assigned to receive either cataract surgery only (control; 21 eyes) or combined with intravitreal injection of 1.25 mg bevacizumab (21 eyes). Efficacy measures included best-corrected visual acuity (BCVA) testing, optical coherence tomography (OCT), and ophthalmoscopic examination. Main Outcome Measures: Retinal thickness (RT) on OCT and BCVA were measured at baseline and 1 and 3 months after surgery. Results: There were no significant differences in RT, BCVA, severity of cataract, or systemic condition between the control and bevacizumab groups at the baseline. One and 3 months after surgery, the control group showed a significant increase in RT, whereas the bevacizumab group showed a significant decrease. Although postoperatively the eyes in both groups showed a significant improvement of BCVA, bevacizumab-treated eyes showed significantly better results (mean logarithm of the minimum angle of resolution, 0.38) than the control group (0.51) at month 3. There was a significant relationship between RT and visual acuity (VA) postoperatively in the control (P = 0.0001) and bevacizumab (P = 0.0141) groups. No systemic or ocular adverse events were observed. Conclusions: Short-term results suggest that intravitreal bevacizumab has the potential not only to prevent the increase in RT, but also reduce the RT of eyes with DME after cataract surgery. Further improvement of VA in bevacizumab-treated eyes may be dependent on a reduction in central RT. Financial Disclosure(s): The authors have no proprietary or commercial interest in any materials discussed in this article. © 2009 American Academy of Ophthalmology.","author":[{"dropping-particle":"","family":"Takamura","given":"Yoshihiro","non-dropping-particle":"","parse-names":false,"suffix":""},{"dropping-particle":"","family":"Kubo","given":"Eri","non-dropping-particle":"","parse-names":false,"suffix":""},{"dropping-particle":"","family":"Akagi","given":"Yoshio","non-dropping-particle":"","parse-names":false,"suffix":""}],"container-title":"Ophthalmology","id":"ITEM-4","issue":"6","issued":{"date-parts":[["2009"]]},"page":"1151-1157","publisher":"American Academy of Ophthalmology","title":"Analysis of the Effect of Intravitreal Bevacizumab Injection on Diabetic Macular Edema after Cataract Surgery","type":"article-journal","volume":"116"},"uris":["http://www.mendeley.com/documents/?uuid=c98f8f87-556b-4ae2-adc1-15eed344cf7a"]},{"id":"ITEM-5","itemData":{"DOI":"10.1089/jop.2011.0069","ISSN":"10807683","PMID":"22132722","abstract":"Objective: To evaluate efficacy of intravitreal injection of bevacizumab at the time of cataract surgery on the postoperative progression of diabetic retinopathy (DR) and diabetic maculopathy. Methods: Patients were randomized to a standardized procedure of phacoemulsification with intraocular lens implantation alone (control group; 30 eyes) or to receive 1.25mg intravitreal bevacizumab (0.05mL of solution prepared from avastin, 100mg/4mL vial) at the end of surgery (IVB group; 27 eyes). Efficacy measures included best-corrected visual acuity (BCVA) testing, optical coherence tomography (OCT), and ophthalmoscopic examination at each postoperative visit during a 6-month follow-up. Results: There were no significant differences in central macular thickness (CMT), BCVA, or systemic condition between the control and IVB groups at baseline. Progression of diabetic maculopathy occurred in 15 eyes (50%) in the control group and 2 eyes (7.4%) in the intervention group (P=0.0008). There was no statistically significant difference in postoperative visual acuity between the 2 groups after 6 months (P=0.5). Five eyes in the control group and 1 eye in the intervention group progressed to neovascular glaucoma. Difference in mean postoperative CMT was not statistically significant between both groups (P=0.54). Conclusions: Intravitreal administration of 1.25mg bevacizumab at the time of cataract surgery was safe and effective in preventing the progression of DR and diabetic maculopathy in patients with cataract and DR. © Copyright 2012, Mary Ann Liebert, Inc. 2012.","author":[{"dropping-particle":"","family":"Salehi","given":"Ali","non-dropping-particle":"","parse-names":false,"suffix":""},{"dropping-particle":"","family":"Beni","given":"Afsaneh Naderi","non-dropping-particle":"","parse-names":false,"suffix":""},{"dropping-particle":"","family":"Razmjoo","given":"Hassan","non-dropping-particle":"","parse-names":false,"suffix":""},{"dropping-particle":"","family":"Beni","given":"Zahra Naderi","non-dropping-particle":"","parse-names":false,"suffix":""}],"container-title":"Journal of Ocular Pharmacology and Therapeutics","id":"ITEM-5","issue":"3","issued":{"date-parts":[["2012"]]},"page":"212-218","title":"Phacoemulcification with intravitreal bevacizumab injection in patients with cataract and coexisting diabetic retinopathy: Prospective randomized study","type":"article-journal","volume":"28"},"uris":["http://www.mendeley.com/documents/?uuid=8ab98f46-106c-4a45-8b45-f2ccbe372bec"]}],"mendeley":{"formattedCitation":"&lt;sup&gt;10,27–30&lt;/sup&gt;","plainTextFormattedCitation":"10,27–30","previouslyFormattedCitation":"&lt;sup&gt;10,27–30&lt;/sup&gt;"},"properties":{"noteIndex":0},"schema":"https://github.com/citation-style-language/schema/raw/master/csl-citation.json"}</w:instrText>
      </w:r>
      <w:r w:rsidR="008F1BEB">
        <w:rPr>
          <w:rFonts w:ascii="Times New Roman" w:hAnsi="Times New Roman" w:cs="Times New Roman"/>
          <w:sz w:val="28"/>
          <w:lang w:val="en-US"/>
        </w:rPr>
        <w:fldChar w:fldCharType="separate"/>
      </w:r>
      <w:r w:rsidR="00AB2BB4" w:rsidRPr="00AB2BB4">
        <w:rPr>
          <w:rFonts w:ascii="Times New Roman" w:hAnsi="Times New Roman" w:cs="Times New Roman"/>
          <w:noProof/>
          <w:sz w:val="28"/>
          <w:vertAlign w:val="superscript"/>
          <w:lang w:val="en-US"/>
        </w:rPr>
        <w:t>10,27–30</w:t>
      </w:r>
      <w:r w:rsidR="008F1BEB">
        <w:rPr>
          <w:rFonts w:ascii="Times New Roman" w:hAnsi="Times New Roman" w:cs="Times New Roman"/>
          <w:sz w:val="28"/>
          <w:lang w:val="en-US"/>
        </w:rPr>
        <w:fldChar w:fldCharType="end"/>
      </w:r>
      <w:r w:rsidR="00591FB4">
        <w:rPr>
          <w:rFonts w:ascii="Times New Roman" w:hAnsi="Times New Roman" w:cs="Times New Roman"/>
          <w:sz w:val="28"/>
          <w:lang w:val="en-US"/>
        </w:rPr>
        <w:t xml:space="preserve"> and </w:t>
      </w:r>
      <w:r w:rsidR="00464E37">
        <w:rPr>
          <w:rFonts w:ascii="Times New Roman" w:hAnsi="Times New Roman" w:cs="Times New Roman"/>
          <w:sz w:val="28"/>
          <w:lang w:val="en-US"/>
        </w:rPr>
        <w:t>2</w:t>
      </w:r>
      <w:r w:rsidR="00591FB4">
        <w:rPr>
          <w:rFonts w:ascii="Times New Roman" w:hAnsi="Times New Roman" w:cs="Times New Roman"/>
          <w:sz w:val="28"/>
          <w:lang w:val="en-US"/>
        </w:rPr>
        <w:t xml:space="preserve"> trials,</w:t>
      </w:r>
      <w:r w:rsidR="008F1BEB">
        <w:rPr>
          <w:rFonts w:ascii="Times New Roman" w:hAnsi="Times New Roman" w:cs="Times New Roman"/>
          <w:sz w:val="28"/>
          <w:lang w:val="en-US"/>
        </w:rPr>
        <w:fldChar w:fldCharType="begin" w:fldLock="1"/>
      </w:r>
      <w:r w:rsidR="00464E37">
        <w:rPr>
          <w:rFonts w:ascii="Times New Roman" w:hAnsi="Times New Roman" w:cs="Times New Roman"/>
          <w:sz w:val="28"/>
          <w:lang w:val="en-US"/>
        </w:rPr>
        <w:instrText>ADDIN CSL_CITATION {"citationItems":[{"id":"ITEM-1","itemData":{"DOI":"10.1016/j.jcrs.2008.09.019","ISSN":"08863350","PMID":"19101420","abstract":"Purpose: To evaluate the role of intravitreal bevacizumab, an anti-vascular endothelial growth factor agent, injected at the time of cataract surgery on the postoperative progression of diabetic retinopathy (DR) and diabetic maculopathy. Setting: Tertiary-care eye specialty hospital, Dhahran, Kingdom of Saudi Arabia. Methods: Patients were randomized to a standardized procedure of phacoemulsification with intraocular lens implantation alone (control group) or to receive 1.25 mg intravitreal bevacizumab at the end of surgery (intervention group). Diabetic retinopathy and maculopathy were assessed at each postoperative visit during a 6-month follow-up. Results: Sixty-eight eyes (68 patients) with DR and cataract were recruited for this prospective study. Progression of DR occurred in 15 (45.45%) of 33 eyes in the control group and 4 (11.42%) of 35 eyes in the intervention group (P = .002) Progression of diabetic maculopathy occurred in 17 eyes (51.51%) in the control group and 2 eyes (5.71%) in the intervention group (P = .0001). There was no statistically significant difference in postoperative visual acuity between the 2 groups (P = .772). Two eyes in the control group and none in the intervention group progressed to neovascular glaucoma. The mean postoperative central macular thickness and mean macular thickness were not statistically significantly different between the 2 groups (P = .874 and .942, respectively). Conclusion: Intravitreal administration of 1.25 mg bevacizumab at the time of cataract surgery was safe and effective in preventing the progression of DR and diabetic maculopathy in patients with cataract and DR. © 2009 ASCRS and ESCRS.","author":[{"dropping-particle":"","family":"Cheema","given":"Rizwan A.","non-dropping-particle":"","parse-names":false,"suffix":""},{"dropping-particle":"","family":"Al-Mubarak","given":"Mahdi M.","non-dropping-particle":"","parse-names":false,"suffix":""},{"dropping-particle":"","family":"Amin","given":"Yasir M.","non-dropping-particle":"","parse-names":false,"suffix":""},{"dropping-particle":"","family":"Cheema","given":"Maheera A.","non-dropping-particle":"","parse-names":false,"suffix":""}],"container-title":"Journal of Cataract and Refractive Surgery","id":"ITEM-1","issue":"1","issued":{"date-parts":[["2009"]]},"page":"18-25","title":"Role of combined cataract surgery and intravitreal bevacizumab injection in preventing progression of diabetic retinopathy. Prospective randomized study","type":"article-journal","volume":"35"},"uris":["http://www.mendeley.com/documents/?uuid=00b3c721-ead9-448c-9455-fcb74b3c34c0"]},{"id":"ITEM-2","itemData":{"DOI":"10.1177/11206721211004395","ISSN":"17246016","abstract":"Purpose: To assess the feasibility and clinical effectiveness of dexamethasone intravitreal implant 0.7 mg (IDI) administered in diabetic patients to prevent the worsening of macular edema. Methods: Forty eyes of 40 consecutive patients with naïve macular edema secondary to diabetes mellitus who were treated with IDI administered preoperative (Group A: 20 patients) or IDI administered immediately after cataract surgery (Group B: 20 patients). Best-corrected visual acuity (BCVA) and central macular thickness (CMT) changes were evaluated at baseline and at postoperative time points. Results: Follow-up study was 20 weeks. In Group A and B, mean BCVA improved significantly at all post-surgery time points (p &lt; 0.05). In Group A and B, mean CMT decreased significantly at 16 weeks (p = 0.02 and p = 0.004, respectively). At week 20, CMT failed to reach statistical significance in both groups (p = 0.5, group A and p = 0.15, group B). No statistical differences were noted between groups in term of BCVA (with the exception of week 4 for the presence of cataract in Group A), CMT and IOP. Conclusions: The use of intravitreal dexamethasone implant 1 month prior to scheduled cataract extraction or at the time of phacoemulsification appears to be safe and effective for at least 16 weeks after surgery.","author":[{"dropping-particle":"","family":"Barone","given":"Antonio","non-dropping-particle":"","parse-names":false,"suffix":""},{"dropping-particle":"","family":"Russo","given":"Vincenzo","non-dropping-particle":"","parse-names":false,"suffix":""},{"dropping-particle":"","family":"Maggiore","given":"Giulia","non-dropping-particle":"","parse-names":false,"suffix":""},{"dropping-particle":"","family":"Loiodice","given":"Marco Sabino","non-dropping-particle":"","parse-names":false,"suffix":""},{"dropping-particle":"","family":"Stella","given":"Andrea","non-dropping-particle":"","parse-names":false,"suffix":""},{"dropping-particle":"","family":"Bux","given":"Anna Valeria","non-dropping-particle":"","parse-names":false,"suffix":""},{"dropping-particle":"","family":"Iaculli","given":"Cristiana","non-dropping-particle":"","parse-names":false,"suffix":""}],"container-title":"European Journal of Ophthalmology","id":"ITEM-2","issued":{"date-parts":[["2021"]]},"title":"Dexamethasone intravitreal implant in patients with cataract and naïve diabetic macular edema","type":"article-journal"},"uris":["http://www.mendeley.com/documents/?uuid=82f4bfc6-d02a-41d2-9a09-317c5b4ab018"]}],"mendeley":{"formattedCitation":"&lt;sup&gt;12,15&lt;/sup&gt;","plainTextFormattedCitation":"12,15","previouslyFormattedCitation":"&lt;sup&gt;12,15&lt;/sup&gt;"},"properties":{"noteIndex":0},"schema":"https://github.com/citation-style-language/schema/raw/master/csl-citation.json"}</w:instrText>
      </w:r>
      <w:r w:rsidR="008F1BEB">
        <w:rPr>
          <w:rFonts w:ascii="Times New Roman" w:hAnsi="Times New Roman" w:cs="Times New Roman"/>
          <w:sz w:val="28"/>
          <w:lang w:val="en-US"/>
        </w:rPr>
        <w:fldChar w:fldCharType="separate"/>
      </w:r>
      <w:r w:rsidR="00464E37" w:rsidRPr="00464E37">
        <w:rPr>
          <w:rFonts w:ascii="Times New Roman" w:hAnsi="Times New Roman" w:cs="Times New Roman"/>
          <w:noProof/>
          <w:sz w:val="28"/>
          <w:vertAlign w:val="superscript"/>
          <w:lang w:val="en-US"/>
        </w:rPr>
        <w:t>12,15</w:t>
      </w:r>
      <w:r w:rsidR="008F1BEB">
        <w:rPr>
          <w:rFonts w:ascii="Times New Roman" w:hAnsi="Times New Roman" w:cs="Times New Roman"/>
          <w:sz w:val="28"/>
          <w:lang w:val="en-US"/>
        </w:rPr>
        <w:fldChar w:fldCharType="end"/>
      </w:r>
      <w:r w:rsidR="00591FB4">
        <w:rPr>
          <w:rFonts w:ascii="Times New Roman" w:hAnsi="Times New Roman" w:cs="Times New Roman"/>
          <w:sz w:val="28"/>
          <w:lang w:val="en-US"/>
        </w:rPr>
        <w:t xml:space="preserve"> respectively. Risk for attrition bias was low in </w:t>
      </w:r>
      <w:r w:rsidR="00464E37">
        <w:rPr>
          <w:rFonts w:ascii="Times New Roman" w:hAnsi="Times New Roman" w:cs="Times New Roman"/>
          <w:sz w:val="28"/>
          <w:lang w:val="en-US"/>
        </w:rPr>
        <w:t>3</w:t>
      </w:r>
      <w:r w:rsidR="00591FB4">
        <w:rPr>
          <w:rFonts w:ascii="Times New Roman" w:hAnsi="Times New Roman" w:cs="Times New Roman"/>
          <w:sz w:val="28"/>
          <w:lang w:val="en-US"/>
        </w:rPr>
        <w:t xml:space="preserve"> trials</w:t>
      </w:r>
      <w:r w:rsidR="008F1BEB">
        <w:rPr>
          <w:rFonts w:ascii="Times New Roman" w:hAnsi="Times New Roman" w:cs="Times New Roman"/>
          <w:sz w:val="28"/>
          <w:lang w:val="en-US"/>
        </w:rPr>
        <w:fldChar w:fldCharType="begin" w:fldLock="1"/>
      </w:r>
      <w:r w:rsidR="008B1999">
        <w:rPr>
          <w:rFonts w:ascii="Times New Roman" w:hAnsi="Times New Roman" w:cs="Times New Roman"/>
          <w:sz w:val="28"/>
          <w:lang w:val="en-US"/>
        </w:rPr>
        <w:instrText>ADDIN CSL_CITATION {"citationItems":[{"id":"ITEM-1","itemData":{"DOI":"10.1136/bjophthalmol-2018-313437","ISSN":"14682079","PMID":"30819688","abstract":"Aim To report the 6-month results of a clinical trial that compared intravitreous bevacizumab (BVB) 1.25 mg versus triamcinolone acetonide (TA) 4 mg when administered as an adjunct during cataract surgery to patients with diabetic macular oedema (DMO). Methods Prospective, double-masked, single-centre (Royal Victorian Eye and Ear Hospital, Melbourne) clinical trial. Patients with visually significant cataract and centre-involving DMO (either current or prior) were randomised (1: 1) to receive either intravitreous BVB 1.25 mg or TA 4 mg at the time of cataract surgery and if required at review. Main outcome measures were changes in best-corrected visual acuity (BCVA) and central macular thickness (CMT) from baseline to the 6-month time point of this 12-month study. Results 61 eyes of 58 patients were enrolled. At baseline, both groups were similar in terms of BCVA and CMT (p&gt;0.2). At 6 months, there was no significant difference in vision between the groups, with mean letter gain of +21.4 (95% CI +14.5 to +28.4) in the TA group and +17.3 (95% CI +12.1 to +22.6) in the BVB group (p=0.35). The TA group had a significant sustained anatomical improvement at 6 months, with a reduction in CMT (-51.4 μm; 95% CI -98.2 to -4.7) compared with thickening in the BVB group (+15.6 μm; 95% CI -26.4 to +57.7, p=0.04). Conclusions When given as an adjunct to cataract surgery, both TA and BVB improved visual outcomes at 6 months postoperatively. However, only TA resulted in sustained improvement in CMT, with the majority not requiring any further treatment postoperatively.","author":[{"dropping-particle":"","family":"Kandasamy","given":"Rathika","non-dropping-particle":"","parse-names":false,"suffix":""},{"dropping-particle":"","family":"Constantinou","given":"Marios","non-dropping-particle":"","parse-names":false,"suffix":""},{"dropping-particle":"","family":"Rogers","given":"Sophie L.","non-dropping-particle":"","parse-names":false,"suffix":""},{"dropping-particle":"","family":"Sandhu","given":"Sukhpal Singh","non-dropping-particle":"","parse-names":false,"suffix":""},{"dropping-particle":"","family":"Wickremasinghe","given":"Sanjeewa","non-dropping-particle":"","parse-names":false,"suffix":""},{"dropping-particle":"","family":"Al-Qureshi","given":"Salmaan","non-dropping-particle":"","parse-names":false,"suffix":""},{"dropping-particle":"","family":"Lim","given":"Lyndell L.","non-dropping-particle":"","parse-names":false,"suffix":""}],"container-title":"British Journal of Ophthalmology","id":"ITEM-1","issue":"12","issued":{"date-parts":[["2019","12","1"]]},"page":"1753-1758","publisher":"BMJ Publishing Group","title":"Prospective randomised clinical trial of intravitreal bevacizumab versus triamcinolone in eyes with diabetic macular oedema undergoing cataract surgery: 6-month results","type":"article-journal","volume":"103"},"uris":["http://www.mendeley.com/documents/?uuid=fe73870b-c7f2-31b6-8888-85ec3751186c"]},{"id":"ITEM-2","itemData":{"DOI":"10.1097/IAE.0b013e31819c6302","ISSN":"0275004X","PMID":"19357559","abstract":"PURPOSE: To determine whether an intravitreal bevacizumab injection after phacoemulsification can improve cataract surgery visual outcomes in patients with diabetic macular edema by acting on the degree of edema. SETTING: Fundación Oftalmológica del Mediterráneo, Valencia, Spain. METHODS: We selected 26 consecutive diabetic patients with nonproliferative diabetic retinopathy and macular edema who were to undergo cataract surgery, and we divided them into two randomized groups to be studied prospectively. Group I included 13 eyes that were injected with intravitreal bevacizumab upon completion of cataract surgery; Group II included 13 control eyes that were injected with balanced salt solution. RESULTS: Preoperative macular thickness was 282.62 μm ± 57.64 in Group I and 310.38 μm ± 82.99 in Group II. Preoperative Snellen best-corrected visual acuity was 0.27 ± 0.17 and 0.24 ± 0.16 in Groups I and II, respectively. Best-corrected visual acuity at 3 and 6 months was better in Group I-0.4 ± 0.28 and 0.4 ± 0.27-whereas poorer results were observed in the control group-0.21 ± 0.13 and 0.14 ± 0.13. These mean macular thickness values differed significantly between groups at 3 months (P = 0.040) and 6 months (P = 0.004). Optical coherence tomography measured macular thickness was also better in Group I, 292.46 ± 104.75 μm at 3 months and 277.62 ± 92.99 μm at 6 months. For Group II, the results were 367.62 ± 75.24 μm at 3 months and 387.46 ± 74.11 μm at 6 months. These mean macular thickness values differed significantly between groups at 3 months (P = 0.046) and 6 months (P = 0.002). CONCLUSION: Intravitreal bevacizumab immediately after phacoemulsification prevents exacerbation of the macular edema seen in many diabetic patients undergoing cataract surgery. In addition, this effect seems to hold in the short term. Copyright © 2008 by the American Society of Plastic Surgeons.","author":[{"dropping-particle":"","family":"Lanzagorta-Aresti","given":"Aitor","non-dropping-particle":"","parse-names":false,"suffix":""},{"dropping-particle":"","family":"Palacios-Pozo","given":"Elena","non-dropping-particle":"","parse-names":false,"suffix":""},{"dropping-particle":"","family":"Menezo Rozalen","given":"Jose Luis","non-dropping-particle":"","parse-names":false,"suffix":""},{"dropping-particle":"","family":"Navea-Tejerina","given":"Amparo","non-dropping-particle":"","parse-names":false,"suffix":""}],"container-title":"Retina","id":"ITEM-2","issue":"4","issued":{"date-parts":[["2009","4"]]},"page":"530-535","publisher":"Retina","title":"Prevention of vision loss after cataract surgery in diabetic macular edema with intravitreal bevacizumab: A pilot study","type":"article-journal","volume":"29"},"uris":["http://www.mendeley.com/documents/?uuid=4ed8fcf6-eeb7-3384-8bee-44018f3e31af"]},{"id":"ITEM-3","itemData":{"DOI":"10.1016/j.ophtha.2009.01.014","ISSN":"01616420","PMID":"19376589","abstract":"Purpose: To determine the feasibility and clinical effectiveness of intravitreal bevacizumab combined with cataract surgery for management of the postoperative increase of retinal thickness in patients with diabetic maculopathy. Design: Prospective, randomized, masked cohort study. Participants: Forty-two eyes with diabetic macular edema (DME) of 42 patients with type 2 diabetes mellitus. Methods: Patients were randomly assigned to receive either cataract surgery only (control; 21 eyes) or combined with intravitreal injection of 1.25 mg bevacizumab (21 eyes). Efficacy measures included best-corrected visual acuity (BCVA) testing, optical coherence tomography (OCT), and ophthalmoscopic examination. Main Outcome Measures: Retinal thickness (RT) on OCT and BCVA were measured at baseline and 1 and 3 months after surgery. Results: There were no significant differences in RT, BCVA, severity of cataract, or systemic condition between the control and bevacizumab groups at the baseline. One and 3 months after surgery, the control group showed a significant increase in RT, whereas the bevacizumab group showed a significant decrease. Although postoperatively the eyes in both groups showed a significant improvement of BCVA, bevacizumab-treated eyes showed significantly better results (mean logarithm of the minimum angle of resolution, 0.38) than the control group (0.51) at month 3. There was a significant relationship between RT and visual acuity (VA) postoperatively in the control (P = 0.0001) and bevacizumab (P = 0.0141) groups. No systemic or ocular adverse events were observed. Conclusions: Short-term results suggest that intravitreal bevacizumab has the potential not only to prevent the increase in RT, but also reduce the RT of eyes with DME after cataract surgery. Further improvement of VA in bevacizumab-treated eyes may be dependent on a reduction in central RT. Financial Disclosure(s): The authors have no proprietary or commercial interest in any materials discussed in this article. © 2009 American Academy of Ophthalmology.","author":[{"dropping-particle":"","family":"Takamura","given":"Yoshihiro","non-dropping-particle":"","parse-names":false,"suffix":""},{"dropping-particle":"","family":"Kubo","given":"Eri","non-dropping-particle":"","parse-names":false,"suffix":""},{"dropping-particle":"","family":"Akagi","given":"Yoshio","non-dropping-particle":"","parse-names":false,"suffix":""}],"container-title":"Ophthalmology","id":"ITEM-3","issue":"6","issued":{"date-parts":[["2009"]]},"page":"1151-1157","publisher":"American Academy of Ophthalmology","title":"Analysis of the Effect of Intravitreal Bevacizumab Injection on Diabetic Macular Edema after Cataract Surgery","type":"article-journal","volume":"116"},"uris":["http://www.mendeley.com/documents/?uuid=c98f8f87-556b-4ae2-adc1-15eed344cf7a"]}],"mendeley":{"formattedCitation":"&lt;sup&gt;27,28,30&lt;/sup&gt;","plainTextFormattedCitation":"27,28,30","previouslyFormattedCitation":"&lt;sup&gt;27,28,30&lt;/sup&gt;"},"properties":{"noteIndex":0},"schema":"https://github.com/citation-style-language/schema/raw/master/csl-citation.json"}</w:instrText>
      </w:r>
      <w:r w:rsidR="008F1BEB">
        <w:rPr>
          <w:rFonts w:ascii="Times New Roman" w:hAnsi="Times New Roman" w:cs="Times New Roman"/>
          <w:sz w:val="28"/>
          <w:lang w:val="en-US"/>
        </w:rPr>
        <w:fldChar w:fldCharType="separate"/>
      </w:r>
      <w:r w:rsidR="00AB2BB4" w:rsidRPr="00AB2BB4">
        <w:rPr>
          <w:rFonts w:ascii="Times New Roman" w:hAnsi="Times New Roman" w:cs="Times New Roman"/>
          <w:noProof/>
          <w:sz w:val="28"/>
          <w:vertAlign w:val="superscript"/>
          <w:lang w:val="en-US"/>
        </w:rPr>
        <w:t>27,28,30</w:t>
      </w:r>
      <w:r w:rsidR="008F1BEB">
        <w:rPr>
          <w:rFonts w:ascii="Times New Roman" w:hAnsi="Times New Roman" w:cs="Times New Roman"/>
          <w:sz w:val="28"/>
          <w:lang w:val="en-US"/>
        </w:rPr>
        <w:fldChar w:fldCharType="end"/>
      </w:r>
      <w:r w:rsidR="00591FB4">
        <w:rPr>
          <w:rFonts w:ascii="Times New Roman" w:hAnsi="Times New Roman" w:cs="Times New Roman"/>
          <w:sz w:val="28"/>
          <w:lang w:val="en-US"/>
        </w:rPr>
        <w:t xml:space="preserve"> and unclear in the other </w:t>
      </w:r>
      <w:r w:rsidR="00464E37">
        <w:rPr>
          <w:rFonts w:ascii="Times New Roman" w:hAnsi="Times New Roman" w:cs="Times New Roman"/>
          <w:sz w:val="28"/>
          <w:lang w:val="en-US"/>
        </w:rPr>
        <w:t>4</w:t>
      </w:r>
      <w:r w:rsidR="00591FB4">
        <w:rPr>
          <w:rFonts w:ascii="Times New Roman" w:hAnsi="Times New Roman" w:cs="Times New Roman"/>
          <w:sz w:val="28"/>
          <w:lang w:val="en-US"/>
        </w:rPr>
        <w:t xml:space="preserve"> ones.</w:t>
      </w:r>
      <w:r w:rsidR="008F1BEB">
        <w:rPr>
          <w:rFonts w:ascii="Times New Roman" w:hAnsi="Times New Roman" w:cs="Times New Roman"/>
          <w:sz w:val="28"/>
          <w:lang w:val="en-US"/>
        </w:rPr>
        <w:fldChar w:fldCharType="begin" w:fldLock="1"/>
      </w:r>
      <w:r w:rsidR="008B1999">
        <w:rPr>
          <w:rFonts w:ascii="Times New Roman" w:hAnsi="Times New Roman" w:cs="Times New Roman"/>
          <w:sz w:val="28"/>
          <w:lang w:val="en-US"/>
        </w:rPr>
        <w:instrText>ADDIN CSL_CITATION {"citationItems":[{"id":"ITEM-1","itemData":{"DOI":"10.1016/j.ophtha.2012.08.002","ISSN":"15494713","author":[{"dropping-particle":"","family":"Agarwal","given":"Aniruddha","non-dropping-particle":"","parse-names":false,"suffix":""},{"dropping-particle":"","family":"Gupta","given":"Vishali","non-dropping-particle":"","parse-names":false,"suffix":""},{"dropping-particle":"","family":"Ram","given":"Jagat","non-dropping-particle":"","parse-names":false,"suffix":""},{"dropping-particle":"","family":"Gupta","given":"Amod","non-dropping-particle":"","parse-names":false,"suffix":""}],"container-title":"Ophthalmology","id":"ITEM-1","issue":"1","issued":{"date-parts":[["2013"]]},"title":"Dexamethasone intravitreal implant during phacoemulsification","type":"article","volume":"120"},"uris":["http://www.mendeley.com/documents/?uuid=03601450-b1b6-4be9-99f9-29279af0d20c"]},{"id":"ITEM-2","itemData":{"DOI":"10.1177/11206721211004395","ISSN":"17246016","abstract":"Purpose: To assess the feasibility and clinical effectiveness of dexamethasone intravitreal implant 0.7 mg (IDI) administered in diabetic patients to prevent the worsening of macular edema. Methods: Forty eyes of 40 consecutive patients with naïve macular edema secondary to diabetes mellitus who were treated with IDI administered preoperative (Group A: 20 patients) or IDI administered immediately after cataract surgery (Group B: 20 patients). Best-corrected visual acuity (BCVA) and central macular thickness (CMT) changes were evaluated at baseline and at postoperative time points. Results: Follow-up study was 20 weeks. In Group A and B, mean BCVA improved significantly at all post-surgery time points (p &lt; 0.05). In Group A and B, mean CMT decreased significantly at 16 weeks (p = 0.02 and p = 0.004, respectively). At week 20, CMT failed to reach statistical significance in both groups (p = 0.5, group A and p = 0.15, group B). No statistical differences were noted between groups in term of BCVA (with the exception of week 4 for the presence of cataract in Group A), CMT and IOP. Conclusions: The use of intravitreal dexamethasone implant 1 month prior to scheduled cataract extraction or at the time of phacoemulsification appears to be safe and effective for at least 16 weeks after surgery.","author":[{"dropping-particle":"","family":"Barone","given":"Antonio","non-dropping-particle":"","parse-names":false,"suffix":""},{"dropping-particle":"","family":"Russo","given":"Vincenzo","non-dropping-particle":"","parse-names":false,"suffix":""},{"dropping-particle":"","family":"Maggiore","given":"Giulia","non-dropping-particle":"","parse-names":false,"suffix":""},{"dropping-particle":"","family":"Loiodice","given":"Marco Sabino","non-dropping-particle":"","parse-names":false,"suffix":""},{"dropping-particle":"","family":"Stella","given":"Andrea","non-dropping-particle":"","parse-names":false,"suffix":""},{"dropping-particle":"","family":"Bux","given":"Anna Valeria","non-dropping-particle":"","parse-names":false,"suffix":""},{"dropping-particle":"","family":"Iaculli","given":"Cristiana","non-dropping-particle":"","parse-names":false,"suffix":""}],"container-title":"European Journal of Ophthalmology","id":"ITEM-2","issued":{"date-parts":[["2021"]]},"title":"Dexamethasone intravitreal implant in patients with cataract and naïve diabetic macular edema","type":"article-journal"},"uris":["http://www.mendeley.com/documents/?uuid=82f4bfc6-d02a-41d2-9a09-317c5b4ab018"]},{"id":"ITEM-3","itemData":{"DOI":"10.1016/j.jcrs.2008.09.019","ISSN":"08863350","PMID":"19101420","abstract":"Purpose: To evaluate the role of intravitreal bevacizumab, an anti-vascular endothelial growth factor agent, injected at the time of cataract surgery on the postoperative progression of diabetic retinopathy (DR) and diabetic maculopathy. Setting: Tertiary-care eye specialty hospital, Dhahran, Kingdom of Saudi Arabia. Methods: Patients were randomized to a standardized procedure of phacoemulsification with intraocular lens implantation alone (control group) or to receive 1.25 mg intravitreal bevacizumab at the end of surgery (intervention group). Diabetic retinopathy and maculopathy were assessed at each postoperative visit during a 6-month follow-up. Results: Sixty-eight eyes (68 patients) with DR and cataract were recruited for this prospective study. Progression of DR occurred in 15 (45.45%) of 33 eyes in the control group and 4 (11.42%) of 35 eyes in the intervention group (P = .002) Progression of diabetic maculopathy occurred in 17 eyes (51.51%) in the control group and 2 eyes (5.71%) in the intervention group (P = .0001). There was no statistically significant difference in postoperative visual acuity between the 2 groups (P = .772). Two eyes in the control group and none in the intervention group progressed to neovascular glaucoma. The mean postoperative central macular thickness and mean macular thickness were not statistically significantly different between the 2 groups (P = .874 and .942, respectively). Conclusion: Intravitreal administration of 1.25 mg bevacizumab at the time of cataract surgery was safe and effective in preventing the progression of DR and diabetic maculopathy in patients with cataract and DR. © 2009 ASCRS and ESCRS.","author":[{"dropping-particle":"","family":"Cheema","given":"Rizwan A.","non-dropping-particle":"","parse-names":false,"suffix":""},{"dropping-particle":"","family":"Al-Mubarak","given":"Mahdi M.","non-dropping-particle":"","parse-names":false,"suffix":""},{"dropping-particle":"","family":"Amin","given":"Yasir M.","non-dropping-particle":"","parse-names":false,"suffix":""},{"dropping-particle":"","family":"Cheema","given":"Maheera A.","non-dropping-particle":"","parse-names":false,"suffix":""}],"container-title":"Journal of Cataract and Refractive Surgery","id":"ITEM-3","issue":"1","issued":{"date-parts":[["2009"]]},"page":"18-25","title":"Role of combined cataract surgery and intravitreal bevacizumab injection in preventing progression of diabetic retinopathy. Prospective randomized study","type":"article-journal","volume":"35"},"uris":["http://www.mendeley.com/documents/?uuid=00b3c721-ead9-448c-9455-fcb74b3c34c0"]},{"id":"ITEM-4","itemData":{"DOI":"10.1089/jop.2011.0069","ISSN":"10807683","PMID":"22132722","abstract":"Objective: To evaluate efficacy of intravitreal injection of bevacizumab at the time of cataract surgery on the postoperative progression of diabetic retinopathy (DR) and diabetic maculopathy. Methods: Patients were randomized to a standardized procedure of phacoemulsification with intraocular lens implantation alone (control group; 30 eyes) or to receive 1.25mg intravitreal bevacizumab (0.05mL of solution prepared from avastin, 100mg/4mL vial) at the end of surgery (IVB group; 27 eyes). Efficacy measures included best-corrected visual acuity (BCVA) testing, optical coherence tomography (OCT), and ophthalmoscopic examination at each postoperative visit during a 6-month follow-up. Results: There were no significant differences in central macular thickness (CMT), BCVA, or systemic condition between the control and IVB groups at baseline. Progression of diabetic maculopathy occurred in 15 eyes (50%) in the control group and 2 eyes (7.4%) in the intervention group (P=0.0008). There was no statistically significant difference in postoperative visual acuity between the 2 groups after 6 months (P=0.5). Five eyes in the control group and 1 eye in the intervention group progressed to neovascular glaucoma. Difference in mean postoperative CMT was not statistically significant between both groups (P=0.54). Conclusions: Intravitreal administration of 1.25mg bevacizumab at the time of cataract surgery was safe and effective in preventing the progression of DR and diabetic maculopathy in patients with cataract and DR. © Copyright 2012, Mary Ann Liebert, Inc. 2012.","author":[{"dropping-particle":"","family":"Salehi","given":"Ali","non-dropping-particle":"","parse-names":false,"suffix":""},{"dropping-particle":"","family":"Beni","given":"Afsaneh Naderi","non-dropping-particle":"","parse-names":false,"suffix":""},{"dropping-particle":"","family":"Razmjoo","given":"Hassan","non-dropping-particle":"","parse-names":false,"suffix":""},{"dropping-particle":"","family":"Beni","given":"Zahra Naderi","non-dropping-particle":"","parse-names":false,"suffix":""}],"container-title":"Journal of Ocular Pharmacology and Therapeutics","id":"ITEM-4","issue":"3","issued":{"date-parts":[["2012"]]},"page":"212-218","title":"Phacoemulcification with intravitreal bevacizumab injection in patients with cataract and coexisting diabetic retinopathy: Prospective randomized study","type":"article-journal","volume":"28"},"uris":["http://www.mendeley.com/documents/?uuid=8ab98f46-106c-4a45-8b45-f2ccbe372bec"]}],"mendeley":{"formattedCitation":"&lt;sup&gt;10,12,15,29&lt;/sup&gt;","plainTextFormattedCitation":"10,12,15,29","previouslyFormattedCitation":"&lt;sup&gt;10,12,15,29&lt;/sup&gt;"},"properties":{"noteIndex":0},"schema":"https://github.com/citation-style-language/schema/raw/master/csl-citation.json"}</w:instrText>
      </w:r>
      <w:r w:rsidR="008F1BEB">
        <w:rPr>
          <w:rFonts w:ascii="Times New Roman" w:hAnsi="Times New Roman" w:cs="Times New Roman"/>
          <w:sz w:val="28"/>
          <w:lang w:val="en-US"/>
        </w:rPr>
        <w:fldChar w:fldCharType="separate"/>
      </w:r>
      <w:r w:rsidR="00AB2BB4" w:rsidRPr="00AB2BB4">
        <w:rPr>
          <w:rFonts w:ascii="Times New Roman" w:hAnsi="Times New Roman" w:cs="Times New Roman"/>
          <w:noProof/>
          <w:sz w:val="28"/>
          <w:vertAlign w:val="superscript"/>
          <w:lang w:val="en-US"/>
        </w:rPr>
        <w:t>10,12,15,29</w:t>
      </w:r>
      <w:r w:rsidR="008F1BEB">
        <w:rPr>
          <w:rFonts w:ascii="Times New Roman" w:hAnsi="Times New Roman" w:cs="Times New Roman"/>
          <w:sz w:val="28"/>
          <w:lang w:val="en-US"/>
        </w:rPr>
        <w:fldChar w:fldCharType="end"/>
      </w:r>
      <w:r w:rsidR="00591FB4">
        <w:rPr>
          <w:rFonts w:ascii="Times New Roman" w:hAnsi="Times New Roman" w:cs="Times New Roman"/>
          <w:sz w:val="28"/>
          <w:lang w:val="en-US"/>
        </w:rPr>
        <w:t xml:space="preserve"> Reporting bias was judged as low risk in </w:t>
      </w:r>
      <w:r w:rsidR="00464E37">
        <w:rPr>
          <w:rFonts w:ascii="Times New Roman" w:hAnsi="Times New Roman" w:cs="Times New Roman"/>
          <w:sz w:val="28"/>
          <w:lang w:val="en-US"/>
        </w:rPr>
        <w:t>one</w:t>
      </w:r>
      <w:r w:rsidR="00591FB4">
        <w:rPr>
          <w:rFonts w:ascii="Times New Roman" w:hAnsi="Times New Roman" w:cs="Times New Roman"/>
          <w:sz w:val="28"/>
          <w:lang w:val="en-US"/>
        </w:rPr>
        <w:t xml:space="preserve"> stud</w:t>
      </w:r>
      <w:r w:rsidR="00464E37">
        <w:rPr>
          <w:rFonts w:ascii="Times New Roman" w:hAnsi="Times New Roman" w:cs="Times New Roman"/>
          <w:sz w:val="28"/>
          <w:lang w:val="en-US"/>
        </w:rPr>
        <w:t>y</w:t>
      </w:r>
      <w:r w:rsidR="008F1BEB">
        <w:rPr>
          <w:rFonts w:ascii="Times New Roman" w:hAnsi="Times New Roman" w:cs="Times New Roman"/>
          <w:sz w:val="28"/>
          <w:lang w:val="en-US"/>
        </w:rPr>
        <w:fldChar w:fldCharType="begin" w:fldLock="1"/>
      </w:r>
      <w:r w:rsidR="008B1999">
        <w:rPr>
          <w:rFonts w:ascii="Times New Roman" w:hAnsi="Times New Roman" w:cs="Times New Roman"/>
          <w:sz w:val="28"/>
          <w:lang w:val="en-US"/>
        </w:rPr>
        <w:instrText>ADDIN CSL_CITATION {"citationItems":[{"id":"ITEM-1","itemData":{"DOI":"10.1136/bjophthalmol-2018-313437","ISSN":"14682079","PMID":"30819688","abstract":"Aim To report the 6-month results of a clinical trial that compared intravitreous bevacizumab (BVB) 1.25 mg versus triamcinolone acetonide (TA) 4 mg when administered as an adjunct during cataract surgery to patients with diabetic macular oedema (DMO). Methods Prospective, double-masked, single-centre (Royal Victorian Eye and Ear Hospital, Melbourne) clinical trial. Patients with visually significant cataract and centre-involving DMO (either current or prior) were randomised (1: 1) to receive either intravitreous BVB 1.25 mg or TA 4 mg at the time of cataract surgery and if required at review. Main outcome measures were changes in best-corrected visual acuity (BCVA) and central macular thickness (CMT) from baseline to the 6-month time point of this 12-month study. Results 61 eyes of 58 patients were enrolled. At baseline, both groups were similar in terms of BCVA and CMT (p&gt;0.2). At 6 months, there was no significant difference in vision between the groups, with mean letter gain of +21.4 (95% CI +14.5 to +28.4) in the TA group and +17.3 (95% CI +12.1 to +22.6) in the BVB group (p=0.35). The TA group had a significant sustained anatomical improvement at 6 months, with a reduction in CMT (-51.4 μm; 95% CI -98.2 to -4.7) compared with thickening in the BVB group (+15.6 μm; 95% CI -26.4 to +57.7, p=0.04). Conclusions When given as an adjunct to cataract surgery, both TA and BVB improved visual outcomes at 6 months postoperatively. However, only TA resulted in sustained improvement in CMT, with the majority not requiring any further treatment postoperatively.","author":[{"dropping-particle":"","family":"Kandasamy","given":"Rathika","non-dropping-particle":"","parse-names":false,"suffix":""},{"dropping-particle":"","family":"Constantinou","given":"Marios","non-dropping-particle":"","parse-names":false,"suffix":""},{"dropping-particle":"","family":"Rogers","given":"Sophie L.","non-dropping-particle":"","parse-names":false,"suffix":""},{"dropping-particle":"","family":"Sandhu","given":"Sukhpal Singh","non-dropping-particle":"","parse-names":false,"suffix":""},{"dropping-particle":"","family":"Wickremasinghe","given":"Sanjeewa","non-dropping-particle":"","parse-names":false,"suffix":""},{"dropping-particle":"","family":"Al-Qureshi","given":"Salmaan","non-dropping-particle":"","parse-names":false,"suffix":""},{"dropping-particle":"","family":"Lim","given":"Lyndell L.","non-dropping-particle":"","parse-names":false,"suffix":""}],"container-title":"British Journal of Ophthalmology","id":"ITEM-1","issue":"12","issued":{"date-parts":[["2019","12","1"]]},"page":"1753-1758","publisher":"BMJ Publishing Group","title":"Prospective randomised clinical trial of intravitreal bevacizumab versus triamcinolone in eyes with diabetic macular oedema undergoing cataract surgery: 6-month results","type":"article-journal","volume":"103"},"uris":["http://www.mendeley.com/documents/?uuid=fe73870b-c7f2-31b6-8888-85ec3751186c"]}],"mendeley":{"formattedCitation":"&lt;sup&gt;28&lt;/sup&gt;","plainTextFormattedCitation":"28","previouslyFormattedCitation":"&lt;sup&gt;28&lt;/sup&gt;"},"properties":{"noteIndex":0},"schema":"https://github.com/citation-style-language/schema/raw/master/csl-citation.json"}</w:instrText>
      </w:r>
      <w:r w:rsidR="008F1BEB">
        <w:rPr>
          <w:rFonts w:ascii="Times New Roman" w:hAnsi="Times New Roman" w:cs="Times New Roman"/>
          <w:sz w:val="28"/>
          <w:lang w:val="en-US"/>
        </w:rPr>
        <w:fldChar w:fldCharType="separate"/>
      </w:r>
      <w:r w:rsidR="00AB2BB4" w:rsidRPr="00AB2BB4">
        <w:rPr>
          <w:rFonts w:ascii="Times New Roman" w:hAnsi="Times New Roman" w:cs="Times New Roman"/>
          <w:noProof/>
          <w:sz w:val="28"/>
          <w:vertAlign w:val="superscript"/>
          <w:lang w:val="en-US"/>
        </w:rPr>
        <w:t>28</w:t>
      </w:r>
      <w:r w:rsidR="008F1BEB">
        <w:rPr>
          <w:rFonts w:ascii="Times New Roman" w:hAnsi="Times New Roman" w:cs="Times New Roman"/>
          <w:sz w:val="28"/>
          <w:lang w:val="en-US"/>
        </w:rPr>
        <w:fldChar w:fldCharType="end"/>
      </w:r>
      <w:r w:rsidR="00591FB4">
        <w:rPr>
          <w:rFonts w:ascii="Times New Roman" w:hAnsi="Times New Roman" w:cs="Times New Roman"/>
          <w:sz w:val="28"/>
          <w:lang w:val="en-US"/>
        </w:rPr>
        <w:t xml:space="preserve"> and unclear risk in </w:t>
      </w:r>
      <w:r w:rsidR="00464E37">
        <w:rPr>
          <w:rFonts w:ascii="Times New Roman" w:hAnsi="Times New Roman" w:cs="Times New Roman"/>
          <w:sz w:val="28"/>
          <w:lang w:val="en-US"/>
        </w:rPr>
        <w:t>5</w:t>
      </w:r>
      <w:r w:rsidR="00591FB4">
        <w:rPr>
          <w:rFonts w:ascii="Times New Roman" w:hAnsi="Times New Roman" w:cs="Times New Roman"/>
          <w:sz w:val="28"/>
          <w:lang w:val="en-US"/>
        </w:rPr>
        <w:t xml:space="preserve"> studies.</w:t>
      </w:r>
      <w:r w:rsidR="008F1BEB">
        <w:rPr>
          <w:rFonts w:ascii="Times New Roman" w:hAnsi="Times New Roman" w:cs="Times New Roman"/>
          <w:sz w:val="28"/>
          <w:lang w:val="en-US"/>
        </w:rPr>
        <w:fldChar w:fldCharType="begin" w:fldLock="1"/>
      </w:r>
      <w:r w:rsidR="008B1999">
        <w:rPr>
          <w:rFonts w:ascii="Times New Roman" w:hAnsi="Times New Roman" w:cs="Times New Roman"/>
          <w:sz w:val="28"/>
          <w:lang w:val="en-US"/>
        </w:rPr>
        <w:instrText>ADDIN CSL_CITATION {"citationItems":[{"id":"ITEM-1","itemData":{"DOI":"10.1016/j.ophtha.2012.08.002","ISSN":"15494713","author":[{"dropping-particle":"","family":"Agarwal","given":"Aniruddha","non-dropping-particle":"","parse-names":false,"suffix":""},{"dropping-particle":"","family":"Gupta","given":"Vishali","non-dropping-particle":"","parse-names":false,"suffix":""},{"dropping-particle":"","family":"Ram","given":"Jagat","non-dropping-particle":"","parse-names":false,"suffix":""},{"dropping-particle":"","family":"Gupta","given":"Amod","non-dropping-particle":"","parse-names":false,"suffix":""}],"container-title":"Ophthalmology","id":"ITEM-1","issue":"1","issued":{"date-parts":[["2013"]]},"title":"Dexamethasone intravitreal implant during phacoemulsification","type":"article","volume":"120"},"uris":["http://www.mendeley.com/documents/?uuid=03601450-b1b6-4be9-99f9-29279af0d20c"]},{"id":"ITEM-2","itemData":{"DOI":"10.1177/11206721211004395","ISSN":"17246016","abstract":"Purpose: To assess the feasibility and clinical effectiveness of dexamethasone intravitreal implant 0.7 mg (IDI) administered in diabetic patients to prevent the worsening of macular edema. Methods: Forty eyes of 40 consecutive patients with naïve macular edema secondary to diabetes mellitus who were treated with IDI administered preoperative (Group A: 20 patients) or IDI administered immediately after cataract surgery (Group B: 20 patients). Best-corrected visual acuity (BCVA) and central macular thickness (CMT) changes were evaluated at baseline and at postoperative time points. Results: Follow-up study was 20 weeks. In Group A and B, mean BCVA improved significantly at all post-surgery time points (p &lt; 0.05). In Group A and B, mean CMT decreased significantly at 16 weeks (p = 0.02 and p = 0.004, respectively). At week 20, CMT failed to reach statistical significance in both groups (p = 0.5, group A and p = 0.15, group B). No statistical differences were noted between groups in term of BCVA (with the exception of week 4 for the presence of cataract in Group A), CMT and IOP. Conclusions: The use of intravitreal dexamethasone implant 1 month prior to scheduled cataract extraction or at the time of phacoemulsification appears to be safe and effective for at least 16 weeks after surgery.","author":[{"dropping-particle":"","family":"Barone","given":"Antonio","non-dropping-particle":"","parse-names":false,"suffix":""},{"dropping-particle":"","family":"Russo","given":"Vincenzo","non-dropping-particle":"","parse-names":false,"suffix":""},{"dropping-particle":"","family":"Maggiore","given":"Giulia","non-dropping-particle":"","parse-names":false,"suffix":""},{"dropping-particle":"","family":"Loiodice","given":"Marco Sabino","non-dropping-particle":"","parse-names":false,"suffix":""},{"dropping-particle":"","family":"Stella","given":"Andrea","non-dropping-particle":"","parse-names":false,"suffix":""},{"dropping-particle":"","family":"Bux","given":"Anna Valeria","non-dropping-particle":"","parse-names":false,"suffix":""},{"dropping-particle":"","family":"Iaculli","given":"Cristiana","non-dropping-particle":"","parse-names":false,"suffix":""}],"container-title":"European Journal of Ophthalmology","id":"ITEM-2","issued":{"date-parts":[["2021"]]},"title":"Dexamethasone intravitreal implant in patients with cataract and naïve diabetic macular edema","type":"article-journal"},"uris":["http://www.mendeley.com/documents/?uuid=82f4bfc6-d02a-41d2-9a09-317c5b4ab018"]},{"id":"ITEM-3","itemData":{"DOI":"10.1097/IAE.0b013e31819c6302","ISSN":"0275004X","PMID":"19357559","abstract":"PURPOSE: To determine whether an intravitreal bevacizumab injection after phacoemulsification can improve cataract surgery visual outcomes in patients with diabetic macular edema by acting on the degree of edema. SETTING: Fundación Oftalmológica del Mediterráneo, Valencia, Spain. METHODS: We selected 26 consecutive diabetic patients with nonproliferative diabetic retinopathy and macular edema who were to undergo cataract surgery, and we divided them into two randomized groups to be studied prospectively. Group I included 13 eyes that were injected with intravitreal bevacizumab upon completion of cataract surgery; Group II included 13 control eyes that were injected with balanced salt solution. RESULTS: Preoperative macular thickness was 282.62 μm ± 57.64 in Group I and 310.38 μm ± 82.99 in Group II. Preoperative Snellen best-corrected visual acuity was 0.27 ± 0.17 and 0.24 ± 0.16 in Groups I and II, respectively. Best-corrected visual acuity at 3 and 6 months was better in Group I-0.4 ± 0.28 and 0.4 ± 0.27-whereas poorer results were observed in the control group-0.21 ± 0.13 and 0.14 ± 0.13. These mean macular thickness values differed significantly between groups at 3 months (P = 0.040) and 6 months (P = 0.004). Optical coherence tomography measured macular thickness was also better in Group I, 292.46 ± 104.75 μm at 3 months and 277.62 ± 92.99 μm at 6 months. For Group II, the results were 367.62 ± 75.24 μm at 3 months and 387.46 ± 74.11 μm at 6 months. These mean macular thickness values differed significantly between groups at 3 months (P = 0.046) and 6 months (P = 0.002). CONCLUSION: Intravitreal bevacizumab immediately after phacoemulsification prevents exacerbation of the macular edema seen in many diabetic patients undergoing cataract surgery. In addition, this effect seems to hold in the short term. Copyright © 2008 by the American Society of Plastic Surgeons.","author":[{"dropping-particle":"","family":"Lanzagorta-Aresti","given":"Aitor","non-dropping-particle":"","parse-names":false,"suffix":""},{"dropping-particle":"","family":"Palacios-Pozo","given":"Elena","non-dropping-particle":"","parse-names":false,"suffix":""},{"dropping-particle":"","family":"Menezo Rozalen","given":"Jose Luis","non-dropping-particle":"","parse-names":false,"suffix":""},{"dropping-particle":"","family":"Navea-Tejerina","given":"Amparo","non-dropping-particle":"","parse-names":false,"suffix":""}],"container-title":"Retina","id":"ITEM-3","issue":"4","issued":{"date-parts":[["2009","4"]]},"page":"530-535","publisher":"Retina","title":"Prevention of vision loss after cataract surgery in diabetic macular edema with intravitreal bevacizumab: A pilot study","type":"article-journal","volume":"29"},"uris":["http://www.mendeley.com/documents/?uuid=4ed8fcf6-eeb7-3384-8bee-44018f3e31af"]},{"id":"ITEM-4","itemData":{"DOI":"10.1089/jop.2011.0069","ISSN":"10807683","PMID":"22132722","abstract":"Objective: To evaluate efficacy of intravitreal injection of bevacizumab at the time of cataract surgery on the postoperative progression of diabetic retinopathy (DR) and diabetic maculopathy. Methods: Patients were randomized to a standardized procedure of phacoemulsification with intraocular lens implantation alone (control group; 30 eyes) or to receive 1.25mg intravitreal bevacizumab (0.05mL of solution prepared from avastin, 100mg/4mL vial) at the end of surgery (IVB group; 27 eyes). Efficacy measures included best-corrected visual acuity (BCVA) testing, optical coherence tomography (OCT), and ophthalmoscopic examination at each postoperative visit during a 6-month follow-up. Results: There were no significant differences in central macular thickness (CMT), BCVA, or systemic condition between the control and IVB groups at baseline. Progression of diabetic maculopathy occurred in 15 eyes (50%) in the control group and 2 eyes (7.4%) in the intervention group (P=0.0008). There was no statistically significant difference in postoperative visual acuity between the 2 groups after 6 months (P=0.5). Five eyes in the control group and 1 eye in the intervention group progressed to neovascular glaucoma. Difference in mean postoperative CMT was not statistically significant between both groups (P=0.54). Conclusions: Intravitreal administration of 1.25mg bevacizumab at the time of cataract surgery was safe and effective in preventing the progression of DR and diabetic maculopathy in patients with cataract and DR. © Copyright 2012, Mary Ann Liebert, Inc. 2012.","author":[{"dropping-particle":"","family":"Salehi","given":"Ali","non-dropping-particle":"","parse-names":false,"suffix":""},{"dropping-particle":"","family":"Beni","given":"Afsaneh Naderi","non-dropping-particle":"","parse-names":false,"suffix":""},{"dropping-particle":"","family":"Razmjoo","given":"Hassan","non-dropping-particle":"","parse-names":false,"suffix":""},{"dropping-particle":"","family":"Beni","given":"Zahra Naderi","non-dropping-particle":"","parse-names":false,"suffix":""}],"container-title":"Journal of Ocular Pharmacology and Therapeutics","id":"ITEM-4","issue":"3","issued":{"date-parts":[["2012"]]},"page":"212-218","title":"Phacoemulcification with intravitreal bevacizumab injection in patients with cataract and coexisting diabetic retinopathy: Prospective randomized study","type":"article-journal","volume":"28"},"uris":["http://www.mendeley.com/documents/?uuid=8ab98f46-106c-4a45-8b45-f2ccbe372bec"]},{"id":"ITEM-5","itemData":{"DOI":"10.1016/j.ophtha.2009.01.014","ISSN":"01616420","PMID":"19376589","abstract":"Purpose: To determine the feasibility and clinical effectiveness of intravitreal bevacizumab combined with cataract surgery for management of the postoperative increase of retinal thickness in patients with diabetic maculopathy. Design: Prospective, randomized, masked cohort study. Participants: Forty-two eyes with diabetic macular edema (DME) of 42 patients with type 2 diabetes mellitus. Methods: Patients were randomly assigned to receive either cataract surgery only (control; 21 eyes) or combined with intravitreal injection of 1.25 mg bevacizumab (21 eyes). Efficacy measures included best-corrected visual acuity (BCVA) testing, optical coherence tomography (OCT), and ophthalmoscopic examination. Main Outcome Measures: Retinal thickness (RT) on OCT and BCVA were measured at baseline and 1 and 3 months after surgery. Results: There were no significant differences in RT, BCVA, severity of cataract, or systemic condition between the control and bevacizumab groups at the baseline. One and 3 months after surgery, the control group showed a significant increase in RT, whereas the bevacizumab group showed a significant decrease. Although postoperatively the eyes in both groups showed a significant improvement of BCVA, bevacizumab-treated eyes showed significantly better results (mean logarithm of the minimum angle of resolution, 0.38) than the control group (0.51) at month 3. There was a significant relationship between RT and visual acuity (VA) postoperatively in the control (P = 0.0001) and bevacizumab (P = 0.0141) groups. No systemic or ocular adverse events were observed. Conclusions: Short-term results suggest that intravitreal bevacizumab has the potential not only to prevent the increase in RT, but also reduce the RT of eyes with DME after cataract surgery. Further improvement of VA in bevacizumab-treated eyes may be dependent on a reduction in central RT. Financial Disclosure(s): The authors have no proprietary or commercial interest in any materials discussed in this article. © 2009 American Academy of Ophthalmology.","author":[{"dropping-particle":"","family":"Takamura","given":"Yoshihiro","non-dropping-particle":"","parse-names":false,"suffix":""},{"dropping-particle":"","family":"Kubo","given":"Eri","non-dropping-particle":"","parse-names":false,"suffix":""},{"dropping-particle":"","family":"Akagi","given":"Yoshio","non-dropping-particle":"","parse-names":false,"suffix":""}],"container-title":"Ophthalmology","id":"ITEM-5","issue":"6","issued":{"date-parts":[["2009"]]},"page":"1151-1157","publisher":"American Academy of Ophthalmology","title":"Analysis of the Effect of Intravitreal Bevacizumab Injection on Diabetic Macular Edema after Cataract Surgery","type":"article-journal","volume":"116"},"uris":["http://www.mendeley.com/documents/?uuid=c98f8f87-556b-4ae2-adc1-15eed344cf7a"]}],"mendeley":{"formattedCitation":"&lt;sup&gt;10,15,27,29,30&lt;/sup&gt;","plainTextFormattedCitation":"10,15,27,29,30","previouslyFormattedCitation":"&lt;sup&gt;10,15,27,29,30&lt;/sup&gt;"},"properties":{"noteIndex":0},"schema":"https://github.com/citation-style-language/schema/raw/master/csl-citation.json"}</w:instrText>
      </w:r>
      <w:r w:rsidR="008F1BEB">
        <w:rPr>
          <w:rFonts w:ascii="Times New Roman" w:hAnsi="Times New Roman" w:cs="Times New Roman"/>
          <w:sz w:val="28"/>
          <w:lang w:val="en-US"/>
        </w:rPr>
        <w:fldChar w:fldCharType="separate"/>
      </w:r>
      <w:r w:rsidR="00AB2BB4" w:rsidRPr="00AB2BB4">
        <w:rPr>
          <w:rFonts w:ascii="Times New Roman" w:hAnsi="Times New Roman" w:cs="Times New Roman"/>
          <w:noProof/>
          <w:sz w:val="28"/>
          <w:vertAlign w:val="superscript"/>
          <w:lang w:val="en-US"/>
        </w:rPr>
        <w:t>10,15,27,29,30</w:t>
      </w:r>
      <w:r w:rsidR="008F1BEB">
        <w:rPr>
          <w:rFonts w:ascii="Times New Roman" w:hAnsi="Times New Roman" w:cs="Times New Roman"/>
          <w:sz w:val="28"/>
          <w:lang w:val="en-US"/>
        </w:rPr>
        <w:fldChar w:fldCharType="end"/>
      </w:r>
      <w:r w:rsidR="00591FB4">
        <w:rPr>
          <w:rFonts w:ascii="Times New Roman" w:hAnsi="Times New Roman" w:cs="Times New Roman"/>
          <w:sz w:val="28"/>
          <w:lang w:val="en-US"/>
        </w:rPr>
        <w:t xml:space="preserve"> Cheema’s trial</w:t>
      </w:r>
      <w:r w:rsidR="008F1BEB">
        <w:rPr>
          <w:rFonts w:ascii="Times New Roman" w:hAnsi="Times New Roman" w:cs="Times New Roman"/>
          <w:sz w:val="28"/>
          <w:lang w:val="en-US"/>
        </w:rPr>
        <w:fldChar w:fldCharType="begin" w:fldLock="1"/>
      </w:r>
      <w:r w:rsidR="009770DA">
        <w:rPr>
          <w:rFonts w:ascii="Times New Roman" w:hAnsi="Times New Roman" w:cs="Times New Roman"/>
          <w:sz w:val="28"/>
          <w:lang w:val="en-US"/>
        </w:rPr>
        <w:instrText>ADDIN CSL_CITATION {"citationItems":[{"id":"ITEM-1","itemData":{"DOI":"10.1016/j.jcrs.2008.09.019","ISSN":"08863350","PMID":"19101420","abstract":"Purpose: To evaluate the role of intravitreal bevacizumab, an anti-vascular endothelial growth factor agent, injected at the time of cataract surgery on the postoperative progression of diabetic retinopathy (DR) and diabetic maculopathy. Setting: Tertiary-care eye specialty hospital, Dhahran, Kingdom of Saudi Arabia. Methods: Patients were randomized to a standardized procedure of phacoemulsification with intraocular lens implantation alone (control group) or to receive 1.25 mg intravitreal bevacizumab at the end of surgery (intervention group). Diabetic retinopathy and maculopathy were assessed at each postoperative visit during a 6-month follow-up. Results: Sixty-eight eyes (68 patients) with DR and cataract were recruited for this prospective study. Progression of DR occurred in 15 (45.45%) of 33 eyes in the control group and 4 (11.42%) of 35 eyes in the intervention group (P = .002) Progression of diabetic maculopathy occurred in 17 eyes (51.51%) in the control group and 2 eyes (5.71%) in the intervention group (P = .0001). There was no statistically significant difference in postoperative visual acuity between the 2 groups (P = .772). Two eyes in the control group and none in the intervention group progressed to neovascular glaucoma. The mean postoperative central macular thickness and mean macular thickness were not statistically significantly different between the 2 groups (P = .874 and .942, respectively). Conclusion: Intravitreal administration of 1.25 mg bevacizumab at the time of cataract surgery was safe and effective in preventing the progression of DR and diabetic maculopathy in patients with cataract and DR. © 2009 ASCRS and ESCRS.","author":[{"dropping-particle":"","family":"Cheema","given":"Rizwan A.","non-dropping-particle":"","parse-names":false,"suffix":""},{"dropping-particle":"","family":"Al-Mubarak","given":"Mahdi M.","non-dropping-particle":"","parse-names":false,"suffix":""},{"dropping-particle":"","family":"Amin","given":"Yasir M.","non-dropping-particle":"","parse-names":false,"suffix":""},{"dropping-particle":"","family":"Cheema","given":"Maheera A.","non-dropping-particle":"","parse-names":false,"suffix":""}],"container-title":"Journal of Cataract and Refractive Surgery","id":"ITEM-1","issue":"1","issued":{"date-parts":[["2009"]]},"page":"18-25","title":"Role of combined cataract surgery and intravitreal bevacizumab injection in preventing progression of diabetic retinopathy. Prospective randomized study","type":"article-journal","volume":"35"},"uris":["http://www.mendeley.com/documents/?uuid=00b3c721-ead9-448c-9455-fcb74b3c34c0"]}],"mendeley":{"formattedCitation":"&lt;sup&gt;12&lt;/sup&gt;","plainTextFormattedCitation":"12","previouslyFormattedCitation":"&lt;sup&gt;12&lt;/sup&gt;"},"properties":{"noteIndex":0},"schema":"https://github.com/citation-style-language/schema/raw/master/csl-citation.json"}</w:instrText>
      </w:r>
      <w:r w:rsidR="008F1BEB">
        <w:rPr>
          <w:rFonts w:ascii="Times New Roman" w:hAnsi="Times New Roman" w:cs="Times New Roman"/>
          <w:sz w:val="28"/>
          <w:lang w:val="en-US"/>
        </w:rPr>
        <w:fldChar w:fldCharType="separate"/>
      </w:r>
      <w:r w:rsidR="008F1BEB" w:rsidRPr="008F1BEB">
        <w:rPr>
          <w:rFonts w:ascii="Times New Roman" w:hAnsi="Times New Roman" w:cs="Times New Roman"/>
          <w:noProof/>
          <w:sz w:val="28"/>
          <w:vertAlign w:val="superscript"/>
          <w:lang w:val="en-US"/>
        </w:rPr>
        <w:t>12</w:t>
      </w:r>
      <w:r w:rsidR="008F1BEB">
        <w:rPr>
          <w:rFonts w:ascii="Times New Roman" w:hAnsi="Times New Roman" w:cs="Times New Roman"/>
          <w:sz w:val="28"/>
          <w:lang w:val="en-US"/>
        </w:rPr>
        <w:fldChar w:fldCharType="end"/>
      </w:r>
      <w:r w:rsidR="00591FB4">
        <w:rPr>
          <w:rFonts w:ascii="Times New Roman" w:hAnsi="Times New Roman" w:cs="Times New Roman"/>
          <w:sz w:val="28"/>
          <w:lang w:val="en-US"/>
        </w:rPr>
        <w:t xml:space="preserve"> was considered as high risk for reporting bias because no data on baseline CMT were provided. Risk for other bias was low in </w:t>
      </w:r>
      <w:r w:rsidR="0072497A">
        <w:rPr>
          <w:rFonts w:ascii="Times New Roman" w:hAnsi="Times New Roman" w:cs="Times New Roman"/>
          <w:sz w:val="28"/>
          <w:lang w:val="en-US"/>
        </w:rPr>
        <w:t>3</w:t>
      </w:r>
      <w:r w:rsidR="00591FB4">
        <w:rPr>
          <w:rFonts w:ascii="Times New Roman" w:hAnsi="Times New Roman" w:cs="Times New Roman"/>
          <w:sz w:val="28"/>
          <w:lang w:val="en-US"/>
        </w:rPr>
        <w:t xml:space="preserve"> studies</w:t>
      </w:r>
      <w:r w:rsidR="008F1BEB">
        <w:rPr>
          <w:rFonts w:ascii="Times New Roman" w:hAnsi="Times New Roman" w:cs="Times New Roman"/>
          <w:sz w:val="28"/>
          <w:lang w:val="en-US"/>
        </w:rPr>
        <w:fldChar w:fldCharType="begin" w:fldLock="1"/>
      </w:r>
      <w:r w:rsidR="008B1999">
        <w:rPr>
          <w:rFonts w:ascii="Times New Roman" w:hAnsi="Times New Roman" w:cs="Times New Roman"/>
          <w:sz w:val="28"/>
          <w:lang w:val="en-US"/>
        </w:rPr>
        <w:instrText>ADDIN CSL_CITATION {"citationItems":[{"id":"ITEM-1","itemData":{"DOI":"10.1136/bjophthalmol-2018-313437","ISSN":"14682079","PMID":"30819688","abstract":"Aim To report the 6-month results of a clinical trial that compared intravitreous bevacizumab (BVB) 1.25 mg versus triamcinolone acetonide (TA) 4 mg when administered as an adjunct during cataract surgery to patients with diabetic macular oedema (DMO). Methods Prospective, double-masked, single-centre (Royal Victorian Eye and Ear Hospital, Melbourne) clinical trial. Patients with visually significant cataract and centre-involving DMO (either current or prior) were randomised (1: 1) to receive either intravitreous BVB 1.25 mg or TA 4 mg at the time of cataract surgery and if required at review. Main outcome measures were changes in best-corrected visual acuity (BCVA) and central macular thickness (CMT) from baseline to the 6-month time point of this 12-month study. Results 61 eyes of 58 patients were enrolled. At baseline, both groups were similar in terms of BCVA and CMT (p&gt;0.2). At 6 months, there was no significant difference in vision between the groups, with mean letter gain of +21.4 (95% CI +14.5 to +28.4) in the TA group and +17.3 (95% CI +12.1 to +22.6) in the BVB group (p=0.35). The TA group had a significant sustained anatomical improvement at 6 months, with a reduction in CMT (-51.4 μm; 95% CI -98.2 to -4.7) compared with thickening in the BVB group (+15.6 μm; 95% CI -26.4 to +57.7, p=0.04). Conclusions When given as an adjunct to cataract surgery, both TA and BVB improved visual outcomes at 6 months postoperatively. However, only TA resulted in sustained improvement in CMT, with the majority not requiring any further treatment postoperatively.","author":[{"dropping-particle":"","family":"Kandasamy","given":"Rathika","non-dropping-particle":"","parse-names":false,"suffix":""},{"dropping-particle":"","family":"Constantinou","given":"Marios","non-dropping-particle":"","parse-names":false,"suffix":""},{"dropping-particle":"","family":"Rogers","given":"Sophie L.","non-dropping-particle":"","parse-names":false,"suffix":""},{"dropping-particle":"","family":"Sandhu","given":"Sukhpal Singh","non-dropping-particle":"","parse-names":false,"suffix":""},{"dropping-particle":"","family":"Wickremasinghe","given":"Sanjeewa","non-dropping-particle":"","parse-names":false,"suffix":""},{"dropping-particle":"","family":"Al-Qureshi","given":"Salmaan","non-dropping-particle":"","parse-names":false,"suffix":""},{"dropping-particle":"","family":"Lim","given":"Lyndell L.","non-dropping-particle":"","parse-names":false,"suffix":""}],"container-title":"British Journal of Ophthalmology","id":"ITEM-1","issue":"12","issued":{"date-parts":[["2019","12","1"]]},"page":"1753-1758","publisher":"BMJ Publishing Group","title":"Prospective randomised clinical trial of intravitreal bevacizumab versus triamcinolone in eyes with diabetic macular oedema undergoing cataract surgery: 6-month results","type":"article-journal","volume":"103"},"uris":["http://www.mendeley.com/documents/?uuid=fe73870b-c7f2-31b6-8888-85ec3751186c"]},{"id":"ITEM-2","itemData":{"DOI":"10.1097/IAE.0b013e31819c6302","ISSN":"0275004X","PMID":"19357559","abstract":"PURPOSE: To determine whether an intravitreal bevacizumab injection after phacoemulsification can improve cataract surgery visual outcomes in patients with diabetic macular edema by acting on the degree of edema. SETTING: Fundación Oftalmológica del Mediterráneo, Valencia, Spain. METHODS: We selected 26 consecutive diabetic patients with nonproliferative diabetic retinopathy and macular edema who were to undergo cataract surgery, and we divided them into two randomized groups to be studied prospectively. Group I included 13 eyes that were injected with intravitreal bevacizumab upon completion of cataract surgery; Group II included 13 control eyes that were injected with balanced salt solution. RESULTS: Preoperative macular thickness was 282.62 μm ± 57.64 in Group I and 310.38 μm ± 82.99 in Group II. Preoperative Snellen best-corrected visual acuity was 0.27 ± 0.17 and 0.24 ± 0.16 in Groups I and II, respectively. Best-corrected visual acuity at 3 and 6 months was better in Group I-0.4 ± 0.28 and 0.4 ± 0.27-whereas poorer results were observed in the control group-0.21 ± 0.13 and 0.14 ± 0.13. These mean macular thickness values differed significantly between groups at 3 months (P = 0.040) and 6 months (P = 0.004). Optical coherence tomography measured macular thickness was also better in Group I, 292.46 ± 104.75 μm at 3 months and 277.62 ± 92.99 μm at 6 months. For Group II, the results were 367.62 ± 75.24 μm at 3 months and 387.46 ± 74.11 μm at 6 months. These mean macular thickness values differed significantly between groups at 3 months (P = 0.046) and 6 months (P = 0.002). CONCLUSION: Intravitreal bevacizumab immediately after phacoemulsification prevents exacerbation of the macular edema seen in many diabetic patients undergoing cataract surgery. In addition, this effect seems to hold in the short term. Copyright © 2008 by the American Society of Plastic Surgeons.","author":[{"dropping-particle":"","family":"Lanzagorta-Aresti","given":"Aitor","non-dropping-particle":"","parse-names":false,"suffix":""},{"dropping-particle":"","family":"Palacios-Pozo","given":"Elena","non-dropping-particle":"","parse-names":false,"suffix":""},{"dropping-particle":"","family":"Menezo Rozalen","given":"Jose Luis","non-dropping-particle":"","parse-names":false,"suffix":""},{"dropping-particle":"","family":"Navea-Tejerina","given":"Amparo","non-dropping-particle":"","parse-names":false,"suffix":""}],"container-title":"Retina","id":"ITEM-2","issue":"4","issued":{"date-parts":[["2009","4"]]},"page":"530-535","publisher":"Retina","title":"Prevention of vision loss after cataract surgery in diabetic macular edema with intravitreal bevacizumab: A pilot study","type":"article-journal","volume":"29"},"uris":["http://www.mendeley.com/documents/?uuid=4ed8fcf6-eeb7-3384-8bee-44018f3e31af"]},{"id":"ITEM-3","itemData":{"DOI":"10.1016/j.ophtha.2009.01.014","ISSN":"01616420","PMID":"19376589","abstract":"Purpose: To determine the feasibility and clinical effectiveness of intravitreal bevacizumab combined with cataract surgery for management of the postoperative increase of retinal thickness in patients with diabetic maculopathy. Design: Prospective, randomized, masked cohort study. Participants: Forty-two eyes with diabetic macular edema (DME) of 42 patients with type 2 diabetes mellitus. Methods: Patients were randomly assigned to receive either cataract surgery only (control; 21 eyes) or combined with intravitreal injection of 1.25 mg bevacizumab (21 eyes). Efficacy measures included best-corrected visual acuity (BCVA) testing, optical coherence tomography (OCT), and ophthalmoscopic examination. Main Outcome Measures: Retinal thickness (RT) on OCT and BCVA were measured at baseline and 1 and 3 months after surgery. Results: There were no significant differences in RT, BCVA, severity of cataract, or systemic condition between the control and bevacizumab groups at the baseline. One and 3 months after surgery, the control group showed a significant increase in RT, whereas the bevacizumab group showed a significant decrease. Although postoperatively the eyes in both groups showed a significant improvement of BCVA, bevacizumab-treated eyes showed significantly better results (mean logarithm of the minimum angle of resolution, 0.38) than the control group (0.51) at month 3. There was a significant relationship between RT and visual acuity (VA) postoperatively in the control (P = 0.0001) and bevacizumab (P = 0.0141) groups. No systemic or ocular adverse events were observed. Conclusions: Short-term results suggest that intravitreal bevacizumab has the potential not only to prevent the increase in RT, but also reduce the RT of eyes with DME after cataract surgery. Further improvement of VA in bevacizumab-treated eyes may be dependent on a reduction in central RT. Financial Disclosure(s): The authors have no proprietary or commercial interest in any materials discussed in this article. © 2009 American Academy of Ophthalmology.","author":[{"dropping-particle":"","family":"Takamura","given":"Yoshihiro","non-dropping-particle":"","parse-names":false,"suffix":""},{"dropping-particle":"","family":"Kubo","given":"Eri","non-dropping-particle":"","parse-names":false,"suffix":""},{"dropping-particle":"","family":"Akagi","given":"Yoshio","non-dropping-particle":"","parse-names":false,"suffix":""}],"container-title":"Ophthalmology","id":"ITEM-3","issue":"6","issued":{"date-parts":[["2009"]]},"page":"1151-1157","publisher":"American Academy of Ophthalmology","title":"Analysis of the Effect of Intravitreal Bevacizumab Injection on Diabetic Macular Edema after Cataract Surgery","type":"article-journal","volume":"116"},"uris":["http://www.mendeley.com/documents/?uuid=c98f8f87-556b-4ae2-adc1-15eed344cf7a"]}],"mendeley":{"formattedCitation":"&lt;sup&gt;27,28,30&lt;/sup&gt;","plainTextFormattedCitation":"27,28,30","previouslyFormattedCitation":"&lt;sup&gt;27,28,30&lt;/sup&gt;"},"properties":{"noteIndex":0},"schema":"https://github.com/citation-style-language/schema/raw/master/csl-citation.json"}</w:instrText>
      </w:r>
      <w:r w:rsidR="008F1BEB">
        <w:rPr>
          <w:rFonts w:ascii="Times New Roman" w:hAnsi="Times New Roman" w:cs="Times New Roman"/>
          <w:sz w:val="28"/>
          <w:lang w:val="en-US"/>
        </w:rPr>
        <w:fldChar w:fldCharType="separate"/>
      </w:r>
      <w:r w:rsidR="00AB2BB4" w:rsidRPr="00AB2BB4">
        <w:rPr>
          <w:rFonts w:ascii="Times New Roman" w:hAnsi="Times New Roman" w:cs="Times New Roman"/>
          <w:noProof/>
          <w:sz w:val="28"/>
          <w:vertAlign w:val="superscript"/>
          <w:lang w:val="en-US"/>
        </w:rPr>
        <w:t>27,28,30</w:t>
      </w:r>
      <w:r w:rsidR="008F1BEB">
        <w:rPr>
          <w:rFonts w:ascii="Times New Roman" w:hAnsi="Times New Roman" w:cs="Times New Roman"/>
          <w:sz w:val="28"/>
          <w:lang w:val="en-US"/>
        </w:rPr>
        <w:fldChar w:fldCharType="end"/>
      </w:r>
      <w:r w:rsidR="00591FB4">
        <w:rPr>
          <w:rFonts w:ascii="Times New Roman" w:hAnsi="Times New Roman" w:cs="Times New Roman"/>
          <w:sz w:val="28"/>
          <w:lang w:val="en-US"/>
        </w:rPr>
        <w:t xml:space="preserve"> and unclear in </w:t>
      </w:r>
      <w:r w:rsidR="0072497A">
        <w:rPr>
          <w:rFonts w:ascii="Times New Roman" w:hAnsi="Times New Roman" w:cs="Times New Roman"/>
          <w:sz w:val="28"/>
          <w:lang w:val="en-US"/>
        </w:rPr>
        <w:t>3</w:t>
      </w:r>
      <w:r w:rsidR="00591FB4">
        <w:rPr>
          <w:rFonts w:ascii="Times New Roman" w:hAnsi="Times New Roman" w:cs="Times New Roman"/>
          <w:sz w:val="28"/>
          <w:lang w:val="en-US"/>
        </w:rPr>
        <w:t xml:space="preserve"> studies.</w:t>
      </w:r>
      <w:r w:rsidR="008F1BEB">
        <w:rPr>
          <w:rFonts w:ascii="Times New Roman" w:hAnsi="Times New Roman" w:cs="Times New Roman"/>
          <w:sz w:val="28"/>
          <w:lang w:val="en-US"/>
        </w:rPr>
        <w:fldChar w:fldCharType="begin" w:fldLock="1"/>
      </w:r>
      <w:r w:rsidR="00AB2BB4">
        <w:rPr>
          <w:rFonts w:ascii="Times New Roman" w:hAnsi="Times New Roman" w:cs="Times New Roman"/>
          <w:sz w:val="28"/>
          <w:lang w:val="en-US"/>
        </w:rPr>
        <w:instrText>ADDIN CSL_CITATION {"citationItems":[{"id":"ITEM-1","itemData":{"DOI":"10.1016/j.ophtha.2012.08.002","ISSN":"15494713","author":[{"dropping-particle":"","family":"Agarwal","given":"Aniruddha","non-dropping-particle":"","parse-names":false,"suffix":""},{"dropping-particle":"","family":"Gupta","given":"Vishali","non-dropping-particle":"","parse-names":false,"suffix":""},{"dropping-particle":"","family":"Ram","given":"Jagat","non-dropping-particle":"","parse-names":false,"suffix":""},{"dropping-particle":"","family":"Gupta","given":"Amod","non-dropping-particle":"","parse-names":false,"suffix":""}],"container-title":"Ophthalmology","id":"ITEM-1","issue":"1","issued":{"date-parts":[["2013"]]},"title":"Dexamethasone intravitreal implant during phacoemulsification","type":"article","volume":"120"},"uris":["http://www.mendeley.com/documents/?uuid=03601450-b1b6-4be9-99f9-29279af0d20c"]},{"id":"ITEM-2","itemData":{"DOI":"10.1177/11206721211004395","ISSN":"17246016","abstract":"Purpose: To assess the feasibility and clinical effectiveness of dexamethasone intravitreal implant 0.7 mg (IDI) administered in diabetic patients to prevent the worsening of macular edema. Methods: Forty eyes of 40 consecutive patients with naïve macular edema secondary to diabetes mellitus who were treated with IDI administered preoperative (Group A: 20 patients) or IDI administered immediately after cataract surgery (Group B: 20 patients). Best-corrected visual acuity (BCVA) and central macular thickness (CMT) changes were evaluated at baseline and at postoperative time points. Results: Follow-up study was 20 weeks. In Group A and B, mean BCVA improved significantly at all post-surgery time points (p &lt; 0.05). In Group A and B, mean CMT decreased significantly at 16 weeks (p = 0.02 and p = 0.004, respectively). At week 20, CMT failed to reach statistical significance in both groups (p = 0.5, group A and p = 0.15, group B). No statistical differences were noted between groups in term of BCVA (with the exception of week 4 for the presence of cataract in Group A), CMT and IOP. Conclusions: The use of intravitreal dexamethasone implant 1 month prior to scheduled cataract extraction or at the time of phacoemulsification appears to be safe and effective for at least 16 weeks after surgery.","author":[{"dropping-particle":"","family":"Barone","given":"Antonio","non-dropping-particle":"","parse-names":false,"suffix":""},{"dropping-particle":"","family":"Russo","given":"Vincenzo","non-dropping-particle":"","parse-names":false,"suffix":""},{"dropping-particle":"","family":"Maggiore","given":"Giulia","non-dropping-particle":"","parse-names":false,"suffix":""},{"dropping-particle":"","family":"Loiodice","given":"Marco Sabino","non-dropping-particle":"","parse-names":false,"suffix":""},{"dropping-particle":"","family":"Stella","given":"Andrea","non-dropping-particle":"","parse-names":false,"suffix":""},{"dropping-particle":"","family":"Bux","given":"Anna Valeria","non-dropping-particle":"","parse-names":false,"suffix":""},{"dropping-particle":"","family":"Iaculli","given":"Cristiana","non-dropping-particle":"","parse-names":false,"suffix":""}],"container-title":"European Journal of Ophthalmology","id":"ITEM-2","issued":{"date-parts":[["2021"]]},"title":"Dexamethasone intravitreal implant in patients with cataract and naïve diabetic macular edema","type":"article-journal"},"uris":["http://www.mendeley.com/documents/?uuid=82f4bfc6-d02a-41d2-9a09-317c5b4ab018"]},{"id":"ITEM-3","itemData":{"DOI":"10.1016/j.jcrs.2008.09.019","ISSN":"08863350","PMID":"19101420","abstract":"Purpose: To evaluate the role of intravitreal bevacizumab, an anti-vascular endothelial growth factor agent, injected at the time of cataract surgery on the postoperative progression of diabetic retinopathy (DR) and diabetic maculopathy. Setting: Tertiary-care eye specialty hospital, Dhahran, Kingdom of Saudi Arabia. Methods: Patients were randomized to a standardized procedure of phacoemulsification with intraocular lens implantation alone (control group) or to receive 1.25 mg intravitreal bevacizumab at the end of surgery (intervention group). Diabetic retinopathy and maculopathy were assessed at each postoperative visit during a 6-month follow-up. Results: Sixty-eight eyes (68 patients) with DR and cataract were recruited for this prospective study. Progression of DR occurred in 15 (45.45%) of 33 eyes in the control group and 4 (11.42%) of 35 eyes in the intervention group (P = .002) Progression of diabetic maculopathy occurred in 17 eyes (51.51%) in the control group and 2 eyes (5.71%) in the intervention group (P = .0001). There was no statistically significant difference in postoperative visual acuity between the 2 groups (P = .772). Two eyes in the control group and none in the intervention group progressed to neovascular glaucoma. The mean postoperative central macular thickness and mean macular thickness were not statistically significantly different between the 2 groups (P = .874 and .942, respectively). Conclusion: Intravitreal administration of 1.25 mg bevacizumab at the time of cataract surgery was safe and effective in preventing the progression of DR and diabetic maculopathy in patients with cataract and DR. © 2009 ASCRS and ESCRS.","author":[{"dropping-particle":"","family":"Cheema","given":"Rizwan A.","non-dropping-particle":"","parse-names":false,"suffix":""},{"dropping-particle":"","family":"Al-Mubarak","given":"Mahdi M.","non-dropping-particle":"","parse-names":false,"suffix":""},{"dropping-particle":"","family":"Amin","given":"Yasir M.","non-dropping-particle":"","parse-names":false,"suffix":""},{"dropping-particle":"","family":"Cheema","given":"Maheera A.","non-dropping-particle":"","parse-names":false,"suffix":""}],"container-title":"Journal of Cataract and Refractive Surgery","id":"ITEM-3","issue":"1","issued":{"date-parts":[["2009"]]},"page":"18-25","title":"Role of combined cataract surgery and intravitreal bevacizumab injection in preventing progression of diabetic retinopathy. Prospective randomized study","type":"article-journal","volume":"35"},"uris":["http://www.mendeley.com/documents/?uuid=00b3c721-ead9-448c-9455-fcb74b3c34c0"]}],"mendeley":{"formattedCitation":"&lt;sup&gt;10,12,15&lt;/sup&gt;","plainTextFormattedCitation":"10,12,15","previouslyFormattedCitation":"&lt;sup&gt;10,12,15&lt;/sup&gt;"},"properties":{"noteIndex":0},"schema":"https://github.com/citation-style-language/schema/raw/master/csl-citation.json"}</w:instrText>
      </w:r>
      <w:r w:rsidR="008F1BEB">
        <w:rPr>
          <w:rFonts w:ascii="Times New Roman" w:hAnsi="Times New Roman" w:cs="Times New Roman"/>
          <w:sz w:val="28"/>
          <w:lang w:val="en-US"/>
        </w:rPr>
        <w:fldChar w:fldCharType="separate"/>
      </w:r>
      <w:r w:rsidR="0072497A" w:rsidRPr="0072497A">
        <w:rPr>
          <w:rFonts w:ascii="Times New Roman" w:hAnsi="Times New Roman" w:cs="Times New Roman"/>
          <w:noProof/>
          <w:sz w:val="28"/>
          <w:vertAlign w:val="superscript"/>
          <w:lang w:val="en-US"/>
        </w:rPr>
        <w:t>10,12,15</w:t>
      </w:r>
      <w:r w:rsidR="008F1BEB">
        <w:rPr>
          <w:rFonts w:ascii="Times New Roman" w:hAnsi="Times New Roman" w:cs="Times New Roman"/>
          <w:sz w:val="28"/>
          <w:lang w:val="en-US"/>
        </w:rPr>
        <w:fldChar w:fldCharType="end"/>
      </w:r>
      <w:r w:rsidR="00591FB4">
        <w:rPr>
          <w:rFonts w:ascii="Times New Roman" w:hAnsi="Times New Roman" w:cs="Times New Roman"/>
          <w:sz w:val="28"/>
          <w:lang w:val="en-US"/>
        </w:rPr>
        <w:t xml:space="preserve"> Salehi’s trial</w:t>
      </w:r>
      <w:r w:rsidR="008F1BEB">
        <w:rPr>
          <w:rFonts w:ascii="Times New Roman" w:hAnsi="Times New Roman" w:cs="Times New Roman"/>
          <w:sz w:val="28"/>
          <w:lang w:val="en-US"/>
        </w:rPr>
        <w:fldChar w:fldCharType="begin" w:fldLock="1"/>
      </w:r>
      <w:r w:rsidR="008B1999">
        <w:rPr>
          <w:rFonts w:ascii="Times New Roman" w:hAnsi="Times New Roman" w:cs="Times New Roman"/>
          <w:sz w:val="28"/>
          <w:lang w:val="en-US"/>
        </w:rPr>
        <w:instrText>ADDIN CSL_CITATION {"citationItems":[{"id":"ITEM-1","itemData":{"DOI":"10.1089/jop.2011.0069","ISSN":"10807683","PMID":"22132722","abstract":"Objective: To evaluate efficacy of intravitreal injection of bevacizumab at the time of cataract surgery on the postoperative progression of diabetic retinopathy (DR) and diabetic maculopathy. Methods: Patients were randomized to a standardized procedure of phacoemulsification with intraocular lens implantation alone (control group; 30 eyes) or to receive 1.25mg intravitreal bevacizumab (0.05mL of solution prepared from avastin, 100mg/4mL vial) at the end of surgery (IVB group; 27 eyes). Efficacy measures included best-corrected visual acuity (BCVA) testing, optical coherence tomography (OCT), and ophthalmoscopic examination at each postoperative visit during a 6-month follow-up. Results: There were no significant differences in central macular thickness (CMT), BCVA, or systemic condition between the control and IVB groups at baseline. Progression of diabetic maculopathy occurred in 15 eyes (50%) in the control group and 2 eyes (7.4%) in the intervention group (P=0.0008). There was no statistically significant difference in postoperative visual acuity between the 2 groups after 6 months (P=0.5). Five eyes in the control group and 1 eye in the intervention group progressed to neovascular glaucoma. Difference in mean postoperative CMT was not statistically significant between both groups (P=0.54). Conclusions: Intravitreal administration of 1.25mg bevacizumab at the time of cataract surgery was safe and effective in preventing the progression of DR and diabetic maculopathy in patients with cataract and DR. © Copyright 2012, Mary Ann Liebert, Inc. 2012.","author":[{"dropping-particle":"","family":"Salehi","given":"Ali","non-dropping-particle":"","parse-names":false,"suffix":""},{"dropping-particle":"","family":"Beni","given":"Afsaneh Naderi","non-dropping-particle":"","parse-names":false,"suffix":""},{"dropping-particle":"","family":"Razmjoo","given":"Hassan","non-dropping-particle":"","parse-names":false,"suffix":""},{"dropping-particle":"","family":"Beni","given":"Zahra Naderi","non-dropping-particle":"","parse-names":false,"suffix":""}],"container-title":"Journal of Ocular Pharmacology and Therapeutics","id":"ITEM-1","issue":"3","issued":{"date-parts":[["2012"]]},"page":"212-218","title":"Phacoemulcification with intravitreal bevacizumab injection in patients with cataract and coexisting diabetic retinopathy: Prospective randomized study","type":"article-journal","volume":"28"},"uris":["http://www.mendeley.com/documents/?uuid=8ab98f46-106c-4a45-8b45-f2ccbe372bec"]}],"mendeley":{"formattedCitation":"&lt;sup&gt;29&lt;/sup&gt;","plainTextFormattedCitation":"29","previouslyFormattedCitation":"&lt;sup&gt;29&lt;/sup&gt;"},"properties":{"noteIndex":0},"schema":"https://github.com/citation-style-language/schema/raw/master/csl-citation.json"}</w:instrText>
      </w:r>
      <w:r w:rsidR="008F1BEB">
        <w:rPr>
          <w:rFonts w:ascii="Times New Roman" w:hAnsi="Times New Roman" w:cs="Times New Roman"/>
          <w:sz w:val="28"/>
          <w:lang w:val="en-US"/>
        </w:rPr>
        <w:fldChar w:fldCharType="separate"/>
      </w:r>
      <w:r w:rsidR="00AB2BB4" w:rsidRPr="00AB2BB4">
        <w:rPr>
          <w:rFonts w:ascii="Times New Roman" w:hAnsi="Times New Roman" w:cs="Times New Roman"/>
          <w:noProof/>
          <w:sz w:val="28"/>
          <w:vertAlign w:val="superscript"/>
          <w:lang w:val="en-US"/>
        </w:rPr>
        <w:t>29</w:t>
      </w:r>
      <w:r w:rsidR="008F1BEB">
        <w:rPr>
          <w:rFonts w:ascii="Times New Roman" w:hAnsi="Times New Roman" w:cs="Times New Roman"/>
          <w:sz w:val="28"/>
          <w:lang w:val="en-US"/>
        </w:rPr>
        <w:fldChar w:fldCharType="end"/>
      </w:r>
      <w:r w:rsidR="00591FB4">
        <w:rPr>
          <w:rFonts w:ascii="Times New Roman" w:hAnsi="Times New Roman" w:cs="Times New Roman"/>
          <w:sz w:val="28"/>
          <w:lang w:val="en-US"/>
        </w:rPr>
        <w:t xml:space="preserve"> was considered as high risk for other bias because of a discrepancy </w:t>
      </w:r>
      <w:r w:rsidR="00367BEA">
        <w:rPr>
          <w:rFonts w:ascii="Times New Roman" w:hAnsi="Times New Roman" w:cs="Times New Roman"/>
          <w:sz w:val="28"/>
          <w:lang w:val="en-US"/>
        </w:rPr>
        <w:t>in reporting baseline CMT values between main text and tables. According to MINORS scale, all non-randomized studies w</w:t>
      </w:r>
      <w:r w:rsidR="00E2596D">
        <w:rPr>
          <w:rFonts w:ascii="Times New Roman" w:hAnsi="Times New Roman" w:cs="Times New Roman"/>
          <w:sz w:val="28"/>
          <w:lang w:val="en-US"/>
        </w:rPr>
        <w:t>ere given a score ≥ 12 (Table S5</w:t>
      </w:r>
      <w:r w:rsidR="00367BEA">
        <w:rPr>
          <w:rFonts w:ascii="Times New Roman" w:hAnsi="Times New Roman" w:cs="Times New Roman"/>
          <w:sz w:val="28"/>
          <w:lang w:val="en-US"/>
        </w:rPr>
        <w:t>, available online).</w:t>
      </w:r>
      <w:r w:rsidR="00AB2BB4">
        <w:rPr>
          <w:rFonts w:ascii="Times New Roman" w:hAnsi="Times New Roman" w:cs="Times New Roman"/>
          <w:sz w:val="28"/>
          <w:lang w:val="en-US"/>
        </w:rPr>
        <w:t xml:space="preserve"> </w:t>
      </w:r>
      <w:r w:rsidR="00B66668" w:rsidRPr="009B2D87">
        <w:rPr>
          <w:rFonts w:ascii="Times New Roman" w:hAnsi="Times New Roman" w:cs="Times New Roman"/>
          <w:sz w:val="28"/>
          <w:lang w:val="en-US"/>
        </w:rPr>
        <w:t>Funnel plots</w:t>
      </w:r>
      <w:r w:rsidR="00B66668">
        <w:rPr>
          <w:rFonts w:ascii="Times New Roman" w:hAnsi="Times New Roman" w:cs="Times New Roman"/>
          <w:sz w:val="28"/>
          <w:lang w:val="en-US"/>
        </w:rPr>
        <w:t xml:space="preserve"> for 3-month CMT and BCVA outcomes are shown in eFigure </w:t>
      </w:r>
      <w:r w:rsidR="00E2596D">
        <w:rPr>
          <w:rFonts w:ascii="Times New Roman" w:hAnsi="Times New Roman" w:cs="Times New Roman"/>
          <w:sz w:val="28"/>
          <w:lang w:val="en-US"/>
        </w:rPr>
        <w:t>4</w:t>
      </w:r>
      <w:r w:rsidR="00B66668">
        <w:rPr>
          <w:rFonts w:ascii="Times New Roman" w:hAnsi="Times New Roman" w:cs="Times New Roman"/>
          <w:sz w:val="28"/>
          <w:lang w:val="en-US"/>
        </w:rPr>
        <w:t xml:space="preserve"> and </w:t>
      </w:r>
      <w:r w:rsidR="00E2596D">
        <w:rPr>
          <w:rFonts w:ascii="Times New Roman" w:hAnsi="Times New Roman" w:cs="Times New Roman"/>
          <w:sz w:val="28"/>
          <w:lang w:val="en-US"/>
        </w:rPr>
        <w:t>5</w:t>
      </w:r>
      <w:r w:rsidR="00B66668">
        <w:rPr>
          <w:rFonts w:ascii="Times New Roman" w:hAnsi="Times New Roman" w:cs="Times New Roman"/>
          <w:sz w:val="28"/>
          <w:lang w:val="en-US"/>
        </w:rPr>
        <w:t xml:space="preserve"> (available online</w:t>
      </w:r>
      <w:r w:rsidR="00E2596D">
        <w:rPr>
          <w:rFonts w:ascii="Times New Roman" w:hAnsi="Times New Roman" w:cs="Times New Roman"/>
          <w:sz w:val="28"/>
          <w:lang w:val="en-US"/>
        </w:rPr>
        <w:t xml:space="preserve"> as supplementary material</w:t>
      </w:r>
      <w:r w:rsidR="00B66668">
        <w:rPr>
          <w:rFonts w:ascii="Times New Roman" w:hAnsi="Times New Roman" w:cs="Times New Roman"/>
          <w:sz w:val="28"/>
          <w:lang w:val="en-US"/>
        </w:rPr>
        <w:t xml:space="preserve">). </w:t>
      </w:r>
      <w:r w:rsidR="00367BEA">
        <w:rPr>
          <w:rFonts w:ascii="Times New Roman" w:hAnsi="Times New Roman" w:cs="Times New Roman"/>
          <w:sz w:val="28"/>
          <w:lang w:val="en-US"/>
        </w:rPr>
        <w:t xml:space="preserve">  </w:t>
      </w:r>
      <w:r w:rsidR="00591FB4">
        <w:rPr>
          <w:rFonts w:ascii="Times New Roman" w:hAnsi="Times New Roman" w:cs="Times New Roman"/>
          <w:sz w:val="28"/>
          <w:lang w:val="en-US"/>
        </w:rPr>
        <w:t xml:space="preserve">    </w:t>
      </w:r>
      <w:r>
        <w:rPr>
          <w:rFonts w:ascii="Times New Roman" w:hAnsi="Times New Roman" w:cs="Times New Roman"/>
          <w:sz w:val="28"/>
          <w:lang w:val="en-US"/>
        </w:rPr>
        <w:t xml:space="preserve">  </w:t>
      </w:r>
    </w:p>
    <w:p w14:paraId="5F912CC9" w14:textId="77777777" w:rsidR="009A7F20" w:rsidRDefault="009A7F20" w:rsidP="009A7F20">
      <w:pPr>
        <w:rPr>
          <w:rFonts w:ascii="Times New Roman" w:hAnsi="Times New Roman" w:cs="Times New Roman"/>
          <w:b/>
          <w:sz w:val="28"/>
          <w:lang w:val="en-US"/>
        </w:rPr>
      </w:pPr>
      <w:r w:rsidRPr="00D6310F">
        <w:rPr>
          <w:rFonts w:ascii="Times New Roman" w:hAnsi="Times New Roman" w:cs="Times New Roman"/>
          <w:b/>
          <w:sz w:val="28"/>
          <w:lang w:val="en-US"/>
        </w:rPr>
        <w:t xml:space="preserve">Central macular thickness change </w:t>
      </w:r>
    </w:p>
    <w:p w14:paraId="725E5CD9" w14:textId="62A7BFE7" w:rsidR="00AB2BB4" w:rsidRDefault="009A7F20" w:rsidP="009A7F20">
      <w:pPr>
        <w:rPr>
          <w:rFonts w:ascii="Times New Roman" w:hAnsi="Times New Roman" w:cs="Times New Roman"/>
          <w:sz w:val="28"/>
          <w:lang w:val="en-US"/>
        </w:rPr>
      </w:pPr>
      <w:r>
        <w:rPr>
          <w:rFonts w:ascii="Times New Roman" w:hAnsi="Times New Roman" w:cs="Times New Roman"/>
          <w:sz w:val="28"/>
          <w:lang w:val="en-US"/>
        </w:rPr>
        <w:t>Data from 15 studies, 8 In the DEX group and 7 in the anti-VEGF group, were pooled together for mean CMT change at 1 month</w:t>
      </w:r>
      <w:r w:rsidR="00C46069">
        <w:rPr>
          <w:rFonts w:ascii="Times New Roman" w:hAnsi="Times New Roman" w:cs="Times New Roman"/>
          <w:sz w:val="28"/>
          <w:lang w:val="en-US"/>
        </w:rPr>
        <w:t xml:space="preserve"> (Figure 1</w:t>
      </w:r>
      <w:r w:rsidR="00925F04">
        <w:rPr>
          <w:rFonts w:ascii="Times New Roman" w:hAnsi="Times New Roman" w:cs="Times New Roman"/>
          <w:sz w:val="28"/>
          <w:lang w:val="en-US"/>
        </w:rPr>
        <w:t>)</w:t>
      </w:r>
      <w:r w:rsidR="003558F7">
        <w:rPr>
          <w:rFonts w:ascii="Times New Roman" w:hAnsi="Times New Roman" w:cs="Times New Roman"/>
          <w:sz w:val="28"/>
          <w:lang w:val="en-US"/>
        </w:rPr>
        <w:t>. A total of 2</w:t>
      </w:r>
      <w:r>
        <w:rPr>
          <w:rFonts w:ascii="Times New Roman" w:hAnsi="Times New Roman" w:cs="Times New Roman"/>
          <w:sz w:val="28"/>
          <w:lang w:val="en-US"/>
        </w:rPr>
        <w:t>1</w:t>
      </w:r>
      <w:r w:rsidR="003558F7">
        <w:rPr>
          <w:rFonts w:ascii="Times New Roman" w:hAnsi="Times New Roman" w:cs="Times New Roman"/>
          <w:sz w:val="28"/>
          <w:lang w:val="en-US"/>
        </w:rPr>
        <w:t>6</w:t>
      </w:r>
      <w:r>
        <w:rPr>
          <w:rFonts w:ascii="Times New Roman" w:hAnsi="Times New Roman" w:cs="Times New Roman"/>
          <w:sz w:val="28"/>
          <w:lang w:val="en-US"/>
        </w:rPr>
        <w:t xml:space="preserve"> eyes and 187 eyes were included in the DEX group and anti-VEGF group, respectively. </w:t>
      </w:r>
      <w:r w:rsidR="001C0E0F">
        <w:rPr>
          <w:rFonts w:ascii="Times New Roman" w:hAnsi="Times New Roman" w:cs="Times New Roman"/>
          <w:sz w:val="28"/>
          <w:lang w:val="en-US"/>
        </w:rPr>
        <w:t>At 1 month, mean CMT significantly decreased in the DEX group, with a mean difference of -127.60 µm (95% CI</w:t>
      </w:r>
      <w:r w:rsidR="001160E2">
        <w:rPr>
          <w:rFonts w:ascii="Times New Roman" w:hAnsi="Times New Roman" w:cs="Times New Roman"/>
          <w:sz w:val="28"/>
          <w:lang w:val="en-US"/>
        </w:rPr>
        <w:t>=</w:t>
      </w:r>
      <w:r w:rsidR="001C0E0F">
        <w:rPr>
          <w:rFonts w:ascii="Times New Roman" w:hAnsi="Times New Roman" w:cs="Times New Roman"/>
          <w:sz w:val="28"/>
          <w:lang w:val="en-US"/>
        </w:rPr>
        <w:t xml:space="preserve"> -174.59 </w:t>
      </w:r>
      <w:r w:rsidR="001160E2">
        <w:rPr>
          <w:rFonts w:ascii="Times New Roman" w:hAnsi="Times New Roman" w:cs="Times New Roman"/>
          <w:sz w:val="28"/>
          <w:lang w:val="en-US"/>
        </w:rPr>
        <w:t>-</w:t>
      </w:r>
      <w:r w:rsidR="001C0E0F">
        <w:rPr>
          <w:rFonts w:ascii="Times New Roman" w:hAnsi="Times New Roman" w:cs="Times New Roman"/>
          <w:sz w:val="28"/>
          <w:lang w:val="en-US"/>
        </w:rPr>
        <w:t xml:space="preserve"> -80.62), while mean CMT change was non-significant in the anti-VEGF group (MD= -22.91</w:t>
      </w:r>
      <w:r w:rsidR="001C0E0F" w:rsidRPr="00EC48A5">
        <w:rPr>
          <w:rFonts w:ascii="Times New Roman" w:hAnsi="Times New Roman" w:cs="Times New Roman"/>
          <w:sz w:val="28"/>
          <w:lang w:val="en-US"/>
        </w:rPr>
        <w:t xml:space="preserve"> </w:t>
      </w:r>
      <w:r w:rsidR="001C0E0F">
        <w:rPr>
          <w:rFonts w:ascii="Times New Roman" w:hAnsi="Times New Roman" w:cs="Times New Roman"/>
          <w:sz w:val="28"/>
          <w:lang w:val="en-US"/>
        </w:rPr>
        <w:t>µm, 95% CI</w:t>
      </w:r>
      <w:r w:rsidR="00355B2E">
        <w:rPr>
          <w:rFonts w:ascii="Times New Roman" w:hAnsi="Times New Roman" w:cs="Times New Roman"/>
          <w:sz w:val="28"/>
          <w:lang w:val="en-US"/>
        </w:rPr>
        <w:t>=</w:t>
      </w:r>
      <w:r w:rsidR="001C0E0F">
        <w:rPr>
          <w:rFonts w:ascii="Times New Roman" w:hAnsi="Times New Roman" w:cs="Times New Roman"/>
          <w:sz w:val="28"/>
          <w:lang w:val="en-US"/>
        </w:rPr>
        <w:t xml:space="preserve"> -65.99 </w:t>
      </w:r>
      <w:r w:rsidR="00355B2E">
        <w:rPr>
          <w:rFonts w:ascii="Times New Roman" w:hAnsi="Times New Roman" w:cs="Times New Roman"/>
          <w:sz w:val="28"/>
          <w:lang w:val="en-US"/>
        </w:rPr>
        <w:t xml:space="preserve">- </w:t>
      </w:r>
      <w:r w:rsidR="001C0E0F">
        <w:rPr>
          <w:rFonts w:ascii="Times New Roman" w:hAnsi="Times New Roman" w:cs="Times New Roman"/>
          <w:sz w:val="28"/>
          <w:lang w:val="en-US"/>
        </w:rPr>
        <w:t xml:space="preserve">20.18). Test of group differences revealed a </w:t>
      </w:r>
      <w:r>
        <w:rPr>
          <w:rFonts w:ascii="Times New Roman" w:hAnsi="Times New Roman" w:cs="Times New Roman"/>
          <w:sz w:val="28"/>
          <w:lang w:val="en-US"/>
        </w:rPr>
        <w:t>greater reduction of macular thickness in the DEX group compared with the anti-VEGF group</w:t>
      </w:r>
      <w:r w:rsidR="001C0E0F">
        <w:rPr>
          <w:rFonts w:ascii="Times New Roman" w:hAnsi="Times New Roman" w:cs="Times New Roman"/>
          <w:sz w:val="28"/>
          <w:lang w:val="en-US"/>
        </w:rPr>
        <w:t xml:space="preserve"> (</w:t>
      </w:r>
      <w:r>
        <w:rPr>
          <w:rFonts w:ascii="Times New Roman" w:hAnsi="Times New Roman" w:cs="Times New Roman"/>
          <w:sz w:val="28"/>
          <w:lang w:val="en-US"/>
        </w:rPr>
        <w:t>P&lt; 0.001). A significant heterogeneity was found in both groups (DEX group,</w:t>
      </w:r>
      <w:r w:rsidRPr="00384FA8">
        <w:rPr>
          <w:rFonts w:ascii="Times New Roman" w:hAnsi="Times New Roman" w:cs="Times New Roman"/>
          <w:sz w:val="28"/>
          <w:lang w:val="en-US"/>
        </w:rPr>
        <w:t xml:space="preserve"> </w:t>
      </w:r>
      <w:r>
        <w:rPr>
          <w:rFonts w:ascii="Times New Roman" w:hAnsi="Times New Roman" w:cs="Times New Roman"/>
          <w:sz w:val="28"/>
          <w:lang w:val="en-US"/>
        </w:rPr>
        <w:t>I</w:t>
      </w:r>
      <w:r>
        <w:rPr>
          <w:rFonts w:ascii="Times New Roman" w:hAnsi="Times New Roman" w:cs="Times New Roman"/>
          <w:sz w:val="28"/>
          <w:vertAlign w:val="superscript"/>
          <w:lang w:val="en-US"/>
        </w:rPr>
        <w:t>2</w:t>
      </w:r>
      <w:r w:rsidR="001160E2">
        <w:rPr>
          <w:rFonts w:ascii="Times New Roman" w:hAnsi="Times New Roman" w:cs="Times New Roman"/>
          <w:sz w:val="28"/>
          <w:lang w:val="en-US"/>
        </w:rPr>
        <w:t xml:space="preserve">= </w:t>
      </w:r>
      <w:r>
        <w:rPr>
          <w:rFonts w:ascii="Times New Roman" w:hAnsi="Times New Roman" w:cs="Times New Roman"/>
          <w:sz w:val="28"/>
          <w:lang w:val="en-US"/>
        </w:rPr>
        <w:t>86%, P&lt; 0.001; anti-VEGF group, I</w:t>
      </w:r>
      <w:r>
        <w:rPr>
          <w:rFonts w:ascii="Times New Roman" w:hAnsi="Times New Roman" w:cs="Times New Roman"/>
          <w:sz w:val="28"/>
          <w:vertAlign w:val="superscript"/>
          <w:lang w:val="en-US"/>
        </w:rPr>
        <w:t>2</w:t>
      </w:r>
      <w:r w:rsidR="001160E2">
        <w:rPr>
          <w:rFonts w:ascii="Times New Roman" w:hAnsi="Times New Roman" w:cs="Times New Roman"/>
          <w:sz w:val="28"/>
          <w:lang w:val="en-US"/>
        </w:rPr>
        <w:t xml:space="preserve">= </w:t>
      </w:r>
      <w:r>
        <w:rPr>
          <w:rFonts w:ascii="Times New Roman" w:hAnsi="Times New Roman" w:cs="Times New Roman"/>
          <w:sz w:val="28"/>
          <w:lang w:val="en-US"/>
        </w:rPr>
        <w:t>87%, P&lt; 0.001).</w:t>
      </w:r>
    </w:p>
    <w:p w14:paraId="6A0234B0" w14:textId="4FD325CF" w:rsidR="009A7F20" w:rsidRPr="00A91234" w:rsidRDefault="009A7F20" w:rsidP="009A7F20">
      <w:pPr>
        <w:rPr>
          <w:rFonts w:ascii="Times New Roman" w:hAnsi="Times New Roman" w:cs="Times New Roman"/>
          <w:color w:val="000000" w:themeColor="text1"/>
          <w:sz w:val="28"/>
          <w:lang w:val="en-US"/>
        </w:rPr>
      </w:pPr>
      <w:r>
        <w:rPr>
          <w:rFonts w:ascii="Times New Roman" w:hAnsi="Times New Roman" w:cs="Times New Roman"/>
          <w:sz w:val="28"/>
          <w:lang w:val="en-US"/>
        </w:rPr>
        <w:t>Data from 16 studies, 7 In the DEX group and 9 in the anti-VEGF group, were pooled together for mean CMT change at 3 months</w:t>
      </w:r>
      <w:r w:rsidR="00C46069">
        <w:rPr>
          <w:rFonts w:ascii="Times New Roman" w:hAnsi="Times New Roman" w:cs="Times New Roman"/>
          <w:sz w:val="28"/>
          <w:lang w:val="en-US"/>
        </w:rPr>
        <w:t xml:space="preserve"> (Figure 2</w:t>
      </w:r>
      <w:r w:rsidR="00925F04">
        <w:rPr>
          <w:rFonts w:ascii="Times New Roman" w:hAnsi="Times New Roman" w:cs="Times New Roman"/>
          <w:sz w:val="28"/>
          <w:lang w:val="en-US"/>
        </w:rPr>
        <w:t>)</w:t>
      </w:r>
      <w:r>
        <w:rPr>
          <w:rFonts w:ascii="Times New Roman" w:hAnsi="Times New Roman" w:cs="Times New Roman"/>
          <w:sz w:val="28"/>
          <w:lang w:val="en-US"/>
        </w:rPr>
        <w:t>. A total of 192 eyes and 228 eyes were included in the DEX group and anti-VEGF group, respectively. Three-month analysis revealed a</w:t>
      </w:r>
      <w:r w:rsidR="002E2ADF">
        <w:rPr>
          <w:rFonts w:ascii="Times New Roman" w:hAnsi="Times New Roman" w:cs="Times New Roman"/>
          <w:sz w:val="28"/>
          <w:lang w:val="en-US"/>
        </w:rPr>
        <w:t xml:space="preserve"> significant </w:t>
      </w:r>
      <w:r>
        <w:rPr>
          <w:rFonts w:ascii="Times New Roman" w:hAnsi="Times New Roman" w:cs="Times New Roman"/>
          <w:sz w:val="28"/>
          <w:lang w:val="en-US"/>
        </w:rPr>
        <w:t xml:space="preserve">reduction of macular thickness in the DEX group </w:t>
      </w:r>
      <w:r w:rsidR="002E2ADF">
        <w:rPr>
          <w:rFonts w:ascii="Times New Roman" w:hAnsi="Times New Roman" w:cs="Times New Roman"/>
          <w:sz w:val="28"/>
          <w:lang w:val="en-US"/>
        </w:rPr>
        <w:t xml:space="preserve">(MD = </w:t>
      </w:r>
      <w:r>
        <w:rPr>
          <w:rFonts w:ascii="Times New Roman" w:hAnsi="Times New Roman" w:cs="Times New Roman"/>
          <w:sz w:val="28"/>
          <w:lang w:val="en-US"/>
        </w:rPr>
        <w:t>-98.35</w:t>
      </w:r>
      <w:r w:rsidRPr="00855336">
        <w:rPr>
          <w:rFonts w:ascii="Times New Roman" w:hAnsi="Times New Roman" w:cs="Times New Roman"/>
          <w:sz w:val="28"/>
          <w:lang w:val="en-US"/>
        </w:rPr>
        <w:t xml:space="preserve"> </w:t>
      </w:r>
      <w:r w:rsidR="002E2ADF">
        <w:rPr>
          <w:rFonts w:ascii="Times New Roman" w:hAnsi="Times New Roman" w:cs="Times New Roman"/>
          <w:sz w:val="28"/>
          <w:lang w:val="en-US"/>
        </w:rPr>
        <w:t xml:space="preserve">µm; </w:t>
      </w:r>
      <w:r w:rsidR="00275EE4">
        <w:rPr>
          <w:rFonts w:ascii="Times New Roman" w:hAnsi="Times New Roman" w:cs="Times New Roman"/>
          <w:sz w:val="28"/>
          <w:lang w:val="en-US"/>
        </w:rPr>
        <w:t>95% CI, -147.15 -</w:t>
      </w:r>
      <w:r>
        <w:rPr>
          <w:rFonts w:ascii="Times New Roman" w:hAnsi="Times New Roman" w:cs="Times New Roman"/>
          <w:sz w:val="28"/>
          <w:lang w:val="en-US"/>
        </w:rPr>
        <w:t xml:space="preserve"> -49.54)</w:t>
      </w:r>
      <w:r w:rsidR="002E2ADF">
        <w:rPr>
          <w:rFonts w:ascii="Times New Roman" w:hAnsi="Times New Roman" w:cs="Times New Roman"/>
          <w:sz w:val="28"/>
          <w:lang w:val="en-US"/>
        </w:rPr>
        <w:t>, while mean CMT change was non-significant in the anti-VEGF group (MD=</w:t>
      </w:r>
      <w:r>
        <w:rPr>
          <w:rFonts w:ascii="Times New Roman" w:hAnsi="Times New Roman" w:cs="Times New Roman"/>
          <w:sz w:val="28"/>
          <w:lang w:val="en-US"/>
        </w:rPr>
        <w:t xml:space="preserve"> -21.61</w:t>
      </w:r>
      <w:r w:rsidRPr="00855336">
        <w:rPr>
          <w:rFonts w:ascii="Times New Roman" w:hAnsi="Times New Roman" w:cs="Times New Roman"/>
          <w:sz w:val="28"/>
          <w:lang w:val="en-US"/>
        </w:rPr>
        <w:t xml:space="preserve"> </w:t>
      </w:r>
      <w:r w:rsidR="002E2ADF">
        <w:rPr>
          <w:rFonts w:ascii="Times New Roman" w:hAnsi="Times New Roman" w:cs="Times New Roman"/>
          <w:sz w:val="28"/>
          <w:lang w:val="en-US"/>
        </w:rPr>
        <w:t xml:space="preserve">µm; </w:t>
      </w:r>
      <w:r w:rsidR="00275EE4">
        <w:rPr>
          <w:rFonts w:ascii="Times New Roman" w:hAnsi="Times New Roman" w:cs="Times New Roman"/>
          <w:sz w:val="28"/>
          <w:lang w:val="en-US"/>
        </w:rPr>
        <w:t xml:space="preserve">95% CI, </w:t>
      </w:r>
      <w:r>
        <w:rPr>
          <w:rFonts w:ascii="Times New Roman" w:hAnsi="Times New Roman" w:cs="Times New Roman"/>
          <w:sz w:val="28"/>
          <w:lang w:val="en-US"/>
        </w:rPr>
        <w:t>-59.46</w:t>
      </w:r>
      <w:r w:rsidR="00275EE4">
        <w:rPr>
          <w:rFonts w:ascii="Times New Roman" w:hAnsi="Times New Roman" w:cs="Times New Roman"/>
          <w:sz w:val="28"/>
          <w:lang w:val="en-US"/>
        </w:rPr>
        <w:t xml:space="preserve"> - </w:t>
      </w:r>
      <w:r>
        <w:rPr>
          <w:rFonts w:ascii="Times New Roman" w:hAnsi="Times New Roman" w:cs="Times New Roman"/>
          <w:sz w:val="28"/>
          <w:lang w:val="en-US"/>
        </w:rPr>
        <w:t>16.24)</w:t>
      </w:r>
      <w:r w:rsidR="002E2ADF">
        <w:rPr>
          <w:rFonts w:ascii="Times New Roman" w:hAnsi="Times New Roman" w:cs="Times New Roman"/>
          <w:sz w:val="28"/>
          <w:lang w:val="en-US"/>
        </w:rPr>
        <w:t>. Test of group differences showed a greater reduction in the DEX group compared with</w:t>
      </w:r>
      <w:r>
        <w:rPr>
          <w:rFonts w:ascii="Times New Roman" w:hAnsi="Times New Roman" w:cs="Times New Roman"/>
          <w:sz w:val="28"/>
          <w:lang w:val="en-US"/>
        </w:rPr>
        <w:t xml:space="preserve"> the anti-VEGF group (test of group differences, P&lt; 0.001). Heterogeneity was significant in both groups (DEX group,</w:t>
      </w:r>
      <w:r w:rsidRPr="00384FA8">
        <w:rPr>
          <w:rFonts w:ascii="Times New Roman" w:hAnsi="Times New Roman" w:cs="Times New Roman"/>
          <w:sz w:val="28"/>
          <w:lang w:val="en-US"/>
        </w:rPr>
        <w:t xml:space="preserve"> </w:t>
      </w:r>
      <w:r>
        <w:rPr>
          <w:rFonts w:ascii="Times New Roman" w:hAnsi="Times New Roman" w:cs="Times New Roman"/>
          <w:sz w:val="28"/>
          <w:lang w:val="en-US"/>
        </w:rPr>
        <w:t>I</w:t>
      </w:r>
      <w:r>
        <w:rPr>
          <w:rFonts w:ascii="Times New Roman" w:hAnsi="Times New Roman" w:cs="Times New Roman"/>
          <w:sz w:val="28"/>
          <w:vertAlign w:val="superscript"/>
          <w:lang w:val="en-US"/>
        </w:rPr>
        <w:t>2</w:t>
      </w:r>
      <w:r>
        <w:rPr>
          <w:rFonts w:ascii="Times New Roman" w:hAnsi="Times New Roman" w:cs="Times New Roman"/>
          <w:sz w:val="28"/>
          <w:lang w:val="en-US"/>
        </w:rPr>
        <w:t xml:space="preserve"> 87%, P&lt; 0.001; anti-VEGF group, I</w:t>
      </w:r>
      <w:r>
        <w:rPr>
          <w:rFonts w:ascii="Times New Roman" w:hAnsi="Times New Roman" w:cs="Times New Roman"/>
          <w:sz w:val="28"/>
          <w:vertAlign w:val="superscript"/>
          <w:lang w:val="en-US"/>
        </w:rPr>
        <w:t>2</w:t>
      </w:r>
      <w:r>
        <w:rPr>
          <w:rFonts w:ascii="Times New Roman" w:hAnsi="Times New Roman" w:cs="Times New Roman"/>
          <w:sz w:val="28"/>
          <w:lang w:val="en-US"/>
        </w:rPr>
        <w:t xml:space="preserve"> 86%, P&lt; 0.001).</w:t>
      </w:r>
      <w:r w:rsidR="0070136A" w:rsidRPr="0070136A">
        <w:rPr>
          <w:rFonts w:ascii="Times New Roman" w:hAnsi="Times New Roman" w:cs="Times New Roman"/>
          <w:color w:val="FF0000"/>
          <w:sz w:val="28"/>
          <w:lang w:val="en-US"/>
        </w:rPr>
        <w:t xml:space="preserve"> </w:t>
      </w:r>
      <w:r w:rsidR="0070136A" w:rsidRPr="00A91234">
        <w:rPr>
          <w:rFonts w:ascii="Times New Roman" w:hAnsi="Times New Roman" w:cs="Times New Roman"/>
          <w:color w:val="000000" w:themeColor="text1"/>
          <w:sz w:val="28"/>
          <w:lang w:val="en-US"/>
        </w:rPr>
        <w:t>Results from the meta-regression did not reveal associations of other methodological and clinical characteristics with CMT change (P-values &gt; 0.05).</w:t>
      </w:r>
    </w:p>
    <w:p w14:paraId="7726BD1C" w14:textId="77777777" w:rsidR="009A7F20" w:rsidRDefault="009A7F20" w:rsidP="0042285F">
      <w:pPr>
        <w:rPr>
          <w:rFonts w:ascii="Times New Roman" w:hAnsi="Times New Roman" w:cs="Times New Roman"/>
          <w:b/>
          <w:sz w:val="28"/>
          <w:lang w:val="en-US"/>
        </w:rPr>
      </w:pPr>
    </w:p>
    <w:p w14:paraId="445EA062" w14:textId="71AC397F" w:rsidR="00D6310F" w:rsidRPr="00D6310F" w:rsidRDefault="00D6310F" w:rsidP="0042285F">
      <w:pPr>
        <w:rPr>
          <w:rFonts w:ascii="Times New Roman" w:hAnsi="Times New Roman" w:cs="Times New Roman"/>
          <w:b/>
          <w:sz w:val="28"/>
          <w:lang w:val="en-US"/>
        </w:rPr>
      </w:pPr>
      <w:r w:rsidRPr="00D6310F">
        <w:rPr>
          <w:rFonts w:ascii="Times New Roman" w:hAnsi="Times New Roman" w:cs="Times New Roman"/>
          <w:b/>
          <w:sz w:val="28"/>
          <w:lang w:val="en-US"/>
        </w:rPr>
        <w:t xml:space="preserve">Visual Outcome </w:t>
      </w:r>
    </w:p>
    <w:p w14:paraId="4EB4D018" w14:textId="42C68319" w:rsidR="00D34D1A" w:rsidRDefault="006E172F" w:rsidP="0042285F">
      <w:pPr>
        <w:rPr>
          <w:rFonts w:ascii="Times New Roman" w:hAnsi="Times New Roman" w:cs="Times New Roman"/>
          <w:sz w:val="28"/>
          <w:lang w:val="en-US"/>
        </w:rPr>
      </w:pPr>
      <w:r>
        <w:rPr>
          <w:rFonts w:ascii="Times New Roman" w:hAnsi="Times New Roman" w:cs="Times New Roman"/>
          <w:sz w:val="28"/>
          <w:lang w:val="en-US"/>
        </w:rPr>
        <w:t>Data from 16 studies, 8 for each group, were pooled together for mean BCVA change at 1 month.</w:t>
      </w:r>
      <w:r w:rsidR="00086214">
        <w:rPr>
          <w:rFonts w:ascii="Times New Roman" w:hAnsi="Times New Roman" w:cs="Times New Roman"/>
          <w:sz w:val="28"/>
          <w:lang w:val="en-US"/>
        </w:rPr>
        <w:t xml:space="preserve"> </w:t>
      </w:r>
      <w:r w:rsidR="00D34D1A">
        <w:rPr>
          <w:rFonts w:ascii="Times New Roman" w:hAnsi="Times New Roman" w:cs="Times New Roman"/>
          <w:sz w:val="28"/>
          <w:lang w:val="en-US"/>
        </w:rPr>
        <w:t>A total of 216 eyes and 201 eyes were included in the DEX group and anti-VEGF group, respectively</w:t>
      </w:r>
      <w:r w:rsidR="00C46069">
        <w:rPr>
          <w:rFonts w:ascii="Times New Roman" w:hAnsi="Times New Roman" w:cs="Times New Roman"/>
          <w:sz w:val="28"/>
          <w:lang w:val="en-US"/>
        </w:rPr>
        <w:t xml:space="preserve"> (Figure 3</w:t>
      </w:r>
      <w:r w:rsidR="00925F04">
        <w:rPr>
          <w:rFonts w:ascii="Times New Roman" w:hAnsi="Times New Roman" w:cs="Times New Roman"/>
          <w:sz w:val="28"/>
          <w:lang w:val="en-US"/>
        </w:rPr>
        <w:t>)</w:t>
      </w:r>
      <w:r w:rsidR="00D34D1A">
        <w:rPr>
          <w:rFonts w:ascii="Times New Roman" w:hAnsi="Times New Roman" w:cs="Times New Roman"/>
          <w:sz w:val="28"/>
          <w:lang w:val="en-US"/>
        </w:rPr>
        <w:t xml:space="preserve">. </w:t>
      </w:r>
      <w:r w:rsidR="0079728E">
        <w:rPr>
          <w:rFonts w:ascii="Times New Roman" w:hAnsi="Times New Roman" w:cs="Times New Roman"/>
          <w:sz w:val="28"/>
          <w:lang w:val="en-US"/>
        </w:rPr>
        <w:t xml:space="preserve">Visual improvement was significant in both groups. </w:t>
      </w:r>
      <w:r w:rsidR="002C3820">
        <w:rPr>
          <w:rFonts w:ascii="Times New Roman" w:hAnsi="Times New Roman" w:cs="Times New Roman"/>
          <w:sz w:val="28"/>
          <w:lang w:val="en-US"/>
        </w:rPr>
        <w:t xml:space="preserve">A mean gain </w:t>
      </w:r>
      <w:r w:rsidR="00557183">
        <w:rPr>
          <w:rFonts w:ascii="Times New Roman" w:hAnsi="Times New Roman" w:cs="Times New Roman"/>
          <w:sz w:val="28"/>
          <w:lang w:val="en-US"/>
        </w:rPr>
        <w:t>of 14.93 letters (95% CI, 12.66-17.21)</w:t>
      </w:r>
      <w:r w:rsidR="00086214">
        <w:rPr>
          <w:rFonts w:ascii="Times New Roman" w:hAnsi="Times New Roman" w:cs="Times New Roman"/>
          <w:sz w:val="28"/>
          <w:lang w:val="en-US"/>
        </w:rPr>
        <w:t xml:space="preserve"> was shown in the DEX group. </w:t>
      </w:r>
      <w:r w:rsidR="002C3820">
        <w:rPr>
          <w:rFonts w:ascii="Times New Roman" w:hAnsi="Times New Roman" w:cs="Times New Roman"/>
          <w:sz w:val="28"/>
          <w:lang w:val="en-US"/>
        </w:rPr>
        <w:t xml:space="preserve">A better visual improvement was found in the anti-VEGF group, with a mean gain of 23.46 letters (95%CI, 17.91-29.00; test of group differences, P= 0.01). </w:t>
      </w:r>
      <w:r w:rsidR="00D34D1A">
        <w:rPr>
          <w:rFonts w:ascii="Times New Roman" w:hAnsi="Times New Roman" w:cs="Times New Roman"/>
          <w:sz w:val="28"/>
          <w:lang w:val="en-US"/>
        </w:rPr>
        <w:t>Heterogeneity was low in the DEX group (I</w:t>
      </w:r>
      <w:r w:rsidR="00D34D1A">
        <w:rPr>
          <w:rFonts w:ascii="Times New Roman" w:hAnsi="Times New Roman" w:cs="Times New Roman"/>
          <w:sz w:val="28"/>
          <w:vertAlign w:val="superscript"/>
          <w:lang w:val="en-US"/>
        </w:rPr>
        <w:t>2</w:t>
      </w:r>
      <w:r w:rsidR="00D34D1A">
        <w:rPr>
          <w:rFonts w:ascii="Times New Roman" w:hAnsi="Times New Roman" w:cs="Times New Roman"/>
          <w:sz w:val="28"/>
          <w:lang w:val="en-US"/>
        </w:rPr>
        <w:t xml:space="preserve"> 12%, P= 0.52), while this was significant in the anti-VEGF group (I</w:t>
      </w:r>
      <w:r w:rsidR="00D34D1A">
        <w:rPr>
          <w:rFonts w:ascii="Times New Roman" w:hAnsi="Times New Roman" w:cs="Times New Roman"/>
          <w:sz w:val="28"/>
          <w:vertAlign w:val="superscript"/>
          <w:lang w:val="en-US"/>
        </w:rPr>
        <w:t>2</w:t>
      </w:r>
      <w:r w:rsidR="00D34D1A">
        <w:rPr>
          <w:rFonts w:ascii="Times New Roman" w:hAnsi="Times New Roman" w:cs="Times New Roman"/>
          <w:sz w:val="28"/>
          <w:lang w:val="en-US"/>
        </w:rPr>
        <w:t xml:space="preserve"> 91%, P&lt; 0.001). </w:t>
      </w:r>
    </w:p>
    <w:p w14:paraId="4A5972DC" w14:textId="77C87375" w:rsidR="0070136A" w:rsidRDefault="00D34D1A" w:rsidP="0070136A">
      <w:pPr>
        <w:rPr>
          <w:rFonts w:ascii="Times New Roman" w:hAnsi="Times New Roman" w:cs="Times New Roman"/>
          <w:sz w:val="28"/>
          <w:lang w:val="en-US"/>
        </w:rPr>
      </w:pPr>
      <w:r>
        <w:rPr>
          <w:rFonts w:ascii="Times New Roman" w:hAnsi="Times New Roman" w:cs="Times New Roman"/>
          <w:sz w:val="28"/>
          <w:lang w:val="en-US"/>
        </w:rPr>
        <w:t>Data from 19 studies, 8 in the DEX group and 11 in the anti-VEGF group, were pooled together for mean BCVA change at 3 months</w:t>
      </w:r>
      <w:r w:rsidR="00C46069">
        <w:rPr>
          <w:rFonts w:ascii="Times New Roman" w:hAnsi="Times New Roman" w:cs="Times New Roman"/>
          <w:sz w:val="28"/>
          <w:lang w:val="en-US"/>
        </w:rPr>
        <w:t xml:space="preserve"> (Figure 4</w:t>
      </w:r>
      <w:r w:rsidR="00925F04">
        <w:rPr>
          <w:rFonts w:ascii="Times New Roman" w:hAnsi="Times New Roman" w:cs="Times New Roman"/>
          <w:sz w:val="28"/>
          <w:lang w:val="en-US"/>
        </w:rPr>
        <w:t>)</w:t>
      </w:r>
      <w:r>
        <w:rPr>
          <w:rFonts w:ascii="Times New Roman" w:hAnsi="Times New Roman" w:cs="Times New Roman"/>
          <w:sz w:val="28"/>
          <w:lang w:val="en-US"/>
        </w:rPr>
        <w:t>. A total of 216 eyes and 301 eyes were included in the DEX group and anti-VEGF group, respectively.</w:t>
      </w:r>
      <w:r w:rsidR="0079728E" w:rsidRPr="0079728E">
        <w:rPr>
          <w:rFonts w:ascii="Times New Roman" w:hAnsi="Times New Roman" w:cs="Times New Roman"/>
          <w:sz w:val="28"/>
          <w:lang w:val="en-US"/>
        </w:rPr>
        <w:t xml:space="preserve"> </w:t>
      </w:r>
      <w:r w:rsidR="0079728E">
        <w:rPr>
          <w:rFonts w:ascii="Times New Roman" w:hAnsi="Times New Roman" w:cs="Times New Roman"/>
          <w:sz w:val="28"/>
          <w:lang w:val="en-US"/>
        </w:rPr>
        <w:t xml:space="preserve">Visual improvement was significant in both groups </w:t>
      </w:r>
      <w:r w:rsidR="0047579B">
        <w:rPr>
          <w:rFonts w:ascii="Times New Roman" w:hAnsi="Times New Roman" w:cs="Times New Roman"/>
          <w:sz w:val="28"/>
          <w:lang w:val="en-US"/>
        </w:rPr>
        <w:t>and</w:t>
      </w:r>
      <w:r w:rsidR="00CD330E">
        <w:rPr>
          <w:rFonts w:ascii="Times New Roman" w:hAnsi="Times New Roman" w:cs="Times New Roman"/>
          <w:sz w:val="28"/>
          <w:lang w:val="en-US"/>
        </w:rPr>
        <w:t xml:space="preserve"> </w:t>
      </w:r>
      <w:r w:rsidR="0079728E">
        <w:rPr>
          <w:rFonts w:ascii="Times New Roman" w:hAnsi="Times New Roman" w:cs="Times New Roman"/>
          <w:sz w:val="28"/>
          <w:lang w:val="en-US"/>
        </w:rPr>
        <w:t>n</w:t>
      </w:r>
      <w:r w:rsidR="00CD330E">
        <w:rPr>
          <w:rFonts w:ascii="Times New Roman" w:hAnsi="Times New Roman" w:cs="Times New Roman"/>
          <w:sz w:val="28"/>
          <w:lang w:val="en-US"/>
        </w:rPr>
        <w:t xml:space="preserve">o difference </w:t>
      </w:r>
      <w:r w:rsidR="0047579B">
        <w:rPr>
          <w:rFonts w:ascii="Times New Roman" w:hAnsi="Times New Roman" w:cs="Times New Roman"/>
          <w:sz w:val="28"/>
          <w:lang w:val="en-US"/>
        </w:rPr>
        <w:t xml:space="preserve">was found </w:t>
      </w:r>
      <w:r w:rsidR="00CD330E">
        <w:rPr>
          <w:rFonts w:ascii="Times New Roman" w:hAnsi="Times New Roman" w:cs="Times New Roman"/>
          <w:sz w:val="28"/>
          <w:lang w:val="en-US"/>
        </w:rPr>
        <w:t xml:space="preserve">between </w:t>
      </w:r>
      <w:r w:rsidR="0079728E">
        <w:rPr>
          <w:rFonts w:ascii="Times New Roman" w:hAnsi="Times New Roman" w:cs="Times New Roman"/>
          <w:sz w:val="28"/>
          <w:lang w:val="en-US"/>
        </w:rPr>
        <w:t>them</w:t>
      </w:r>
      <w:r w:rsidR="00CD330E">
        <w:rPr>
          <w:rFonts w:ascii="Times New Roman" w:hAnsi="Times New Roman" w:cs="Times New Roman"/>
          <w:sz w:val="28"/>
          <w:lang w:val="en-US"/>
        </w:rPr>
        <w:t xml:space="preserve"> (test of group differences, P= 0.13), with</w:t>
      </w:r>
      <w:r>
        <w:rPr>
          <w:rFonts w:ascii="Times New Roman" w:hAnsi="Times New Roman" w:cs="Times New Roman"/>
          <w:sz w:val="28"/>
          <w:lang w:val="en-US"/>
        </w:rPr>
        <w:t xml:space="preserve"> </w:t>
      </w:r>
      <w:r w:rsidR="00CD330E">
        <w:rPr>
          <w:rFonts w:ascii="Times New Roman" w:hAnsi="Times New Roman" w:cs="Times New Roman"/>
          <w:sz w:val="28"/>
          <w:lang w:val="en-US"/>
        </w:rPr>
        <w:t xml:space="preserve">a </w:t>
      </w:r>
      <w:r>
        <w:rPr>
          <w:rFonts w:ascii="Times New Roman" w:hAnsi="Times New Roman" w:cs="Times New Roman"/>
          <w:sz w:val="28"/>
          <w:lang w:val="en-US"/>
        </w:rPr>
        <w:t xml:space="preserve">mean gain of 16.36 letters (95% CI, 13.84-18.89) </w:t>
      </w:r>
      <w:r w:rsidR="00CD330E">
        <w:rPr>
          <w:rFonts w:ascii="Times New Roman" w:hAnsi="Times New Roman" w:cs="Times New Roman"/>
          <w:sz w:val="28"/>
          <w:lang w:val="en-US"/>
        </w:rPr>
        <w:t>and</w:t>
      </w:r>
      <w:r>
        <w:rPr>
          <w:rFonts w:ascii="Times New Roman" w:hAnsi="Times New Roman" w:cs="Times New Roman"/>
          <w:sz w:val="28"/>
          <w:lang w:val="en-US"/>
        </w:rPr>
        <w:t xml:space="preserve"> 21.32 letters (95%CI, 15.51-27.14) in the </w:t>
      </w:r>
      <w:r w:rsidR="00CD330E">
        <w:rPr>
          <w:rFonts w:ascii="Times New Roman" w:hAnsi="Times New Roman" w:cs="Times New Roman"/>
          <w:sz w:val="28"/>
          <w:lang w:val="en-US"/>
        </w:rPr>
        <w:t xml:space="preserve">DEX group and </w:t>
      </w:r>
      <w:r>
        <w:rPr>
          <w:rFonts w:ascii="Times New Roman" w:hAnsi="Times New Roman" w:cs="Times New Roman"/>
          <w:sz w:val="28"/>
          <w:lang w:val="en-US"/>
        </w:rPr>
        <w:t>anti-VEGF group</w:t>
      </w:r>
      <w:r w:rsidR="00CD330E">
        <w:rPr>
          <w:rFonts w:ascii="Times New Roman" w:hAnsi="Times New Roman" w:cs="Times New Roman"/>
          <w:sz w:val="28"/>
          <w:lang w:val="en-US"/>
        </w:rPr>
        <w:t>, respectively.</w:t>
      </w:r>
      <w:r>
        <w:rPr>
          <w:rFonts w:ascii="Times New Roman" w:hAnsi="Times New Roman" w:cs="Times New Roman"/>
          <w:sz w:val="28"/>
          <w:lang w:val="en-US"/>
        </w:rPr>
        <w:t xml:space="preserve"> Heterogeneity was low in the DEX group</w:t>
      </w:r>
      <w:r w:rsidRPr="00A91234">
        <w:rPr>
          <w:rFonts w:ascii="Times New Roman" w:hAnsi="Times New Roman" w:cs="Times New Roman"/>
          <w:color w:val="000000" w:themeColor="text1"/>
          <w:sz w:val="28"/>
          <w:lang w:val="en-US"/>
        </w:rPr>
        <w:t xml:space="preserve"> (I</w:t>
      </w:r>
      <w:r w:rsidRPr="00A91234">
        <w:rPr>
          <w:rFonts w:ascii="Times New Roman" w:hAnsi="Times New Roman" w:cs="Times New Roman"/>
          <w:color w:val="000000" w:themeColor="text1"/>
          <w:sz w:val="28"/>
          <w:vertAlign w:val="superscript"/>
          <w:lang w:val="en-US"/>
        </w:rPr>
        <w:t>2</w:t>
      </w:r>
      <w:r w:rsidRPr="00A91234">
        <w:rPr>
          <w:rFonts w:ascii="Times New Roman" w:hAnsi="Times New Roman" w:cs="Times New Roman"/>
          <w:color w:val="000000" w:themeColor="text1"/>
          <w:sz w:val="28"/>
          <w:lang w:val="en-US"/>
        </w:rPr>
        <w:t xml:space="preserve"> </w:t>
      </w:r>
      <w:r w:rsidR="00CD330E" w:rsidRPr="00A91234">
        <w:rPr>
          <w:rFonts w:ascii="Times New Roman" w:hAnsi="Times New Roman" w:cs="Times New Roman"/>
          <w:color w:val="000000" w:themeColor="text1"/>
          <w:sz w:val="28"/>
          <w:lang w:val="en-US"/>
        </w:rPr>
        <w:t>32%, P= 0.26</w:t>
      </w:r>
      <w:r w:rsidRPr="00A91234">
        <w:rPr>
          <w:rFonts w:ascii="Times New Roman" w:hAnsi="Times New Roman" w:cs="Times New Roman"/>
          <w:color w:val="000000" w:themeColor="text1"/>
          <w:sz w:val="28"/>
          <w:lang w:val="en-US"/>
        </w:rPr>
        <w:t>), while this was significant in the anti-VEGF group (I</w:t>
      </w:r>
      <w:r w:rsidRPr="00A91234">
        <w:rPr>
          <w:rFonts w:ascii="Times New Roman" w:hAnsi="Times New Roman" w:cs="Times New Roman"/>
          <w:color w:val="000000" w:themeColor="text1"/>
          <w:sz w:val="28"/>
          <w:vertAlign w:val="superscript"/>
          <w:lang w:val="en-US"/>
        </w:rPr>
        <w:t>2</w:t>
      </w:r>
      <w:r w:rsidR="00CD330E" w:rsidRPr="00A91234">
        <w:rPr>
          <w:rFonts w:ascii="Times New Roman" w:hAnsi="Times New Roman" w:cs="Times New Roman"/>
          <w:color w:val="000000" w:themeColor="text1"/>
          <w:sz w:val="28"/>
          <w:lang w:val="en-US"/>
        </w:rPr>
        <w:t xml:space="preserve"> 92</w:t>
      </w:r>
      <w:r w:rsidRPr="00A91234">
        <w:rPr>
          <w:rFonts w:ascii="Times New Roman" w:hAnsi="Times New Roman" w:cs="Times New Roman"/>
          <w:color w:val="000000" w:themeColor="text1"/>
          <w:sz w:val="28"/>
          <w:lang w:val="en-US"/>
        </w:rPr>
        <w:t>%, P&lt; 0.001).</w:t>
      </w:r>
      <w:r w:rsidR="0070136A" w:rsidRPr="00A91234">
        <w:rPr>
          <w:rFonts w:ascii="Times New Roman" w:hAnsi="Times New Roman" w:cs="Times New Roman"/>
          <w:color w:val="000000" w:themeColor="text1"/>
          <w:sz w:val="28"/>
          <w:lang w:val="en-US"/>
        </w:rPr>
        <w:t xml:space="preserve"> Results from the meta-regression did not reveal associations of other methodological and clinical characteristics with BCVA change (P-values &gt; 0.05).</w:t>
      </w:r>
    </w:p>
    <w:p w14:paraId="26B5451C" w14:textId="4929A0E9" w:rsidR="006E172F" w:rsidRPr="00416E8E" w:rsidRDefault="00D34D1A" w:rsidP="0042285F">
      <w:pPr>
        <w:rPr>
          <w:rFonts w:ascii="Times New Roman" w:hAnsi="Times New Roman" w:cs="Times New Roman"/>
          <w:sz w:val="28"/>
          <w:lang w:val="en-US"/>
        </w:rPr>
      </w:pPr>
      <w:r>
        <w:rPr>
          <w:rFonts w:ascii="Times New Roman" w:hAnsi="Times New Roman" w:cs="Times New Roman"/>
          <w:sz w:val="28"/>
          <w:lang w:val="en-US"/>
        </w:rPr>
        <w:t xml:space="preserve"> </w:t>
      </w:r>
    </w:p>
    <w:p w14:paraId="31D8C99A" w14:textId="49650310" w:rsidR="00D6310F" w:rsidRDefault="00D6310F" w:rsidP="0042285F">
      <w:pPr>
        <w:rPr>
          <w:rFonts w:ascii="Times New Roman" w:hAnsi="Times New Roman" w:cs="Times New Roman"/>
          <w:b/>
          <w:sz w:val="28"/>
          <w:lang w:val="en-US"/>
        </w:rPr>
      </w:pPr>
      <w:r w:rsidRPr="00D6310F">
        <w:rPr>
          <w:rFonts w:ascii="Times New Roman" w:hAnsi="Times New Roman" w:cs="Times New Roman"/>
          <w:b/>
          <w:sz w:val="28"/>
          <w:lang w:val="en-US"/>
        </w:rPr>
        <w:t xml:space="preserve">IOP change </w:t>
      </w:r>
    </w:p>
    <w:p w14:paraId="43335168" w14:textId="51B8EAC9" w:rsidR="00290772" w:rsidRDefault="00804810" w:rsidP="0042285F">
      <w:pPr>
        <w:rPr>
          <w:rFonts w:ascii="Times New Roman" w:hAnsi="Times New Roman" w:cs="Times New Roman"/>
          <w:sz w:val="28"/>
          <w:lang w:val="en-US"/>
        </w:rPr>
      </w:pPr>
      <w:r>
        <w:rPr>
          <w:rFonts w:ascii="Times New Roman" w:hAnsi="Times New Roman" w:cs="Times New Roman"/>
          <w:sz w:val="28"/>
          <w:lang w:val="en-US"/>
        </w:rPr>
        <w:t xml:space="preserve">Intraocular pressure change and pooled </w:t>
      </w:r>
      <w:r w:rsidR="009B2D87">
        <w:rPr>
          <w:rFonts w:ascii="Times New Roman" w:hAnsi="Times New Roman" w:cs="Times New Roman"/>
          <w:sz w:val="28"/>
          <w:lang w:val="en-US"/>
        </w:rPr>
        <w:t xml:space="preserve">proportion </w:t>
      </w:r>
      <w:r>
        <w:rPr>
          <w:rFonts w:ascii="Times New Roman" w:hAnsi="Times New Roman" w:cs="Times New Roman"/>
          <w:sz w:val="28"/>
          <w:lang w:val="en-US"/>
        </w:rPr>
        <w:t>of eyes with high IOP were analyzed in the DEX group. For IOP change, data from 4 studies (68 eyes) and 6 studies (172 eyes) were pooled together at</w:t>
      </w:r>
      <w:r w:rsidR="00086986">
        <w:rPr>
          <w:rFonts w:ascii="Times New Roman" w:hAnsi="Times New Roman" w:cs="Times New Roman"/>
          <w:sz w:val="28"/>
          <w:lang w:val="en-US"/>
        </w:rPr>
        <w:t xml:space="preserve"> </w:t>
      </w:r>
      <w:r>
        <w:rPr>
          <w:rFonts w:ascii="Times New Roman" w:hAnsi="Times New Roman" w:cs="Times New Roman"/>
          <w:sz w:val="28"/>
          <w:lang w:val="en-US"/>
        </w:rPr>
        <w:t>1 month and 3 months, respectively</w:t>
      </w:r>
      <w:r w:rsidR="006F5D43">
        <w:rPr>
          <w:rFonts w:ascii="Times New Roman" w:hAnsi="Times New Roman" w:cs="Times New Roman"/>
          <w:sz w:val="28"/>
          <w:lang w:val="en-US"/>
        </w:rPr>
        <w:t xml:space="preserve"> (eFigure</w:t>
      </w:r>
      <w:r w:rsidR="00694FA0">
        <w:rPr>
          <w:rFonts w:ascii="Times New Roman" w:hAnsi="Times New Roman" w:cs="Times New Roman"/>
          <w:sz w:val="28"/>
          <w:lang w:val="en-US"/>
        </w:rPr>
        <w:t>s</w:t>
      </w:r>
      <w:r w:rsidR="00E2596D">
        <w:rPr>
          <w:rFonts w:ascii="Times New Roman" w:hAnsi="Times New Roman" w:cs="Times New Roman"/>
          <w:sz w:val="28"/>
          <w:lang w:val="en-US"/>
        </w:rPr>
        <w:t xml:space="preserve"> </w:t>
      </w:r>
      <w:r w:rsidR="00B14F68">
        <w:rPr>
          <w:rFonts w:ascii="Times New Roman" w:hAnsi="Times New Roman" w:cs="Times New Roman"/>
          <w:sz w:val="28"/>
          <w:lang w:val="en-US"/>
        </w:rPr>
        <w:t>6-7</w:t>
      </w:r>
      <w:r w:rsidR="00925F04">
        <w:rPr>
          <w:rFonts w:ascii="Times New Roman" w:hAnsi="Times New Roman" w:cs="Times New Roman"/>
          <w:sz w:val="28"/>
          <w:lang w:val="en-US"/>
        </w:rPr>
        <w:t>, available online)</w:t>
      </w:r>
      <w:r>
        <w:rPr>
          <w:rFonts w:ascii="Times New Roman" w:hAnsi="Times New Roman" w:cs="Times New Roman"/>
          <w:sz w:val="28"/>
          <w:lang w:val="en-US"/>
        </w:rPr>
        <w:t xml:space="preserve">. A mean increase of 0.54 mmHg (95% CI, </w:t>
      </w:r>
      <w:r w:rsidR="008468D0">
        <w:rPr>
          <w:rFonts w:ascii="Times New Roman" w:hAnsi="Times New Roman" w:cs="Times New Roman"/>
          <w:sz w:val="28"/>
          <w:lang w:val="en-US"/>
        </w:rPr>
        <w:t>-1.11-</w:t>
      </w:r>
      <w:r>
        <w:rPr>
          <w:rFonts w:ascii="Times New Roman" w:hAnsi="Times New Roman" w:cs="Times New Roman"/>
          <w:sz w:val="28"/>
          <w:lang w:val="en-US"/>
        </w:rPr>
        <w:t xml:space="preserve">2.18, P= 0.52) and 1.20 mmHg (95% CI, </w:t>
      </w:r>
      <w:r w:rsidR="008468D0">
        <w:rPr>
          <w:rFonts w:ascii="Times New Roman" w:hAnsi="Times New Roman" w:cs="Times New Roman"/>
          <w:sz w:val="28"/>
          <w:lang w:val="en-US"/>
        </w:rPr>
        <w:t>0.27-</w:t>
      </w:r>
      <w:r>
        <w:rPr>
          <w:rFonts w:ascii="Times New Roman" w:hAnsi="Times New Roman" w:cs="Times New Roman"/>
          <w:sz w:val="28"/>
          <w:lang w:val="en-US"/>
        </w:rPr>
        <w:t>2.12, P= 0.01) was demonstrated at 1 month and 3 months, respectively. High heterogeneity was found at both 1-month and 3-month follow-ups (1 month, I</w:t>
      </w:r>
      <w:r>
        <w:rPr>
          <w:rFonts w:ascii="Times New Roman" w:hAnsi="Times New Roman" w:cs="Times New Roman"/>
          <w:sz w:val="28"/>
          <w:vertAlign w:val="superscript"/>
          <w:lang w:val="en-US"/>
        </w:rPr>
        <w:t>2</w:t>
      </w:r>
      <w:r>
        <w:rPr>
          <w:rFonts w:ascii="Times New Roman" w:hAnsi="Times New Roman" w:cs="Times New Roman"/>
          <w:sz w:val="28"/>
          <w:lang w:val="en-US"/>
        </w:rPr>
        <w:t xml:space="preserve"> 78%, P&lt;0.001; 3 months, I</w:t>
      </w:r>
      <w:r>
        <w:rPr>
          <w:rFonts w:ascii="Times New Roman" w:hAnsi="Times New Roman" w:cs="Times New Roman"/>
          <w:sz w:val="28"/>
          <w:vertAlign w:val="superscript"/>
          <w:lang w:val="en-US"/>
        </w:rPr>
        <w:t>2</w:t>
      </w:r>
      <w:r>
        <w:rPr>
          <w:rFonts w:ascii="Times New Roman" w:hAnsi="Times New Roman" w:cs="Times New Roman"/>
          <w:sz w:val="28"/>
          <w:lang w:val="en-US"/>
        </w:rPr>
        <w:t xml:space="preserve"> 65%, P=0.01). Pooled proportion of eyes with high IOP was 9</w:t>
      </w:r>
      <w:r w:rsidR="00C46069">
        <w:rPr>
          <w:rFonts w:ascii="Times New Roman" w:hAnsi="Times New Roman" w:cs="Times New Roman"/>
          <w:sz w:val="28"/>
          <w:lang w:val="en-US"/>
        </w:rPr>
        <w:t>.4% (95% CI, 5.4-14.2%) (Table 1</w:t>
      </w:r>
      <w:r>
        <w:rPr>
          <w:rFonts w:ascii="Times New Roman" w:hAnsi="Times New Roman" w:cs="Times New Roman"/>
          <w:sz w:val="28"/>
          <w:lang w:val="en-US"/>
        </w:rPr>
        <w:t xml:space="preserve">).  </w:t>
      </w:r>
    </w:p>
    <w:p w14:paraId="26216400" w14:textId="77777777" w:rsidR="00C8331A" w:rsidRPr="00804810" w:rsidRDefault="00C8331A" w:rsidP="0042285F">
      <w:pPr>
        <w:rPr>
          <w:rFonts w:ascii="Times New Roman" w:hAnsi="Times New Roman" w:cs="Times New Roman"/>
          <w:sz w:val="28"/>
          <w:lang w:val="en-US"/>
        </w:rPr>
      </w:pPr>
    </w:p>
    <w:p w14:paraId="5CE38CEB" w14:textId="32D3A0DE" w:rsidR="000C603B" w:rsidRPr="007F4CF8" w:rsidRDefault="00D6310F" w:rsidP="0042285F">
      <w:pPr>
        <w:rPr>
          <w:rFonts w:ascii="Times New Roman" w:hAnsi="Times New Roman" w:cs="Times New Roman"/>
          <w:b/>
          <w:sz w:val="28"/>
          <w:lang w:val="en-US"/>
        </w:rPr>
      </w:pPr>
      <w:r w:rsidRPr="007F4CF8">
        <w:rPr>
          <w:rFonts w:ascii="Times New Roman" w:hAnsi="Times New Roman" w:cs="Times New Roman"/>
          <w:b/>
          <w:sz w:val="28"/>
          <w:lang w:val="en-US"/>
        </w:rPr>
        <w:t xml:space="preserve">Discussion </w:t>
      </w:r>
    </w:p>
    <w:p w14:paraId="47617A82" w14:textId="39F3B75E" w:rsidR="003D02A5" w:rsidRDefault="003D02A5" w:rsidP="0042285F">
      <w:pPr>
        <w:rPr>
          <w:rFonts w:ascii="Times New Roman" w:hAnsi="Times New Roman" w:cs="Times New Roman"/>
          <w:sz w:val="28"/>
          <w:lang w:val="en-US"/>
        </w:rPr>
      </w:pPr>
      <w:r>
        <w:rPr>
          <w:rFonts w:ascii="Times New Roman" w:hAnsi="Times New Roman" w:cs="Times New Roman"/>
          <w:sz w:val="28"/>
          <w:lang w:val="en-US"/>
        </w:rPr>
        <w:t xml:space="preserve">The present study sought to explore </w:t>
      </w:r>
      <w:r w:rsidR="00C40570">
        <w:rPr>
          <w:rFonts w:ascii="Times New Roman" w:hAnsi="Times New Roman" w:cs="Times New Roman"/>
          <w:sz w:val="28"/>
          <w:lang w:val="en-US"/>
        </w:rPr>
        <w:t xml:space="preserve">the efficacy of either intravitreal anti-VEGF drugs or DEX implant administered at the time of cataract surgery in </w:t>
      </w:r>
      <w:r w:rsidR="00D8003B">
        <w:rPr>
          <w:rFonts w:ascii="Times New Roman" w:hAnsi="Times New Roman" w:cs="Times New Roman"/>
          <w:sz w:val="28"/>
          <w:lang w:val="en-US"/>
        </w:rPr>
        <w:t>eyes with DME</w:t>
      </w:r>
      <w:r w:rsidR="00C40570">
        <w:rPr>
          <w:rFonts w:ascii="Times New Roman" w:hAnsi="Times New Roman" w:cs="Times New Roman"/>
          <w:sz w:val="28"/>
          <w:lang w:val="en-US"/>
        </w:rPr>
        <w:t>, comparing these two different combined treatments</w:t>
      </w:r>
      <w:r>
        <w:rPr>
          <w:rFonts w:ascii="Times New Roman" w:hAnsi="Times New Roman" w:cs="Times New Roman"/>
          <w:sz w:val="28"/>
          <w:lang w:val="en-US"/>
        </w:rPr>
        <w:t xml:space="preserve">. </w:t>
      </w:r>
      <w:r w:rsidR="00D8003B">
        <w:rPr>
          <w:rFonts w:ascii="Times New Roman" w:hAnsi="Times New Roman" w:cs="Times New Roman"/>
          <w:sz w:val="28"/>
          <w:lang w:val="en-US"/>
        </w:rPr>
        <w:t>C</w:t>
      </w:r>
      <w:r w:rsidR="007F4CF8">
        <w:rPr>
          <w:rFonts w:ascii="Times New Roman" w:hAnsi="Times New Roman" w:cs="Times New Roman"/>
          <w:sz w:val="28"/>
          <w:lang w:val="en-US"/>
        </w:rPr>
        <w:t xml:space="preserve">ataract surgery </w:t>
      </w:r>
      <w:r w:rsidR="00C40570">
        <w:rPr>
          <w:rFonts w:ascii="Times New Roman" w:hAnsi="Times New Roman" w:cs="Times New Roman"/>
          <w:sz w:val="28"/>
          <w:lang w:val="en-US"/>
        </w:rPr>
        <w:t xml:space="preserve">combined with DEX implant </w:t>
      </w:r>
      <w:r>
        <w:rPr>
          <w:rFonts w:ascii="Times New Roman" w:hAnsi="Times New Roman" w:cs="Times New Roman"/>
          <w:sz w:val="28"/>
          <w:lang w:val="en-US"/>
        </w:rPr>
        <w:t xml:space="preserve">provided better anatomical outcomes compared with anti-VEGF drugs, </w:t>
      </w:r>
      <w:r>
        <w:rPr>
          <w:rFonts w:ascii="Times New Roman" w:hAnsi="Times New Roman" w:cs="Times New Roman"/>
          <w:sz w:val="28"/>
          <w:lang w:val="en-US"/>
        </w:rPr>
        <w:lastRenderedPageBreak/>
        <w:t xml:space="preserve">while no difference in terms of visual outcome was found at 3 months post-operatively. </w:t>
      </w:r>
    </w:p>
    <w:p w14:paraId="761C730B" w14:textId="216FF026" w:rsidR="00C36B69" w:rsidRDefault="00740E77" w:rsidP="0042285F">
      <w:pPr>
        <w:rPr>
          <w:rFonts w:ascii="Times New Roman" w:hAnsi="Times New Roman" w:cs="Times New Roman"/>
          <w:sz w:val="28"/>
          <w:lang w:val="en-US"/>
        </w:rPr>
      </w:pPr>
      <w:r>
        <w:rPr>
          <w:rFonts w:ascii="Times New Roman" w:hAnsi="Times New Roman" w:cs="Times New Roman"/>
          <w:sz w:val="28"/>
          <w:lang w:val="en-US"/>
        </w:rPr>
        <w:t>The issue as how to deal with cataract surgery in diabetic patients has gained increasing attention in the era</w:t>
      </w:r>
      <w:r w:rsidR="00460F04">
        <w:rPr>
          <w:rFonts w:ascii="Times New Roman" w:hAnsi="Times New Roman" w:cs="Times New Roman"/>
          <w:sz w:val="28"/>
          <w:lang w:val="en-US"/>
        </w:rPr>
        <w:t xml:space="preserve"> of intravitreal therapy</w:t>
      </w:r>
      <w:r>
        <w:rPr>
          <w:rFonts w:ascii="Times New Roman" w:hAnsi="Times New Roman" w:cs="Times New Roman"/>
          <w:sz w:val="28"/>
          <w:lang w:val="en-US"/>
        </w:rPr>
        <w:t>.</w:t>
      </w:r>
      <w:r w:rsidR="00460F04">
        <w:rPr>
          <w:rFonts w:ascii="Times New Roman" w:hAnsi="Times New Roman" w:cs="Times New Roman"/>
          <w:sz w:val="28"/>
          <w:lang w:val="en-US"/>
        </w:rPr>
        <w:t xml:space="preserve"> </w:t>
      </w:r>
      <w:r w:rsidR="00C36B69">
        <w:rPr>
          <w:rFonts w:ascii="Times New Roman" w:hAnsi="Times New Roman" w:cs="Times New Roman"/>
          <w:sz w:val="28"/>
          <w:lang w:val="en-US"/>
        </w:rPr>
        <w:t xml:space="preserve">On the one hand, DME has been demonstrated to get worse following uneventful cataract surgery. </w:t>
      </w:r>
      <w:r w:rsidR="001B6ABA">
        <w:rPr>
          <w:rFonts w:ascii="Times New Roman" w:hAnsi="Times New Roman" w:cs="Times New Roman"/>
          <w:sz w:val="28"/>
          <w:lang w:val="en-US"/>
        </w:rPr>
        <w:t>Macular thickness was shown to increase by 11% to 30% in 22-25% of diabetic patients following cataract surgery.</w:t>
      </w:r>
      <w:r w:rsidR="000468FD">
        <w:rPr>
          <w:rFonts w:ascii="Times New Roman" w:hAnsi="Times New Roman" w:cs="Times New Roman"/>
          <w:sz w:val="28"/>
          <w:lang w:val="en-US"/>
        </w:rPr>
        <w:fldChar w:fldCharType="begin" w:fldLock="1"/>
      </w:r>
      <w:r w:rsidR="00AB2BB4">
        <w:rPr>
          <w:rFonts w:ascii="Times New Roman" w:hAnsi="Times New Roman" w:cs="Times New Roman"/>
          <w:sz w:val="28"/>
          <w:lang w:val="en-US"/>
        </w:rPr>
        <w:instrText>ADDIN CSL_CITATION {"citationItems":[{"id":"ITEM-1","itemData":{"DOI":"10.1016/j.ophtha.2006.08.053","ISSN":"01616420","PMID":"17275910","abstract":"Objective: To assess the incidence or progression of macular edema (ME) after cataract surgery in diabetic patients using optical coherence tomography (OCT) and correlating this with degree of diabetic retinopathy or other risk factors. Design: Prospective cohort study. Participants: Fifty diabetic eyes undergoing cataract surgery. Methods: Each eye underwent 7-field fundus photography no more than 3 months before surgery. Optical coherence tomography testing was performed within 4 weeks before surgery and at 1- and 3-month postoperative visits. Best-corrected visual acuity (BCVA) was recorded at each visit. Macular edema was defined as an increase of center point thickness on OCT &gt; 30% from preoperative baseline. Main Outcome Measures: Changes in foveal thickness and BCVA. Results: The incidence of ME on OCT was 22% (95% confidence interval, 13%-35%). The average increase in center point thickness at 1 month for eyes with ME was 202 μm, which resulted in a nearly 1-line loss of vision (0.07 logarithm of the minimum angle of resolution [logMAR] units) compared with eyes without ME gaining &gt;2 lines of vision (0.24 logMAR units) (P&gt;0.001). Eyes with no diabetic retinopathy developed minimal thickening of 18 μm and 14 μm at 1 and 3 months, respectively, associated with approximately 2 and 3 lines of improved vision, respectively (0.22 and 0.26 logMAR units). Eyes with moderate or severe nonproliferative diabetic retinopathy or proliferative diabetic retinopathy developed thickening of 145 μm and 131 μm at 1 and 3 months, respectively, associated with &lt;1 and 2 lines of improved visual acuity, respectively (0.08 and 0.17 logMAR units). This difference (P = 0.05) in thickening (127 μm and 117 μm at 1 and 3 months, respectively) was correlated inversely with visual improvement (r = -0.662). Both duration of diabetes ≥ 10 years (P = 0.04) and insulin dependence (P = 0.007) were associated with reduced visual improvement. Conclusions: Diabetic eyes have a high incidence of increased center point thickness on OCT after cataract surgery, associated with a loss of vision at 1 month, with limited visual recovery at 3 months. Treatment to prevent this might improve outcomes in similar individuals after surgery. © 2007 American Academy of Ophthalmology.","author":[{"dropping-particle":"","family":"Kim","given":"Stephen J.","non-dropping-particle":"","parse-names":false,"suffix":""},{"dropping-particle":"","family":"Equi","given":"Robert","non-dropping-particle":"","parse-names":false,"suffix":""},{"dropping-particle":"","family":"Bressler","given":"Neil M.","non-dropping-particle":"","parse-names":false,"suffix":""}],"container-title":"Ophthalmology","id":"ITEM-1","issue":"5","issued":{"date-parts":[["2007","5"]]},"page":"881-889","publisher":"Ophthalmology","title":"Analysis of Macular Edema after Cataract Surgery in Patients with Diabetes Using Optical Coherence Tomography","type":"article-journal","volume":"114"},"uris":["http://www.mendeley.com/documents/?uuid=0d561867-2180-3c88-91aa-1f9d9b1526c4"]},{"id":"ITEM-2","itemData":{"DOI":"10.1097/IAE.0000000000000298","ISSN":"15392864","PMID":"25118827","abstract":"PURPOSE:: Progression of diabetic macular edema has been reported as a common cause of poor visual acuity recovery after cataract surgery in patients with diabetes. Despite being responsible for the blood supply to the outer retina, the role of the choroidal layer in the pathogenesis of diabetic retinopathy (DR) is not yet understood. Our objective is to characterize macular and subfoveal choroidal thickness changes after cataract surgery in eyes with DR. METHODS:: Thirty-five eyes with clinically significant cataract of patients with DR were divided into three groups based on clinical and optical coherence tomography findings: patients with DR without macular edema, patients with DR and macular thickening detected on optical coherence tomography, and finally patients with clinically significant macular edema. All cases were submitted to ophthalmologic examination and spectral domain optical coherence tomography 1 week before cataract surgery and repeated 1 month after surgery. Patients with preoperative clinically significant macular edema were treated with intravitreal bevacizumab at the time of surgery. RESULTS:: All groups showed a significant increase in visual acuity 1 month after surgery (P &lt; 0.001). Mean foveal thickness increased significantly in all groups, including controls (P = 0.013), except in patients who were simultaneously treated with intravitreal bevacizumab (P = 0.933). An increase of maximum macular thickness of at least 11% was found in 25.7% of the DR eyes, but no such increase occurred in the control eyes. No significant change was verified for subfoveal choroidal thickness in any of the studied groups. CONCLUSION:: Surgical inflammation associated with cataract surgery caused a significant increase of macular thickness in control and DR eyes that were not treated with intravitreous bevacizumab. Such macular changes were not accompanied by subfoveal choroidal thickness changes in any of the study groups, suggesting that the changes in macular thickness associated with the surgery are not related to changes in choroidal thickness and that there is no relation between inner blood-retinal barrier status and diabetic choroidal angiopathy.","author":[{"dropping-particle":"","family":"Brito","given":"Pedro N.","non-dropping-particle":"","parse-names":false,"suffix":""},{"dropping-particle":"","family":"Rosas","given":"Vítor M.","non-dropping-particle":"","parse-names":false,"suffix":""},{"dropping-particle":"","family":"Coentrão","given":"Luís M.","non-dropping-particle":"","parse-names":false,"suffix":""},{"dropping-particle":"V.","family":"Carneiro","given":"Ângela","non-dropping-particle":"","parse-names":false,"suffix":""},{"dropping-particle":"","family":"Rocha-Sousa","given":"Amândio","non-dropping-particle":"","parse-names":false,"suffix":""},{"dropping-particle":"","family":"Brandão","given":"Elisete","non-dropping-particle":"","parse-names":false,"suffix":""},{"dropping-particle":"","family":"Falcão-Reis","given":"Fernando","non-dropping-particle":"","parse-names":false,"suffix":""},{"dropping-particle":"","family":"Falcão","given":"Manuel A.","non-dropping-particle":"","parse-names":false,"suffix":""}],"container-title":"Retina","id":"ITEM-2","issue":"2","issued":{"date-parts":[["2015"]]},"page":"294-302","title":"Evaluation of visual acuity, macular status, and subfoveal choroidal thickness changes after cataract surgery in eyes with diabetic retinopathy","type":"article-journal","volume":"35"},"uris":["http://www.mendeley.com/documents/?uuid=0160659f-f375-4624-a035-72c923a4361d"]}],"mendeley":{"formattedCitation":"&lt;sup&gt;4,35&lt;/sup&gt;","plainTextFormattedCitation":"4,35","previouslyFormattedCitation":"&lt;sup&gt;4,35&lt;/sup&gt;"},"properties":{"noteIndex":0},"schema":"https://github.com/citation-style-language/schema/raw/master/csl-citation.json"}</w:instrText>
      </w:r>
      <w:r w:rsidR="000468FD">
        <w:rPr>
          <w:rFonts w:ascii="Times New Roman" w:hAnsi="Times New Roman" w:cs="Times New Roman"/>
          <w:sz w:val="28"/>
          <w:lang w:val="en-US"/>
        </w:rPr>
        <w:fldChar w:fldCharType="separate"/>
      </w:r>
      <w:r w:rsidR="0072497A" w:rsidRPr="0072497A">
        <w:rPr>
          <w:rFonts w:ascii="Times New Roman" w:hAnsi="Times New Roman" w:cs="Times New Roman"/>
          <w:noProof/>
          <w:sz w:val="28"/>
          <w:vertAlign w:val="superscript"/>
          <w:lang w:val="en-US"/>
        </w:rPr>
        <w:t>4,35</w:t>
      </w:r>
      <w:r w:rsidR="000468FD">
        <w:rPr>
          <w:rFonts w:ascii="Times New Roman" w:hAnsi="Times New Roman" w:cs="Times New Roman"/>
          <w:sz w:val="28"/>
          <w:lang w:val="en-US"/>
        </w:rPr>
        <w:fldChar w:fldCharType="end"/>
      </w:r>
      <w:r w:rsidR="001B6ABA">
        <w:rPr>
          <w:rFonts w:ascii="Times New Roman" w:hAnsi="Times New Roman" w:cs="Times New Roman"/>
          <w:sz w:val="28"/>
          <w:lang w:val="en-US"/>
        </w:rPr>
        <w:t xml:space="preserve"> </w:t>
      </w:r>
      <w:r w:rsidR="000468FD">
        <w:rPr>
          <w:rFonts w:ascii="Times New Roman" w:hAnsi="Times New Roman" w:cs="Times New Roman"/>
          <w:sz w:val="28"/>
          <w:lang w:val="en-US"/>
        </w:rPr>
        <w:t>A large real-world study including almost 5000 diabetic eyes reported</w:t>
      </w:r>
      <w:r w:rsidR="001B6ABA">
        <w:rPr>
          <w:rFonts w:ascii="Times New Roman" w:hAnsi="Times New Roman" w:cs="Times New Roman"/>
          <w:sz w:val="28"/>
          <w:lang w:val="en-US"/>
        </w:rPr>
        <w:t xml:space="preserve"> an increase in the rate of treatment-requiring DME following cataract surgery, from 2.9% </w:t>
      </w:r>
      <w:r w:rsidR="000468FD">
        <w:rPr>
          <w:rFonts w:ascii="Times New Roman" w:hAnsi="Times New Roman" w:cs="Times New Roman"/>
          <w:sz w:val="28"/>
          <w:lang w:val="en-US"/>
        </w:rPr>
        <w:t>in the year before surgery to 5.3% in the year after surgery.</w:t>
      </w:r>
      <w:r w:rsidR="000468FD">
        <w:rPr>
          <w:rFonts w:ascii="Times New Roman" w:hAnsi="Times New Roman" w:cs="Times New Roman"/>
          <w:sz w:val="28"/>
          <w:lang w:val="en-US"/>
        </w:rPr>
        <w:fldChar w:fldCharType="begin" w:fldLock="1"/>
      </w:r>
      <w:r w:rsidR="000468FD">
        <w:rPr>
          <w:rFonts w:ascii="Times New Roman" w:hAnsi="Times New Roman" w:cs="Times New Roman"/>
          <w:sz w:val="28"/>
          <w:lang w:val="en-US"/>
        </w:rPr>
        <w:instrText>ADDIN CSL_CITATION {"citationItems":[{"id":"ITEM-1","itemData":{"DOI":"10.1136/bjophthalmol-2016-309838","ISSN":"14682079","PMID":"28487377","abstract":"Aim To assess the rate of 'treatment-requiring diabetic macular oedema (DMO)' in eyes for the twoyears before and after cataract surgery. Methods Multicentre national diabetic retinopathy (DR) database study with anonymised data extraction across 19 centres from an electronic medical record system. Inclusion criteria: Eyes undergoing cataract surgery in patients with diabetes with no history of DMO prior to study start. The minimum dataset included: Age, visual acuity (all time-points), injection episodes, timing of cataract surgery and ETDRS grading of retinopathy and maculopathy. Main outcome measure: Rate of developing first episode of treatment-requiring DMO in relation to timing of cataract surgery in the same eye. Results 4850 eyes met the inclusion criteria. The rate of developing treatment-requiring DMO in this cohort was 2.9% in the year prior to surgery versus 5.3% in the year after surgery (p&lt;0.01). The risk of 'treatment-requiring DMO' increased sharply after surgery, peaking in the 3-6 months' period (annualised rates of 5.2%, 6.8%, 5.6% and 4.0% for the 0-3, 3-6, 6-9 and 9-12 months' post-operative time periods respectively). Risk was associated with pre-operative grade of retinopathy: Risk of DMO in the first year post-operatively being 1.0% (no DR pre-operatively), 5.4% (mild non-proliferative diabetic retinopathy; NPDR), 10.0% (moderate NPDR), 13.1% (severe NPDR) and 4.9% (PDR) (p&lt;0.01). Conclusions This large real-world study demonstrates that the rate of developing treatment-requiring DMO increases sharply in the year after cataract surgery for all grades of retinopathy, peaking in the 3-6 months' postoperative period. Patients with moderate and severe NPDR are at particularly high risk.","author":[{"dropping-particle":"","family":"Denniston","given":"Alastair K.","non-dropping-particle":"","parse-names":false,"suffix":""},{"dropping-particle":"","family":"Chakravarthy","given":"Usha","non-dropping-particle":"","parse-names":false,"suffix":""},{"dropping-particle":"","family":"Zhu","given":"Haogang","non-dropping-particle":"","parse-names":false,"suffix":""},{"dropping-particle":"","family":"Lee","given":"Aaron Y.","non-dropping-particle":"","parse-names":false,"suffix":""},{"dropping-particle":"","family":"Crabb","given":"David P.","non-dropping-particle":"","parse-names":false,"suffix":""},{"dropping-particle":"","family":"Tufail","given":"Adnan","non-dropping-particle":"","parse-names":false,"suffix":""},{"dropping-particle":"","family":"Bailey","given":"Clare","non-dropping-particle":"","parse-names":false,"suffix":""},{"dropping-particle":"","family":"Akerele","given":"Toks","non-dropping-particle":"","parse-names":false,"suffix":""},{"dropping-particle":"","family":"Al-Husainy","given":"Sahar","non-dropping-particle":"","parse-names":false,"suffix":""},{"dropping-particle":"","family":"Brand","given":"Christopher","non-dropping-particle":"","parse-names":false,"suffix":""},{"dropping-particle":"","family":"Downey","given":"Louise","non-dropping-particle":"","parse-names":false,"suffix":""},{"dropping-particle":"","family":"Fitt","given":"Alan","non-dropping-particle":"","parse-names":false,"suffix":""},{"dropping-particle":"","family":"Khan","given":"Rehna","non-dropping-particle":"","parse-names":false,"suffix":""},{"dropping-particle":"","family":"Kumar","given":"Vineeth","non-dropping-particle":"","parse-names":false,"suffix":""},{"dropping-particle":"","family":"Lobo","given":"Aires","non-dropping-particle":"","parse-names":false,"suffix":""},{"dropping-particle":"","family":"Mahmood","given":"Sajjad","non-dropping-particle":"","parse-names":false,"suffix":""},{"dropping-particle":"","family":"Mandal","given":"Kaveri","non-dropping-particle":"","parse-names":false,"suffix":""},{"dropping-particle":"","family":"Mckibbin","given":"Martin","non-dropping-particle":"","parse-names":false,"suffix":""},{"dropping-particle":"","family":"Menon","given":"Geeta","non-dropping-particle":"","parse-names":false,"suffix":""},{"dropping-particle":"","family":"Natha","given":"Salim","non-dropping-particle":"","parse-names":false,"suffix":""},{"dropping-particle":"","family":"Ong","given":"Jong Min","non-dropping-particle":"","parse-names":false,"suffix":""},{"dropping-particle":"","family":"Tsaloumas","given":"Marie D.","non-dropping-particle":"","parse-names":false,"suffix":""},{"dropping-particle":"","family":"Varma","given":"Atul","non-dropping-particle":"","parse-names":false,"suffix":""},{"dropping-particle":"","family":"Wilkinson","given":"Elizabeth","non-dropping-particle":"","parse-names":false,"suffix":""},{"dropping-particle":"","family":"Johnston","given":"Robert L.","non-dropping-particle":"","parse-names":false,"suffix":""},{"dropping-particle":"","family":"Egan","given":"Catherine A.","non-dropping-particle":"","parse-names":false,"suffix":""}],"container-title":"British Journal of Ophthalmology","id":"ITEM-1","issue":"12","issued":{"date-parts":[["2017"]]},"page":"1673-1678","title":"The UK Diabetic Retinopathy Electronic Medical Record (UK DR EMR) Users Group, Report 2: Real-world data for the impact of cataract surgery on diabetic macular oedema","type":"article-journal","volume":"101"},"uris":["http://www.mendeley.com/documents/?uuid=346d368a-3d42-4579-8b92-4a662f016815"]}],"mendeley":{"formattedCitation":"&lt;sup&gt;5&lt;/sup&gt;","plainTextFormattedCitation":"5","previouslyFormattedCitation":"&lt;sup&gt;5&lt;/sup&gt;"},"properties":{"noteIndex":0},"schema":"https://github.com/citation-style-language/schema/raw/master/csl-citation.json"}</w:instrText>
      </w:r>
      <w:r w:rsidR="000468FD">
        <w:rPr>
          <w:rFonts w:ascii="Times New Roman" w:hAnsi="Times New Roman" w:cs="Times New Roman"/>
          <w:sz w:val="28"/>
          <w:lang w:val="en-US"/>
        </w:rPr>
        <w:fldChar w:fldCharType="separate"/>
      </w:r>
      <w:r w:rsidR="000468FD" w:rsidRPr="000468FD">
        <w:rPr>
          <w:rFonts w:ascii="Times New Roman" w:hAnsi="Times New Roman" w:cs="Times New Roman"/>
          <w:noProof/>
          <w:sz w:val="28"/>
          <w:vertAlign w:val="superscript"/>
          <w:lang w:val="en-US"/>
        </w:rPr>
        <w:t>5</w:t>
      </w:r>
      <w:r w:rsidR="000468FD">
        <w:rPr>
          <w:rFonts w:ascii="Times New Roman" w:hAnsi="Times New Roman" w:cs="Times New Roman"/>
          <w:sz w:val="28"/>
          <w:lang w:val="en-US"/>
        </w:rPr>
        <w:fldChar w:fldCharType="end"/>
      </w:r>
      <w:r w:rsidR="001B6ABA">
        <w:rPr>
          <w:rFonts w:ascii="Times New Roman" w:hAnsi="Times New Roman" w:cs="Times New Roman"/>
          <w:sz w:val="28"/>
          <w:lang w:val="en-US"/>
        </w:rPr>
        <w:t xml:space="preserve"> </w:t>
      </w:r>
      <w:r w:rsidR="00C36B69">
        <w:rPr>
          <w:rFonts w:ascii="Times New Roman" w:hAnsi="Times New Roman" w:cs="Times New Roman"/>
          <w:sz w:val="28"/>
          <w:lang w:val="en-US"/>
        </w:rPr>
        <w:t>On the other hand, diabetic patients without DME are at higher risk of cystoid macular edema following cataract surgery.</w:t>
      </w:r>
      <w:r w:rsidR="000468FD">
        <w:rPr>
          <w:rFonts w:ascii="Times New Roman" w:hAnsi="Times New Roman" w:cs="Times New Roman"/>
          <w:sz w:val="28"/>
          <w:lang w:val="en-US"/>
        </w:rPr>
        <w:fldChar w:fldCharType="begin" w:fldLock="1"/>
      </w:r>
      <w:r w:rsidR="00AB2BB4">
        <w:rPr>
          <w:rFonts w:ascii="Times New Roman" w:hAnsi="Times New Roman" w:cs="Times New Roman"/>
          <w:sz w:val="28"/>
          <w:lang w:val="en-US"/>
        </w:rPr>
        <w:instrText>ADDIN CSL_CITATION {"citationItems":[{"id":"ITEM-1","itemData":{"DOI":"10.1016/j.ophtha.2015.10.001","ISSN":"01616420","abstract":"Purpose: To define the incidence of pseudophakic macular edema (PME) after cataract surgery and to identify contributory risk factors. Design: Retrospective database study of electronic medical records (EMRs). Participants: A total of 81 984 eyes undergoing cataract surgery between December 2010 and December 2014 from 8 independent United Kingdom clinical sites. Methods: Structured clinical data mandated by the EMR were anonymized and extracted for each eye un- dergoing cataract surgery including: perioperative visual acuity, copathologic features, simultaneous surgical procedures, and the presence or absence of a specified list of intraoperative complications. Diabetic status with matched Early Treatment Diabetic Retinopathy Study (ETDRS) grading also was mandated by the EMR. Eyes receiving prophylactic nonsteroidal anti-inflammatory drugs were excluded. Main OutcomeMeasure: Diagnosis of cystoid macular edema or new-onset macular edema in patients with diabetes, recorded by a healthcare professional within 90 days of surgery. Results: Baseline incidence of PME in eyes without operative complications, diabetes, or risk factors was 1.17%. Eyes in which PME developed were more likely to be male, older, and to demonstrate risk factors. The relative risk (RR) was increased in eyes with capsule rupture with or without vitreous loss (RR, 2.61; 95% con- fidence interval [CI], 1.57e4.34), a previous diagnosis of epiretinal membrane (RR, 5.60; 95% CI, 3.45e9.07), uveitis (RR, 2.88; 95% CI, 1.50e5.51), retinal vein occlusion (RR, 4.47; 95% CI, 2.56e5.92), or retinal detachment repair (RR, 3.93; 95% CI, 2.60e5.92). High myopia, age-related macular degeneration, or prostaglandin analog use were not shown to increase risk. Eyes with PME on average had poorer postoperative visual acuity, which persisted to the latest time point assessed, up to 24 weeks. Eyes from patients with diabetes, even in the absence of retinopathy, had an increased RR (RR, 1.80; 95% CI, 1.36e2.36) of new macular edema after surgery. The risk was higher in the presence of any diabetic retinopathy (DR; RR, 6.23; 95% CI, 5.12e7.58) and rose propor- tionately with increasing severity of DR. Conclusions: Pseudophakic macular edema occurs commonly after phacoemulsification cataract surgery, even in the absence of complications and risk factors. This large retrospective study using structured EMR data quantified the RRs of PME and the risk with increasing ETDRS severity of DR. It highlights the need …","author":[{"dropping-particle":"","family":"Chu","given":"Colin J.","non-dropping-particle":"","parse-names":false,"suffix":""},{"dropping-particle":"","family":"Johnston","given":"Robert L.","non-dropping-particle":"","parse-names":false,"suffix":""},{"dropping-particle":"","family":"Buscombe","given":"Charlotte","non-dropping-particle":"","parse-names":false,"suffix":""},{"dropping-particle":"","family":"Sallam","given":"Ahmed B.","non-dropping-particle":"","parse-names":false,"suffix":""},{"dropping-particle":"","family":"Mohamed","given":"Queresh","non-dropping-particle":"","parse-names":false,"suffix":""},{"dropping-particle":"","family":"Yang","given":"Yit C.","non-dropping-particle":"","parse-names":false,"suffix":""}],"container-title":"Ophthalmology","id":"ITEM-1","issued":{"date-parts":[["2016"]]},"title":"Risk Factors and Incidence of Macular Edema after Cataract Surgery","type":"article-journal"},"uris":["http://www.mendeley.com/documents/?uuid=e2e2ba72-8372-423b-b2ce-0048072b8460"]}],"mendeley":{"formattedCitation":"&lt;sup&gt;36&lt;/sup&gt;","plainTextFormattedCitation":"36","previouslyFormattedCitation":"&lt;sup&gt;36&lt;/sup&gt;"},"properties":{"noteIndex":0},"schema":"https://github.com/citation-style-language/schema/raw/master/csl-citation.json"}</w:instrText>
      </w:r>
      <w:r w:rsidR="000468FD">
        <w:rPr>
          <w:rFonts w:ascii="Times New Roman" w:hAnsi="Times New Roman" w:cs="Times New Roman"/>
          <w:sz w:val="28"/>
          <w:lang w:val="en-US"/>
        </w:rPr>
        <w:fldChar w:fldCharType="separate"/>
      </w:r>
      <w:r w:rsidR="0072497A" w:rsidRPr="0072497A">
        <w:rPr>
          <w:rFonts w:ascii="Times New Roman" w:hAnsi="Times New Roman" w:cs="Times New Roman"/>
          <w:noProof/>
          <w:sz w:val="28"/>
          <w:vertAlign w:val="superscript"/>
          <w:lang w:val="en-US"/>
        </w:rPr>
        <w:t>36</w:t>
      </w:r>
      <w:r w:rsidR="000468FD">
        <w:rPr>
          <w:rFonts w:ascii="Times New Roman" w:hAnsi="Times New Roman" w:cs="Times New Roman"/>
          <w:sz w:val="28"/>
          <w:lang w:val="en-US"/>
        </w:rPr>
        <w:fldChar w:fldCharType="end"/>
      </w:r>
      <w:r w:rsidR="00C36B69">
        <w:rPr>
          <w:rFonts w:ascii="Times New Roman" w:hAnsi="Times New Roman" w:cs="Times New Roman"/>
          <w:sz w:val="28"/>
          <w:lang w:val="en-US"/>
        </w:rPr>
        <w:t xml:space="preserve"> These events have been related to the postsurgical inflammatory </w:t>
      </w:r>
      <w:r w:rsidR="00890D60">
        <w:rPr>
          <w:rFonts w:ascii="Times New Roman" w:hAnsi="Times New Roman" w:cs="Times New Roman"/>
          <w:sz w:val="28"/>
          <w:lang w:val="en-US"/>
        </w:rPr>
        <w:t xml:space="preserve">state </w:t>
      </w:r>
      <w:r w:rsidR="00C36B69">
        <w:rPr>
          <w:rFonts w:ascii="Times New Roman" w:hAnsi="Times New Roman" w:cs="Times New Roman"/>
          <w:sz w:val="28"/>
          <w:lang w:val="en-US"/>
        </w:rPr>
        <w:t>that contributes to</w:t>
      </w:r>
      <w:r w:rsidR="00890D60">
        <w:rPr>
          <w:rFonts w:ascii="Times New Roman" w:hAnsi="Times New Roman" w:cs="Times New Roman"/>
          <w:sz w:val="28"/>
          <w:lang w:val="en-US"/>
        </w:rPr>
        <w:t xml:space="preserve"> the</w:t>
      </w:r>
      <w:r w:rsidR="00C36B69">
        <w:rPr>
          <w:rFonts w:ascii="Times New Roman" w:hAnsi="Times New Roman" w:cs="Times New Roman"/>
          <w:sz w:val="28"/>
          <w:lang w:val="en-US"/>
        </w:rPr>
        <w:t xml:space="preserve"> breakdown </w:t>
      </w:r>
      <w:r w:rsidR="00890D60">
        <w:rPr>
          <w:rFonts w:ascii="Times New Roman" w:hAnsi="Times New Roman" w:cs="Times New Roman"/>
          <w:sz w:val="28"/>
          <w:lang w:val="en-US"/>
        </w:rPr>
        <w:t xml:space="preserve">of </w:t>
      </w:r>
      <w:r w:rsidR="00C36B69">
        <w:rPr>
          <w:rFonts w:ascii="Times New Roman" w:hAnsi="Times New Roman" w:cs="Times New Roman"/>
          <w:sz w:val="28"/>
          <w:lang w:val="en-US"/>
        </w:rPr>
        <w:t>an already impaired blood retinal barrier.</w:t>
      </w:r>
    </w:p>
    <w:p w14:paraId="41402E87" w14:textId="3E8FA8DE" w:rsidR="00E465BC" w:rsidRDefault="00C36B69" w:rsidP="0042285F">
      <w:pPr>
        <w:rPr>
          <w:rFonts w:ascii="Times New Roman" w:hAnsi="Times New Roman" w:cs="Times New Roman"/>
          <w:sz w:val="28"/>
          <w:lang w:val="en-US"/>
        </w:rPr>
      </w:pPr>
      <w:r>
        <w:rPr>
          <w:rFonts w:ascii="Times New Roman" w:hAnsi="Times New Roman" w:cs="Times New Roman"/>
          <w:sz w:val="28"/>
          <w:lang w:val="en-US"/>
        </w:rPr>
        <w:t xml:space="preserve">In this scenario, physicians strived to </w:t>
      </w:r>
      <w:r w:rsidR="00BB5FAE">
        <w:rPr>
          <w:rFonts w:ascii="Times New Roman" w:hAnsi="Times New Roman" w:cs="Times New Roman"/>
          <w:sz w:val="28"/>
          <w:lang w:val="en-US"/>
        </w:rPr>
        <w:t>develop</w:t>
      </w:r>
      <w:r w:rsidR="001144D5">
        <w:rPr>
          <w:rFonts w:ascii="Times New Roman" w:hAnsi="Times New Roman" w:cs="Times New Roman"/>
          <w:sz w:val="28"/>
          <w:lang w:val="en-US"/>
        </w:rPr>
        <w:t xml:space="preserve"> new strategies aimed at reducing the risk of </w:t>
      </w:r>
      <w:r w:rsidR="00460F04">
        <w:rPr>
          <w:rFonts w:ascii="Times New Roman" w:hAnsi="Times New Roman" w:cs="Times New Roman"/>
          <w:sz w:val="28"/>
          <w:lang w:val="en-US"/>
        </w:rPr>
        <w:t>DME</w:t>
      </w:r>
      <w:r w:rsidR="001144D5">
        <w:rPr>
          <w:rFonts w:ascii="Times New Roman" w:hAnsi="Times New Roman" w:cs="Times New Roman"/>
          <w:sz w:val="28"/>
          <w:lang w:val="en-US"/>
        </w:rPr>
        <w:t xml:space="preserve"> worsening </w:t>
      </w:r>
      <w:r w:rsidR="009A4941">
        <w:rPr>
          <w:rFonts w:ascii="Times New Roman" w:hAnsi="Times New Roman" w:cs="Times New Roman"/>
          <w:sz w:val="28"/>
          <w:lang w:val="en-US"/>
        </w:rPr>
        <w:t>after</w:t>
      </w:r>
      <w:r w:rsidR="001144D5">
        <w:rPr>
          <w:rFonts w:ascii="Times New Roman" w:hAnsi="Times New Roman" w:cs="Times New Roman"/>
          <w:sz w:val="28"/>
          <w:lang w:val="en-US"/>
        </w:rPr>
        <w:t xml:space="preserve"> </w:t>
      </w:r>
      <w:r w:rsidR="009A4941">
        <w:rPr>
          <w:rFonts w:ascii="Times New Roman" w:hAnsi="Times New Roman" w:cs="Times New Roman"/>
          <w:sz w:val="28"/>
          <w:lang w:val="en-US"/>
        </w:rPr>
        <w:t>phacoemulsification surgery</w:t>
      </w:r>
      <w:r w:rsidR="001144D5">
        <w:rPr>
          <w:rFonts w:ascii="Times New Roman" w:hAnsi="Times New Roman" w:cs="Times New Roman"/>
          <w:sz w:val="28"/>
          <w:lang w:val="en-US"/>
        </w:rPr>
        <w:t>. In particular, combining cataract surgery with the administration of intravitreal drugs that are used for DME treatment, such as anti-VEGF agents or DEX, has shown positive functional and anatomical outcomes. Such a combined procedure has become fairly common in clinical practice</w:t>
      </w:r>
      <w:r w:rsidR="00E465BC">
        <w:rPr>
          <w:rFonts w:ascii="Times New Roman" w:hAnsi="Times New Roman" w:cs="Times New Roman"/>
          <w:sz w:val="28"/>
          <w:lang w:val="en-US"/>
        </w:rPr>
        <w:t xml:space="preserve"> </w:t>
      </w:r>
      <w:r w:rsidR="00460F04">
        <w:rPr>
          <w:rFonts w:ascii="Times New Roman" w:hAnsi="Times New Roman" w:cs="Times New Roman"/>
          <w:sz w:val="28"/>
          <w:lang w:val="en-US"/>
        </w:rPr>
        <w:t>when approaching</w:t>
      </w:r>
      <w:r w:rsidR="00E465BC">
        <w:rPr>
          <w:rFonts w:ascii="Times New Roman" w:hAnsi="Times New Roman" w:cs="Times New Roman"/>
          <w:sz w:val="28"/>
          <w:lang w:val="en-US"/>
        </w:rPr>
        <w:t xml:space="preserve"> cataract surgery in patients with DME. </w:t>
      </w:r>
    </w:p>
    <w:p w14:paraId="17F9816F" w14:textId="15A4A27C" w:rsidR="00E465BC" w:rsidRDefault="00E465BC" w:rsidP="0042285F">
      <w:pPr>
        <w:rPr>
          <w:rFonts w:ascii="Times New Roman" w:hAnsi="Times New Roman" w:cs="Times New Roman"/>
          <w:sz w:val="28"/>
          <w:lang w:val="en-US"/>
        </w:rPr>
      </w:pPr>
      <w:r>
        <w:rPr>
          <w:rFonts w:ascii="Times New Roman" w:hAnsi="Times New Roman" w:cs="Times New Roman"/>
          <w:sz w:val="28"/>
          <w:lang w:val="en-US"/>
        </w:rPr>
        <w:t>Anti-VEGF agents have been used in combination with cataract surgery in diabetic patients for many years.</w:t>
      </w:r>
      <w:r w:rsidR="00BB5FAE">
        <w:rPr>
          <w:rFonts w:ascii="Times New Roman" w:hAnsi="Times New Roman" w:cs="Times New Roman"/>
          <w:sz w:val="28"/>
          <w:lang w:val="en-US"/>
        </w:rPr>
        <w:fldChar w:fldCharType="begin" w:fldLock="1"/>
      </w:r>
      <w:r w:rsidR="008B1999">
        <w:rPr>
          <w:rFonts w:ascii="Times New Roman" w:hAnsi="Times New Roman" w:cs="Times New Roman"/>
          <w:sz w:val="28"/>
          <w:lang w:val="en-US"/>
        </w:rPr>
        <w:instrText>ADDIN CSL_CITATION {"citationItems":[{"id":"ITEM-1","itemData":{"DOI":"10.1097/IAE.0000000000002221","ISSN":"15392864","PMID":"29975344","abstract":"Purpose:To evaluate the clinical effectiveness of intravitreal bevacizumab (IVB) injection combined with cataract surgery in the treatment of patients with cataract and coexisting diabetic retinopathy (DR).Methods:Pertinent comparative studies were identified through systemic searches of PubMed, EMBASE, and the Cochrane Controlled Trials Register up to March 1, 2016. Outcome measures included corrected distance vision acuity, central macular thickness, and progression of DR and maculopathy. A meta-Analysis was performed using RevMan (Cochrane Collaboration, Oxford, United Kingdom).Results:Six studies describing a total of 283 eyes were identified. The meta-Analysis results showed that corrected distance vision acuity measured at 1 month and 3 months after cataract surgery was significantly better in the IVB groups than in the control groups (P &lt; 0.00001 and P = 0.01), whereas the corrected distance vision acuity at 6 months did not vary significantly between the 2 groups (P = 0.24). Similarly, the central macular thickness at 1, 3, and 6 months after surgery was significantly thinner in the IVB groups than in the control groups (P = 0.01, P = 0.0004, and P = 0.01, respectively). At 6 months, the progression of postoperative DR and maculopathy occurred more frequently in the control group than in the IVB group (P = 0.0001 and P &lt; 0.0001, respectively).Conclusion:Our meta-Analysis indicates that cataract surgery combined with IVB seems to be an effective treatment in patients with coexisting DR in the short term (up to 6 months). More randomized, prospective, and large-sample-sized trials are needed to evaluate the long-Term effects of IVB at the time of cataract surgery in patients with DR.","author":[{"dropping-particle":"","family":"Feng","given":"Yifan","non-dropping-particle":"","parse-names":false,"suffix":""},{"dropping-particle":"","family":"Zhu","given":"Senmiao","non-dropping-particle":"","parse-names":false,"suffix":""},{"dropping-particle":"","family":"Skiadaresi","given":"Eirini","non-dropping-particle":"","parse-names":false,"suffix":""},{"dropping-particle":"","family":"McAlinden","given":"Colm","non-dropping-particle":"","parse-names":false,"suffix":""},{"dropping-particle":"","family":"Tu","given":"Ruixue","non-dropping-particle":"","parse-names":false,"suffix":""},{"dropping-particle":"","family":"Gao","given":"Rongrong","non-dropping-particle":"","parse-names":false,"suffix":""},{"dropping-particle":"","family":"Stephens","given":"Jeffrey W.","non-dropping-particle":"","parse-names":false,"suffix":""},{"dropping-particle":"","family":"Wang","given":"Qinmei","non-dropping-particle":"","parse-names":false,"suffix":""},{"dropping-particle":"","family":"Huang","given":"Jinhai","non-dropping-particle":"","parse-names":false,"suffix":""}],"container-title":"Retina","id":"ITEM-1","issue":"9","issued":{"date-parts":[["2019"]]},"page":"1720-1731","title":"Phacoemulsification cataract surgery with prophylactic intravitreal bevacizumab for patients with coexisting diabetic retinopathy: A meta-Analysis","type":"article-journal","volume":"39"},"uris":["http://www.mendeley.com/documents/?uuid=84754a6f-571a-411a-8da2-23e536ed959c"]},{"id":"ITEM-2","itemData":{"DOI":"10.1097/IAE.0b013e3182979b9e","ISSN":"0275004X","PMID":"23807186","abstract":"Purpose: To evaluate whether intravitreal ranibizumab injection at cataract surgery prevents postoperative diabetic macular edema (PME) in patients with stable diabetic retinopathy without significant macular edema. Methods: Eighty patients with cataract, stable diabetic retinopathy, and no significant macular edema were randomized to a sham group (cataract surgery only) or a group undergoing cataract surgery plus intraoperative ranibizumab injection. Best-corrected visual acuities, central subfield thickness, and total macular volume were assessed at baseline and 1 week, 1, 3, and 6 months postoperatively by spectral domain optical coherence tomography. Clinically meaningful PME (central subfield thickness increase &gt;60 μm relative to baseline) was computed. Results: The groups did not differ in baseline best-corrected visual acuity, central subfield thickness, and total macular volume. Compared with the ranibizumab injection group, the sham group had significantly larger central subfield thickness increases relative to baseline at 1 week and 1 month; larger total macular volume increases at all time points (P = 0.012, P = 0.005, P &lt; 0.001, P &lt; 0.001, P = 0.005, P = 0.017, respectively); higher PME frequency at 1 month (P = 0.019); and poorer best-corrected visual acuity improvement from baseline to 6 months after surgery (P = 0.046). Conclusion: In patients with stable diabetic retinopathy without significant macular edema, intravitreal ranibizumab injection at cataract surgery may prevent the postoperative worsening of macular edema and may improve the final visual outcome without affecting safety. Copyright © 2014 by Ophthalmic Communications Society, Inc.","author":[{"dropping-particle":"","family":"Chae","given":"Ju Byung","non-dropping-particle":"","parse-names":false,"suffix":""},{"dropping-particle":"","family":"Joe","given":"Soo Geun","non-dropping-particle":"","parse-names":false,"suffix":""},{"dropping-particle":"","family":"Yang","given":"Sung Jae","non-dropping-particle":"","parse-names":false,"suffix":""},{"dropping-particle":"","family":"Lee","given":"Joo Yong","non-dropping-particle":"","parse-names":false,"suffix":""},{"dropping-particle":"","family":"Sung","given":"Kyung Rim","non-dropping-particle":"","parse-names":false,"suffix":""},{"dropping-particle":"","family":"Kim","given":"Jae Yong","non-dropping-particle":"","parse-names":false,"suffix":""},{"dropping-particle":"","family":"Kim","given":"June Gone","non-dropping-particle":"","parse-names":false,"suffix":""},{"dropping-particle":"","family":"Yoon","given":"Young Hee","non-dropping-particle":"","parse-names":false,"suffix":""}],"container-title":"Retina","id":"ITEM-2","issue":"1","issued":{"date-parts":[["2014"]]},"page":"149-156","title":"Effect of combined cataract surgery and ranibizumab injection in postoperative macular edema in nonproliferative diabetic retinopathy","type":"article-journal","volume":"34"},"uris":["http://www.mendeley.com/documents/?uuid=0d50ff8c-ed1a-4057-a62a-d33ff68ea9fb"]},{"id":"ITEM-3","itemData":{"DOI":"10.1016/j.jcrs.2008.09.019","ISSN":"08863350","PMID":"19101420","abstract":"Purpose: To evaluate the role of intravitreal bevacizumab, an anti-vascular endothelial growth factor agent, injected at the time of cataract surgery on the postoperative progression of diabetic retinopathy (DR) and diabetic maculopathy. Setting: Tertiary-care eye specialty hospital, Dhahran, Kingdom of Saudi Arabia. Methods: Patients were randomized to a standardized procedure of phacoemulsification with intraocular lens implantation alone (control group) or to receive 1.25 mg intravitreal bevacizumab at the end of surgery (intervention group). Diabetic retinopathy and maculopathy were assessed at each postoperative visit during a 6-month follow-up. Results: Sixty-eight eyes (68 patients) with DR and cataract were recruited for this prospective study. Progression of DR occurred in 15 (45.45%) of 33 eyes in the control group and 4 (11.42%) of 35 eyes in the intervention group (P = .002) Progression of diabetic maculopathy occurred in 17 eyes (51.51%) in the control group and 2 eyes (5.71%) in the intervention group (P = .0001). There was no statistically significant difference in postoperative visual acuity between the 2 groups (P = .772). Two eyes in the control group and none in the intervention group progressed to neovascular glaucoma. The mean postoperative central macular thickness and mean macular thickness were not statistically significantly different between the 2 groups (P = .874 and .942, respectively). Conclusion: Intravitreal administration of 1.25 mg bevacizumab at the time of cataract surgery was safe and effective in preventing the progression of DR and diabetic maculopathy in patients with cataract and DR. © 2009 ASCRS and ESCRS.","author":[{"dropping-particle":"","family":"Cheema","given":"Rizwan A.","non-dropping-particle":"","parse-names":false,"suffix":""},{"dropping-particle":"","family":"Al-Mubarak","given":"Mahdi M.","non-dropping-particle":"","parse-names":false,"suffix":""},{"dropping-particle":"","family":"Amin","given":"Yasir M.","non-dropping-particle":"","parse-names":false,"suffix":""},{"dropping-particle":"","family":"Cheema","given":"Maheera A.","non-dropping-particle":"","parse-names":false,"suffix":""}],"container-title":"Journal of Cataract and Refractive Surgery","id":"ITEM-3","issue":"1","issued":{"date-parts":[["2009"]]},"page":"18-25","title":"Role of combined cataract surgery and intravitreal bevacizumab injection in preventing progression of diabetic retinopathy. Prospective randomized study","type":"article-journal","volume":"35"},"uris":["http://www.mendeley.com/documents/?uuid=00b3c721-ead9-448c-9455-fcb74b3c34c0"]},{"id":"ITEM-4","itemData":{"DOI":"10.1136/bjophthalmol-2018-313437","ISSN":"14682079","PMID":"30819688","abstract":"Aim To report the 6-month results of a clinical trial that compared intravitreous bevacizumab (BVB) 1.25 mg versus triamcinolone acetonide (TA) 4 mg when administered as an adjunct during cataract surgery to patients with diabetic macular oedema (DMO). Methods Prospective, double-masked, single-centre (Royal Victorian Eye and Ear Hospital, Melbourne) clinical trial. Patients with visually significant cataract and centre-involving DMO (either current or prior) were randomised (1: 1) to receive either intravitreous BVB 1.25 mg or TA 4 mg at the time of cataract surgery and if required at review. Main outcome measures were changes in best-corrected visual acuity (BCVA) and central macular thickness (CMT) from baseline to the 6-month time point of this 12-month study. Results 61 eyes of 58 patients were enrolled. At baseline, both groups were similar in terms of BCVA and CMT (p&gt;0.2). At 6 months, there was no significant difference in vision between the groups, with mean letter gain of +21.4 (95% CI +14.5 to +28.4) in the TA group and +17.3 (95% CI +12.1 to +22.6) in the BVB group (p=0.35). The TA group had a significant sustained anatomical improvement at 6 months, with a reduction in CMT (-51.4 μm; 95% CI -98.2 to -4.7) compared with thickening in the BVB group (+15.6 μm; 95% CI -26.4 to +57.7, p=0.04). Conclusions When given as an adjunct to cataract surgery, both TA and BVB improved visual outcomes at 6 months postoperatively. However, only TA resulted in sustained improvement in CMT, with the majority not requiring any further treatment postoperatively.","author":[{"dropping-particle":"","family":"Kandasamy","given":"Rathika","non-dropping-particle":"","parse-names":false,"suffix":""},{"dropping-particle":"","family":"Constantinou","given":"Marios","non-dropping-particle":"","parse-names":false,"suffix":""},{"dropping-particle":"","family":"Rogers","given":"Sophie L.","non-dropping-particle":"","parse-names":false,"suffix":""},{"dropping-particle":"","family":"Sandhu","given":"Sukhpal Singh","non-dropping-particle":"","parse-names":false,"suffix":""},{"dropping-particle":"","family":"Wickremasinghe","given":"Sanjeewa","non-dropping-particle":"","parse-names":false,"suffix":""},{"dropping-particle":"","family":"Al-Qureshi","given":"Salmaan","non-dropping-particle":"","parse-names":false,"suffix":""},{"dropping-particle":"","family":"Lim","given":"Lyndell L.","non-dropping-particle":"","parse-names":false,"suffix":""}],"container-title":"British Journal of Ophthalmology","id":"ITEM-4","issue":"12","issued":{"date-parts":[["2019","12","1"]]},"page":"1753-1758","publisher":"BMJ Publishing Group","title":"Prospective randomised clinical trial of intravitreal bevacizumab versus triamcinolone in eyes with diabetic macular oedema undergoing cataract surgery: 6-month results","type":"article-journal","volume":"103"},"uris":["http://www.mendeley.com/documents/?uuid=fe73870b-c7f2-31b6-8888-85ec3751186c"]},{"id":"ITEM-5","itemData":{"DOI":"10.5935/0004-2749.20140089","ISSN":"16782925","PMID":"25627180","abstract":"Purpose: This study was designed to evaluate the visual and anatomical outcomes after cataract surgery in diabetic patients with different intraoperative therapeutic strategies. Methods: The research design comprised of a multicentric, retrospective, interventional study conducted at 6 centers in Argentina, Brazil, Costa Rica, Puerto Rico, Spain, and Venezuela. We included 138 diabetic patients with at least 6-month follow-up following phacoemulsification and intraocular lens implantation. Best-corrected visual acuity (BCVA) and central subfield thickness were collected at baseline and at 1-, 2-, 3-, and 6-month follow-up. Of these, 42 cases were not treated with any intraoperative coadjuvant medication (Group 1), 59 patients received intraoperative bevacizumab (Group 2) and 37 patients received intraoperative triamcinolone (4 mg/0.1 ml) (Group 3). Results: The mean logMAR [± standard deviation (SD)] BCVA improved from 0.82 (± 0.43) at baseline, to 0.14 (± 0.23) at 6-month follow-up (p&lt;0.001) in Group 1; from 0.80 (± 0.48) to 0.54 (± 0.45) (p&lt;0.001) in Group 2; and from 1.0 (± 0.40) to 0.46 (± 0.34) (p&lt;0.001) in Group 3. The mean central subfield thickness increased from 263.57 μm (± 35.7) at baseline to 274.57 μm (± 48.7) at 6-month follow-up (p=0.088) in Group 1; from 316.02 μm (± 100.4) to 339.56 μm (± 145.3) (p=0.184) in Group 2; and from 259.18 μm (± 97.9) to 282.21 μm (± 87.24) (p=0.044) in Group 3. Conclusions: Diabetic patients may significantly benefit from cataract surgery. This study provides evidence to support the use of intravitreal triamcinolone or bevacizumab at the time of cataract surgery in cases with pre-existent diabetic macular edema or moderate-severe non-proliferative diabetic retinopathy.","author":[{"dropping-particle":"","family":"Gallego-Pinazo","given":"Roberto","non-dropping-particle":"","parse-names":false,"suffix":""},{"dropping-particle":"","family":"Dolz-Marco","given":"Rosa","non-dropping-particle":"","parse-names":false,"suffix":""},{"dropping-particle":"","family":"Berrocal","given":"Maria","non-dropping-particle":"","parse-names":false,"suffix":""},{"dropping-particle":"","family":"Wu","given":"Lihteh","non-dropping-particle":"","parse-names":false,"suffix":""},{"dropping-particle":"","family":"Maia","given":"Mauricio","non-dropping-particle":"","parse-names":false,"suffix":""},{"dropping-particle":"","family":"Serrano","given":"Martín","non-dropping-particle":"","parse-names":false,"suffix":""},{"dropping-particle":"","family":"Alezzandrini","given":"Arturo","non-dropping-particle":"","parse-names":false,"suffix":""},{"dropping-particle":"","family":"Arévalo","given":"J. Fernando","non-dropping-particle":"","parse-names":false,"suffix":""},{"dropping-particle":"","family":"Díaz-Llopis","given":"Manuel","non-dropping-particle":"","parse-names":false,"suffix":""},{"dropping-particle":"","family":"Kozak","given":"I.","non-dropping-particle":"","parse-names":false,"suffix":""},{"dropping-particle":"","family":"Gupta","given":"V.","non-dropping-particle":"","parse-names":false,"suffix":""},{"dropping-particle":"","family":"Al-Rashaed","given":"S.","non-dropping-particle":"","parse-names":false,"suffix":""},{"dropping-particle":"","family":"Al-Kahtani","given":"E.","non-dropping-particle":"","parse-names":false,"suffix":""},{"dropping-particle":"","family":"Lasave","given":"A. F.","non-dropping-particle":"","parse-names":false,"suffix":""},{"dropping-particle":"","family":"Farah","given":"M.","non-dropping-particle":"","parse-names":false,"suffix":""},{"dropping-particle":"","family":"Penha","given":"F. M.","non-dropping-particle":"","parse-names":false,"suffix":""},{"dropping-particle":"","family":"Rodrigues","given":"E. B.","non-dropping-particle":"","parse-names":false,"suffix":""},{"dropping-particle":"","family":"Morales-Canton","given":"V.","non-dropping-particle":"","parse-names":false,"suffix":""},{"dropping-particle":"","family":"Fromow-Guerra","given":"J.","non-dropping-particle":"","parse-names":false,"suffix":""},{"dropping-particle":"","family":"Guerrero-Naranjo","given":"J. L.","non-dropping-particle":"","parse-names":false,"suffix":""},{"dropping-particle":"","family":"Dalma-Weiszhausz","given":"J.","non-dropping-particle":"","parse-names":false,"suffix":""},{"dropping-particle":"","family":"Martinez-Castellanos","given":"M. A.","non-dropping-particle":"","parse-names":false,"suffix":""},{"dropping-particle":"","family":"Quiroz-Mercado","given":"H.","non-dropping-particle":"","parse-names":false,"suffix":""},{"dropping-particle":"","family":"Velez-Montoya","given":"R.","non-dropping-particle":"","parse-names":false,"suffix":""},{"dropping-particle":"","family":"Rodriguez","given":"F. J.","non-dropping-particle":"","parse-names":false,"suffix":""},{"dropping-particle":"","family":"Gomez","given":"F. E.","non-dropping-particle":"","parse-names":false,"suffix":""},{"dropping-particle":"","family":"Brieke","given":"A. C.","non-dropping-particle":"","parse-names":false,"suffix":""},{"dropping-particle":"","family":"Berrocal","given":"M. H.","non-dropping-particle":"","parse-names":false,"suffix":""},{"dropping-particle":"","family":"Cruz-Villegas","given":"V.","non-dropping-particle":"","parse-names":false,"suffix":""},{"dropping-particle":"","family":"Graue-Wiechers","given":"F.","non-dropping-particle":"","parse-names":false,"suffix":""},{"dropping-particle":"","family":"Lozano-Rechy","given":"D.","non-dropping-particle":"","parse-names":false,"suffix":""},{"dropping-particle":"","family":"Ariza-Camacho","given":"E.","non-dropping-particle":"","parse-names":false,"suffix":""},{"dropping-particle":"","family":"Roca","given":"J. A.","non-dropping-particle":"","parse-names":false,"suffix":""},{"dropping-particle":"","family":"Chico","given":"R. G.","non-dropping-particle":"","parse-names":false,"suffix":""},{"dropping-particle":"","family":"Saravia","given":"M. J.","non-dropping-particle":"","parse-names":false,"suffix":""},{"dropping-particle":"","family":"Schlaen","given":"A.","non-dropping-particle":"","parse-names":false,"suffix":""},{"dropping-particle":"","family":"Lupinacci","given":"A.","non-dropping-particle":"","parse-names":false,"suffix":""},{"dropping-particle":"","family":"Gabin","given":"M. N.","non-dropping-particle":"","parse-names":false,"suffix":""},{"dropping-particle":"","family":"Avila","given":"M.","non-dropping-particle":"","parse-names":false,"suffix":""},{"dropping-particle":"","family":"Carla","given":"L.","non-dropping-particle":"","parse-names":false,"suffix":""},{"dropping-particle":"","family":"Cardillo","given":"J.","non-dropping-particle":"","parse-names":false,"suffix":""},{"dropping-particle":"","family":"Carpentier","given":"C.","non-dropping-particle":"","parse-names":false,"suffix":""},{"dropping-particle":"","family":"Verdaguer","given":"T. J.","non-dropping-particle":"","parse-names":false,"suffix":""},{"dropping-particle":"","family":"Verdaguer","given":"D. J.I.","non-dropping-particle":"","parse-names":false,"suffix":""},{"dropping-particle":"","family":"Sepúlveda","given":"G.","non-dropping-particle":"","parse-names":false,"suffix":""},{"dropping-particle":"","family":"Garcia","given":"B.","non-dropping-particle":"","parse-names":false,"suffix":""},{"dropping-particle":"","family":"Bregliano","given":"G.","non-dropping-particle":"","parse-names":false,"suffix":""},{"dropping-particle":"","family":"Alvira","given":"G.","non-dropping-particle":"","parse-names":false,"suffix":""},{"dropping-particle":"","family":"Flor","given":"P.","non-dropping-particle":"","parse-names":false,"suffix":""},{"dropping-particle":"","family":"Jaramillo","given":"F.","non-dropping-particle":"","parse-names":false,"suffix":""},{"dropping-particle":"","family":"Salom","given":"D.","non-dropping-particle":"","parse-names":false,"suffix":""},{"dropping-particle":"","family":"Martínez-Castillo","given":"S.","non-dropping-particle":"","parse-names":false,"suffix":""},{"dropping-particle":"","family":"Figueroa","given":"M.","non-dropping-particle":"","parse-names":false,"suffix":""},{"dropping-particle":"","family":"Contreras","given":"I.","non-dropping-particle":"","parse-names":false,"suffix":""},{"dropping-particle":"","family":"Ruiz-Casas","given":"D.","non-dropping-particle":"","parse-names":false,"suffix":""}],"container-title":"Arquivos Brasileiros de Oftalmologia","id":"ITEM-5","issue":"6","issued":{"date-parts":[["2014"]]},"page":"355-359","publisher":"Conselho Brasileiro De Oftalmologia","title":"Outcomes of cataract surgery in diabetic patients: Results of the pan american collaborative retina study group","type":"article-journal","volume":"77"},"uris":["http://www.mendeley.com/documents/?uuid=3c2d2282-0e39-3319-bfe4-137f14e504fb"]},{"id":"ITEM-6","itemData":{"DOI":"10.5301/EJO.2010.1405","ISSN":"11206721","PMID":"20853269","abstract":"Purpose. To determine the role of intravitreal bevacizumab injected at the time of cataract surgery on postoperative increase of retinal thickness in patients with diabetic retinopathy. Methods. Patients were randomized to a standardized procedure of phacoemulsification with intraocular lens implantation alone (control group; 30 eyes) or to receive 1.25 mg intravitreal bevacizumab at the end of surgery (IVB group; 31 eyes). Efficacy measures included best-corrected visual acuity (BCVA) testing, optical coherence tomography (OCT), and ophthalmoscopic examination at each postoperative visit during a 6-month follow-up. Results. There were no significant differences in central macular thickness, BCVA, or systemic condition between the control and IVB groups at baseline. One month after surgery, the control group showed a significant increase in central macular thickness, whereas the bevacizumab group did not show an increase. After 6 months, there was no significant difference in macular thickness and postoperative visual acuity between the 2 groups. Conclusions. Intravitreal administration of 1.25 mg bevacizumab at the time of cataract surgery is effective just for the short term and 6-month results are the same as the control group. © 2010 Wichtig Editore.","author":[{"dropping-particle":"","family":"Fard","given":"Masoud Aghsaei","non-dropping-particle":"","parse-names":false,"suffix":""},{"dropping-particle":"","family":"Abyane","given":"Alireza Yazdanei","non-dropping-particle":"","parse-names":false,"suffix":""},{"dropping-particle":"","family":"Malihi","given":"Mehrdad","non-dropping-particle":"","parse-names":false,"suffix":""}],"container-title":"European Journal of Ophthalmology","id":"ITEM-6","issue":"3","issued":{"date-parts":[["2011"]]},"page":"276-281","title":"Prophylactic intravitreal bevacizumab for diabetic macular edema (thickening) after cataract surgery: Prospective randomized study","type":"article-journal","volume":"21"},"uris":["http://www.mendeley.com/documents/?uuid=6c58b831-b238-4f01-b890-7c3414d1828c"]},{"id":"ITEM-7","itemData":{"DOI":"10.1097/IAE.0b013e3181b77422","ISSN":"0275004X","PMID":"19898181","abstract":"Purpose: The purpose of this study was to evaluate the results of phacoemulsification with intravitreal bevacizumab injection in patients with diabetic clinically significant macular edema and cataract. Methods: The records of 31 patients with diabetic clinically significant macular edema and cataract, which would interfere with macular laser photocoagulation, who have undergone phacoemulsification with intravitreal injection of 1.25 mg bevacizumab were retrospectively evaluated. All patients had undergone focal or modified grid laser photocoagulation 1 month after the surgery. All patients were evaluated by spectral optical coherence tomography/optical coherence tomography SLO before and 1 and 3 months after the surgery beyond complete ophthalmologic examination. The best-corrected visual acuity (BCVA) levels and central macular thickness (CMT) recorded at the first and third months after the surgery were compared with the initial values. Paired samples t test was used for statistical analysis. Results: The mean initial BCVA was 0.10 ± 0.04 (range, 0.05-0.2). The mean BCVA at the first and third months after the surgery were 0.47 ± 0.16 (standard deviation) (range, 0.2-0.5) and 0.51 ± 0.12 (standard deviation) (range, 0.3-0.6), respectively. The BCVA level recorded at the first and third months after the surgery were significantly higher than the initial BCVA (P = 0.004). The mean initial CMT was 387.5 ± 109.5 μm. The mean CMT at the first and third months after the surgery were 292.7 ± 57.2 and 275.5 ± 40.3. The CMT recorded at the first and third months after the surgery were significantly lower than the initial CMT (P &lt; 0.001, P &lt; 0.001). Conclusion: Phacoemulsification with intravitreal injection of bevacizumab provides improvement in clinically significant macular edema with a gain in BCVA in patients with diabetes with clinically significant macular edema and cataract. © The Ophthalmic Communications Society, Inc.","author":[{"dropping-particle":"","family":"Akinci","given":"Arsen","non-dropping-particle":"","parse-names":false,"suffix":""},{"dropping-particle":"","family":"Batman","given":"Cosar","non-dropping-particle":"","parse-names":false,"suffix":""},{"dropping-particle":"","family":"Ozkilic","given":"Ersel","non-dropping-particle":"","parse-names":false,"suffix":""},{"dropping-particle":"","family":"Altinsoy","given":"Ali","non-dropping-particle":"","parse-names":false,"suffix":""}],"container-title":"Retina","id":"ITEM-7","issue":"10","issued":{"date-parts":[["2009"]]},"page":"1432-1435","title":"Phacoemulsification with intravitreal bevacizumab injection in diabetic patients with macular edema and cataract","type":"article-journal","volume":"29"},"uris":["http://www.mendeley.com/documents/?uuid=23f9562e-639a-4898-b29a-5c8d0bf3aae5"]}],"mendeley":{"formattedCitation":"&lt;sup&gt;11–13,25,26,28,37&lt;/sup&gt;","plainTextFormattedCitation":"11–13,25,26,28,37","previouslyFormattedCitation":"&lt;sup&gt;11–13,25,26,28,37&lt;/sup&gt;"},"properties":{"noteIndex":0},"schema":"https://github.com/citation-style-language/schema/raw/master/csl-citation.json"}</w:instrText>
      </w:r>
      <w:r w:rsidR="00BB5FAE">
        <w:rPr>
          <w:rFonts w:ascii="Times New Roman" w:hAnsi="Times New Roman" w:cs="Times New Roman"/>
          <w:sz w:val="28"/>
          <w:lang w:val="en-US"/>
        </w:rPr>
        <w:fldChar w:fldCharType="separate"/>
      </w:r>
      <w:r w:rsidR="00AB2BB4" w:rsidRPr="00AB2BB4">
        <w:rPr>
          <w:rFonts w:ascii="Times New Roman" w:hAnsi="Times New Roman" w:cs="Times New Roman"/>
          <w:noProof/>
          <w:sz w:val="28"/>
          <w:vertAlign w:val="superscript"/>
          <w:lang w:val="en-US"/>
        </w:rPr>
        <w:t>11–13,25,26,28,37</w:t>
      </w:r>
      <w:r w:rsidR="00BB5FAE">
        <w:rPr>
          <w:rFonts w:ascii="Times New Roman" w:hAnsi="Times New Roman" w:cs="Times New Roman"/>
          <w:sz w:val="28"/>
          <w:lang w:val="en-US"/>
        </w:rPr>
        <w:fldChar w:fldCharType="end"/>
      </w:r>
      <w:r>
        <w:rPr>
          <w:rFonts w:ascii="Times New Roman" w:hAnsi="Times New Roman" w:cs="Times New Roman"/>
          <w:sz w:val="28"/>
          <w:lang w:val="en-US"/>
        </w:rPr>
        <w:t xml:space="preserve"> The rationale</w:t>
      </w:r>
      <w:r w:rsidR="009A4941">
        <w:rPr>
          <w:rFonts w:ascii="Times New Roman" w:hAnsi="Times New Roman" w:cs="Times New Roman"/>
          <w:sz w:val="28"/>
          <w:lang w:val="en-US"/>
        </w:rPr>
        <w:t xml:space="preserve"> </w:t>
      </w:r>
      <w:r w:rsidR="003B24C7">
        <w:rPr>
          <w:rFonts w:ascii="Times New Roman" w:hAnsi="Times New Roman" w:cs="Times New Roman"/>
          <w:sz w:val="28"/>
          <w:lang w:val="en-US"/>
        </w:rPr>
        <w:t>for</w:t>
      </w:r>
      <w:r w:rsidR="009A4941">
        <w:rPr>
          <w:rFonts w:ascii="Times New Roman" w:hAnsi="Times New Roman" w:cs="Times New Roman"/>
          <w:sz w:val="28"/>
          <w:lang w:val="en-US"/>
        </w:rPr>
        <w:t xml:space="preserve"> anti-VEGF use is related to </w:t>
      </w:r>
      <w:r w:rsidR="007B76FA">
        <w:rPr>
          <w:rFonts w:ascii="Times New Roman" w:hAnsi="Times New Roman" w:cs="Times New Roman"/>
          <w:sz w:val="28"/>
          <w:lang w:val="en-US"/>
        </w:rPr>
        <w:t>a VEGF overexpression in diabetic patients after cataract surgery.</w:t>
      </w:r>
      <w:r w:rsidR="001A7DE5">
        <w:rPr>
          <w:rFonts w:ascii="Times New Roman" w:hAnsi="Times New Roman" w:cs="Times New Roman"/>
          <w:sz w:val="28"/>
          <w:lang w:val="en-US"/>
        </w:rPr>
        <w:fldChar w:fldCharType="begin" w:fldLock="1"/>
      </w:r>
      <w:r w:rsidR="00AB2BB4">
        <w:rPr>
          <w:rFonts w:ascii="Times New Roman" w:hAnsi="Times New Roman" w:cs="Times New Roman"/>
          <w:sz w:val="28"/>
          <w:lang w:val="en-US"/>
        </w:rPr>
        <w:instrText>ADDIN CSL_CITATION {"citationItems":[{"id":"ITEM-1","itemData":{"DOI":"10.1016/S0886-3350(02)01243-9","ISSN":"08863350","PMID":"12160804","abstract":"Purpose: To ascertain whether the aqueous humor levels of vascular endothelial growth factor (VEGF), interleukin-6 (IL-6), and protein can predict the postoperative exacerbation of macular edema in patients with nonproliferative diabetic retinopathy (NPDR) after phacoemulsification surgery for cataract. Setting: Department of Ophthalmology, Diabetes Center, Tokyo Women's Medical University, Tokyo, Japan. Methods: This prospective study included 104 consecutive patients (104 eyes) with NPDR who had cataract surgery. The concentrations of VEGF and IL-6 in aqueous humor specimens obtained during cataract surgery were measured by enzyme-linked immunosorbent assay. Patients were followed for 6 months to assess the postoperative exacerbation of macular edema. Results: Ninety patients (87%) achieved a visual acuity of 20/40 or better. Exacerbation of macular edema was seen in 30 eyes (29%) after 6 months. Hypertension and the aqueous levels of VEGF, IL-6, and protein were significantly correlated with the exacerbation of macular edema (odds ratio 1.16, 1.33, 1.27, and 1.28, respectively). In contrast, there was no correlation between the exacerbation of macular edema and other systemic factors. Multivariate logistic regression analysis showed that the aqueous VEGF level increase of 100 pg/mL increased the macular edema after phacoemulsification surgery (odds ratio 1.53). Conclusions: A high VEGF level in the aqueous humor predicted a significant risk for the postoperative exacerbation of macular edema. A model was developed to predict the risk exacerbation. © 2002 ASCRS and ESCRS.","author":[{"dropping-particle":"","family":"Funatsu","given":"Hideharu","non-dropping-particle":"","parse-names":false,"suffix":""},{"dropping-particle":"","family":"Yamashita","given":"Hidetoshi","non-dropping-particle":"","parse-names":false,"suffix":""},{"dropping-particle":"","family":"Noma","given":"Hidetaka","non-dropping-particle":"","parse-names":false,"suffix":""},{"dropping-particle":"","family":"Shimizu","given":"Erika","non-dropping-particle":"","parse-names":false,"suffix":""},{"dropping-particle":"","family":"Mimura","given":"Tatsuya","non-dropping-particle":"","parse-names":false,"suffix":""},{"dropping-particle":"","family":"Hori","given":"Sadao","non-dropping-particle":"","parse-names":false,"suffix":""}],"container-title":"Journal of Cataract and Refractive Surgery","id":"ITEM-1","issue":"8","issued":{"date-parts":[["2002"]]},"page":"1355-1363","publisher":"J Cataract Refract Surg","title":"Prediction of macular edema exacerbation after phacoemulsification in patients with nonproliferative diabetic retinopathy","type":"article-journal","volume":"28"},"uris":["http://www.mendeley.com/documents/?uuid=6267384e-95c1-3166-b433-825b2035b396"]},{"id":"ITEM-2","itemData":{"DOI":"10.1136/bjo.2005.087403","ISSN":"00071161","PMID":"16540489","abstract":"Background: Diabetic cataract extraction can be frequently complicated by macular oedema, progression of retinopathy, or development of iris neovascularisation. The pathogenesis of these complications may be the result of changes in the concentration of angiogenic and anti-angiogenic cytokines in the immediate postoperative period. The study aims to prospectively analyse this. Methods: Uneventful phacoemulsification with intraocular lens implant was performed in seven eyes of six patients with diabetic retinopathy ranging from severe non-proliferative to quiescent proliferative. Patients were reviewed 1 day, 1 week, 1 month, and 3 months after surgery with fundus fluorescein angiography (FFA) and aqueous sampling. Each sample was analysed for VEGF, HGF, II-1 β(pg/ml), and PEDF (μ/ml) by sandwich ELISA. Results: Clinically significant macular oedema (CSMO) occurred in one patient although increased macular hyperfluorescence occurred in three patients on FFA at 1 month. VEGF 165 concentration increased 1 day after surgery from a median baseline of 68 pg/ml (range 22-87 pg/ml) to 723 pg/ml (range 336-2071) at day 1. By 1 month it had decreased to 179 (range 66-811 pg/ml). HGF concentrations steadily increased over the month while IL-1 β and PEDF concentrations demonstrated an acute rise on day 1 after surgery and then IL-1β returned to baseline concentrations while PEDF decreased to below baseline. Conclusion: These results confirm altered concentrations of angiogenic and antiangiogenic growth factors after cataract surgery, which may induce subclinical and clinical worsening of diabetic maculopathy.","author":[{"dropping-particle":"","family":"Patel","given":"J. I.","non-dropping-particle":"","parse-names":false,"suffix":""},{"dropping-particle":"","family":"Hykin","given":"P. G.","non-dropping-particle":"","parse-names":false,"suffix":""},{"dropping-particle":"","family":"Cree","given":"I. A.","non-dropping-particle":"","parse-names":false,"suffix":""}],"container-title":"British Journal of Ophthalmology","id":"ITEM-2","issue":"6","issued":{"date-parts":[["2006"]]},"page":"697-701","title":"Diabetic cataract removal: Postoperative progression of maculopathy-growth factor and clinical analysis","type":"article-journal","volume":"90"},"uris":["http://www.mendeley.com/documents/?uuid=2180119a-fc5c-4275-bd75-9f561c6bb9c2"]}],"mendeley":{"formattedCitation":"&lt;sup&gt;3,38&lt;/sup&gt;","plainTextFormattedCitation":"3,38","previouslyFormattedCitation":"&lt;sup&gt;3,38&lt;/sup&gt;"},"properties":{"noteIndex":0},"schema":"https://github.com/citation-style-language/schema/raw/master/csl-citation.json"}</w:instrText>
      </w:r>
      <w:r w:rsidR="001A7DE5">
        <w:rPr>
          <w:rFonts w:ascii="Times New Roman" w:hAnsi="Times New Roman" w:cs="Times New Roman"/>
          <w:sz w:val="28"/>
          <w:lang w:val="en-US"/>
        </w:rPr>
        <w:fldChar w:fldCharType="separate"/>
      </w:r>
      <w:r w:rsidR="0072497A" w:rsidRPr="0072497A">
        <w:rPr>
          <w:rFonts w:ascii="Times New Roman" w:hAnsi="Times New Roman" w:cs="Times New Roman"/>
          <w:noProof/>
          <w:sz w:val="28"/>
          <w:vertAlign w:val="superscript"/>
          <w:lang w:val="en-US"/>
        </w:rPr>
        <w:t>3,38</w:t>
      </w:r>
      <w:r w:rsidR="001A7DE5">
        <w:rPr>
          <w:rFonts w:ascii="Times New Roman" w:hAnsi="Times New Roman" w:cs="Times New Roman"/>
          <w:sz w:val="28"/>
          <w:lang w:val="en-US"/>
        </w:rPr>
        <w:fldChar w:fldCharType="end"/>
      </w:r>
      <w:r w:rsidR="007B76FA">
        <w:rPr>
          <w:rFonts w:ascii="Times New Roman" w:hAnsi="Times New Roman" w:cs="Times New Roman"/>
          <w:sz w:val="28"/>
          <w:lang w:val="en-US"/>
        </w:rPr>
        <w:t xml:space="preserve"> Ocular VEGF levels have been reported to peak postoperatively on day one, settling down to normal levels at 1 month.</w:t>
      </w:r>
      <w:r w:rsidR="001A7DE5">
        <w:rPr>
          <w:rFonts w:ascii="Times New Roman" w:hAnsi="Times New Roman" w:cs="Times New Roman"/>
          <w:sz w:val="28"/>
          <w:lang w:val="en-US"/>
        </w:rPr>
        <w:fldChar w:fldCharType="begin" w:fldLock="1"/>
      </w:r>
      <w:r w:rsidR="001A7DE5">
        <w:rPr>
          <w:rFonts w:ascii="Times New Roman" w:hAnsi="Times New Roman" w:cs="Times New Roman"/>
          <w:sz w:val="28"/>
          <w:lang w:val="en-US"/>
        </w:rPr>
        <w:instrText>ADDIN CSL_CITATION {"citationItems":[{"id":"ITEM-1","itemData":{"DOI":"10.1136/bjo.2005.087403","ISSN":"00071161","PMID":"16540489","abstract":"Background: Diabetic cataract extraction can be frequently complicated by macular oedema, progression of retinopathy, or development of iris neovascularisation. The pathogenesis of these complications may be the result of changes in the concentration of angiogenic and anti-angiogenic cytokines in the immediate postoperative period. The study aims to prospectively analyse this. Methods: Uneventful phacoemulsification with intraocular lens implant was performed in seven eyes of six patients with diabetic retinopathy ranging from severe non-proliferative to quiescent proliferative. Patients were reviewed 1 day, 1 week, 1 month, and 3 months after surgery with fundus fluorescein angiography (FFA) and aqueous sampling. Each sample was analysed for VEGF, HGF, II-1 β(pg/ml), and PEDF (μ/ml) by sandwich ELISA. Results: Clinically significant macular oedema (CSMO) occurred in one patient although increased macular hyperfluorescence occurred in three patients on FFA at 1 month. VEGF 165 concentration increased 1 day after surgery from a median baseline of 68 pg/ml (range 22-87 pg/ml) to 723 pg/ml (range 336-2071) at day 1. By 1 month it had decreased to 179 (range 66-811 pg/ml). HGF concentrations steadily increased over the month while IL-1 β and PEDF concentrations demonstrated an acute rise on day 1 after surgery and then IL-1β returned to baseline concentrations while PEDF decreased to below baseline. Conclusion: These results confirm altered concentrations of angiogenic and antiangiogenic growth factors after cataract surgery, which may induce subclinical and clinical worsening of diabetic maculopathy.","author":[{"dropping-particle":"","family":"Patel","given":"J. I.","non-dropping-particle":"","parse-names":false,"suffix":""},{"dropping-particle":"","family":"Hykin","given":"P. G.","non-dropping-particle":"","parse-names":false,"suffix":""},{"dropping-particle":"","family":"Cree","given":"I. A.","non-dropping-particle":"","parse-names":false,"suffix":""}],"container-title":"British Journal of Ophthalmology","id":"ITEM-1","issue":"6","issued":{"date-parts":[["2006"]]},"page":"697-701","title":"Diabetic cataract removal: Postoperative progression of maculopathy-growth factor and clinical analysis","type":"article-journal","volume":"90"},"uris":["http://www.mendeley.com/documents/?uuid=2180119a-fc5c-4275-bd75-9f561c6bb9c2"]}],"mendeley":{"formattedCitation":"&lt;sup&gt;3&lt;/sup&gt;","plainTextFormattedCitation":"3","previouslyFormattedCitation":"&lt;sup&gt;3&lt;/sup&gt;"},"properties":{"noteIndex":0},"schema":"https://github.com/citation-style-language/schema/raw/master/csl-citation.json"}</w:instrText>
      </w:r>
      <w:r w:rsidR="001A7DE5">
        <w:rPr>
          <w:rFonts w:ascii="Times New Roman" w:hAnsi="Times New Roman" w:cs="Times New Roman"/>
          <w:sz w:val="28"/>
          <w:lang w:val="en-US"/>
        </w:rPr>
        <w:fldChar w:fldCharType="separate"/>
      </w:r>
      <w:r w:rsidR="001A7DE5" w:rsidRPr="001A7DE5">
        <w:rPr>
          <w:rFonts w:ascii="Times New Roman" w:hAnsi="Times New Roman" w:cs="Times New Roman"/>
          <w:noProof/>
          <w:sz w:val="28"/>
          <w:vertAlign w:val="superscript"/>
          <w:lang w:val="en-US"/>
        </w:rPr>
        <w:t>3</w:t>
      </w:r>
      <w:r w:rsidR="001A7DE5">
        <w:rPr>
          <w:rFonts w:ascii="Times New Roman" w:hAnsi="Times New Roman" w:cs="Times New Roman"/>
          <w:sz w:val="28"/>
          <w:lang w:val="en-US"/>
        </w:rPr>
        <w:fldChar w:fldCharType="end"/>
      </w:r>
      <w:r w:rsidR="007B76FA">
        <w:rPr>
          <w:rFonts w:ascii="Times New Roman" w:hAnsi="Times New Roman" w:cs="Times New Roman"/>
          <w:sz w:val="28"/>
          <w:lang w:val="en-US"/>
        </w:rPr>
        <w:t xml:space="preserve"> This timing would make reasonable a combined administration of intravitreal anti-VEGF with cataract surgery.</w:t>
      </w:r>
      <w:r w:rsidR="001A7DE5">
        <w:rPr>
          <w:rFonts w:ascii="Times New Roman" w:hAnsi="Times New Roman" w:cs="Times New Roman"/>
          <w:sz w:val="28"/>
          <w:lang w:val="en-US"/>
        </w:rPr>
        <w:fldChar w:fldCharType="begin" w:fldLock="1"/>
      </w:r>
      <w:r w:rsidR="000205B8">
        <w:rPr>
          <w:rFonts w:ascii="Times New Roman" w:hAnsi="Times New Roman" w:cs="Times New Roman"/>
          <w:sz w:val="28"/>
          <w:lang w:val="en-US"/>
        </w:rPr>
        <w:instrText>ADDIN CSL_CITATION {"citationItems":[{"id":"ITEM-1","itemData":{"DOI":"10.1097/IAE.0000000000002221","ISSN":"15392864","PMID":"29975344","abstract":"Purpose:To evaluate the clinical effectiveness of intravitreal bevacizumab (IVB) injection combined with cataract surgery in the treatment of patients with cataract and coexisting diabetic retinopathy (DR).Methods:Pertinent comparative studies were identified through systemic searches of PubMed, EMBASE, and the Cochrane Controlled Trials Register up to March 1, 2016. Outcome measures included corrected distance vision acuity, central macular thickness, and progression of DR and maculopathy. A meta-Analysis was performed using RevMan (Cochrane Collaboration, Oxford, United Kingdom).Results:Six studies describing a total of 283 eyes were identified. The meta-Analysis results showed that corrected distance vision acuity measured at 1 month and 3 months after cataract surgery was significantly better in the IVB groups than in the control groups (P &lt; 0.00001 and P = 0.01), whereas the corrected distance vision acuity at 6 months did not vary significantly between the 2 groups (P = 0.24). Similarly, the central macular thickness at 1, 3, and 6 months after surgery was significantly thinner in the IVB groups than in the control groups (P = 0.01, P = 0.0004, and P = 0.01, respectively). At 6 months, the progression of postoperative DR and maculopathy occurred more frequently in the control group than in the IVB group (P = 0.0001 and P &lt; 0.0001, respectively).Conclusion:Our meta-Analysis indicates that cataract surgery combined with IVB seems to be an effective treatment in patients with coexisting DR in the short term (up to 6 months). More randomized, prospective, and large-sample-sized trials are needed to evaluate the long-Term effects of IVB at the time of cataract surgery in patients with DR.","author":[{"dropping-particle":"","family":"Feng","given":"Yifan","non-dropping-particle":"","parse-names":false,"suffix":""},{"dropping-particle":"","family":"Zhu","given":"Senmiao","non-dropping-particle":"","parse-names":false,"suffix":""},{"dropping-particle":"","family":"Skiadaresi","given":"Eirini","non-dropping-particle":"","parse-names":false,"suffix":""},{"dropping-particle":"","family":"McAlinden","given":"Colm","non-dropping-particle":"","parse-names":false,"suffix":""},{"dropping-particle":"","family":"Tu","given":"Ruixue","non-dropping-particle":"","parse-names":false,"suffix":""},{"dropping-particle":"","family":"Gao","given":"Rongrong","non-dropping-particle":"","parse-names":false,"suffix":""},{"dropping-particle":"","family":"Stephens","given":"Jeffrey W.","non-dropping-particle":"","parse-names":false,"suffix":""},{"dropping-particle":"","family":"Wang","given":"Qinmei","non-dropping-particle":"","parse-names":false,"suffix":""},{"dropping-particle":"","family":"Huang","given":"Jinhai","non-dropping-particle":"","parse-names":false,"suffix":""}],"container-title":"Retina","id":"ITEM-1","issue":"9","issued":{"date-parts":[["2019"]]},"page":"1720-1731","title":"Phacoemulsification cataract surgery with prophylactic intravitreal bevacizumab for patients with coexisting diabetic retinopathy: A meta-Analysis","type":"article-journal","volume":"39"},"uris":["http://www.mendeley.com/documents/?uuid=84754a6f-571a-411a-8da2-23e536ed959c"]}],"mendeley":{"formattedCitation":"&lt;sup&gt;11&lt;/sup&gt;","plainTextFormattedCitation":"11","previouslyFormattedCitation":"&lt;sup&gt;11&lt;/sup&gt;"},"properties":{"noteIndex":0},"schema":"https://github.com/citation-style-language/schema/raw/master/csl-citation.json"}</w:instrText>
      </w:r>
      <w:r w:rsidR="001A7DE5">
        <w:rPr>
          <w:rFonts w:ascii="Times New Roman" w:hAnsi="Times New Roman" w:cs="Times New Roman"/>
          <w:sz w:val="28"/>
          <w:lang w:val="en-US"/>
        </w:rPr>
        <w:fldChar w:fldCharType="separate"/>
      </w:r>
      <w:r w:rsidR="001A7DE5" w:rsidRPr="001A7DE5">
        <w:rPr>
          <w:rFonts w:ascii="Times New Roman" w:hAnsi="Times New Roman" w:cs="Times New Roman"/>
          <w:noProof/>
          <w:sz w:val="28"/>
          <w:vertAlign w:val="superscript"/>
          <w:lang w:val="en-US"/>
        </w:rPr>
        <w:t>11</w:t>
      </w:r>
      <w:r w:rsidR="001A7DE5">
        <w:rPr>
          <w:rFonts w:ascii="Times New Roman" w:hAnsi="Times New Roman" w:cs="Times New Roman"/>
          <w:sz w:val="28"/>
          <w:lang w:val="en-US"/>
        </w:rPr>
        <w:fldChar w:fldCharType="end"/>
      </w:r>
      <w:r w:rsidR="00166E64">
        <w:rPr>
          <w:rFonts w:ascii="Times New Roman" w:hAnsi="Times New Roman" w:cs="Times New Roman"/>
          <w:sz w:val="28"/>
          <w:lang w:val="en-US"/>
        </w:rPr>
        <w:t xml:space="preserve"> </w:t>
      </w:r>
    </w:p>
    <w:p w14:paraId="556DB3B4" w14:textId="781B3BE6" w:rsidR="00A54739" w:rsidRDefault="00E465BC" w:rsidP="0042285F">
      <w:pPr>
        <w:rPr>
          <w:rFonts w:ascii="Times New Roman" w:hAnsi="Times New Roman" w:cs="Times New Roman"/>
          <w:sz w:val="28"/>
          <w:lang w:val="en-US"/>
        </w:rPr>
      </w:pPr>
      <w:r>
        <w:rPr>
          <w:rFonts w:ascii="Times New Roman" w:hAnsi="Times New Roman" w:cs="Times New Roman"/>
          <w:sz w:val="28"/>
          <w:lang w:val="en-US"/>
        </w:rPr>
        <w:t>More recently, DEX has been combined with cataract surgery in patients with DME.</w:t>
      </w:r>
      <w:r w:rsidR="00553307">
        <w:rPr>
          <w:rFonts w:ascii="Times New Roman" w:hAnsi="Times New Roman" w:cs="Times New Roman"/>
          <w:sz w:val="28"/>
          <w:lang w:val="en-US"/>
        </w:rPr>
        <w:fldChar w:fldCharType="begin" w:fldLock="1"/>
      </w:r>
      <w:r w:rsidR="008B1999">
        <w:rPr>
          <w:rFonts w:ascii="Times New Roman" w:hAnsi="Times New Roman" w:cs="Times New Roman"/>
          <w:sz w:val="28"/>
          <w:lang w:val="en-US"/>
        </w:rPr>
        <w:instrText>ADDIN CSL_CITATION {"citationItems":[{"id":"ITEM-1","itemData":{"DOI":"10.1111/aos.14516","ISSN":"17553768","PMID":"32588978","abstract":"Purpose: To report clinical outcomes of two different timings of intravitreal dexamethasone (DEX) implant administration for prevention of diabetic macular oedema (DME) worsening following cataract surgery. Methods: This multicentre, retrospective study included patients with DME who received an intravitreal DEX implant 1 month before cataract surgery, ‘precataract DEX’ group, or at the time of cataract surgery, ‘concomitant treatments’ group. Inclusion criteria were a follow-up ≥3 months and ophthalmological examination with optical coherence tomography (OCT) imaging at baseline (cataract surgery) and throughout follow-up. Anatomical improvement was considered to be a decrease in OCT central subfield (CSF) thickness ≥20% compared to baseline. The primary outcomes were anatomical and functional results at 3 months. Results: Two hundred twenty-one patients were included: 136 in the ‘precataract DEX’ group and 85 in the ‘concomitant treatments’ group. At 3 months, a reduction of CSF thickness ≥ 20% was found in 7.3% of eyes in the ‘precataract DEX group’ and in 83.7% of eyes in the ‘concomitant treatments’ group (p &lt; 0.001), with mean CSF thickness lower in the latter group (371 ± 52 µm versus 325 ± 57 µm, p &lt; 0.001). At 3 months, mean best-corrected visual acuity had improved from baseline in both groups (p &lt; 0.001), with no difference between groups (p = 0. 20). No serious systemic adverse events were reported. Conclusion: Both approaches prevented a worsening of DME, showing a comparable visual outcome. Dexamethasone (DEX) implant given at the same time as cataract surgery provided a better anatomical outcome.","author":[{"dropping-particle":"","family":"Fallico","given":"Matteo","non-dropping-particle":"","parse-names":false,"suffix":""},{"dropping-particle":"","family":"Avitabile","given":"Teresio","non-dropping-particle":"","parse-names":false,"suffix":""},{"dropping-particle":"","family":"Castellino","given":"Niccolò","non-dropping-particle":"","parse-names":false,"suffix":""},{"dropping-particle":"","family":"Longo","given":"Antonio","non-dropping-particle":"","parse-names":false,"suffix":""},{"dropping-particle":"","family":"Russo","given":"Andrea","non-dropping-particle":"","parse-names":false,"suffix":""},{"dropping-particle":"","family":"Bonfiglio","given":"Vincenza","non-dropping-particle":"","parse-names":false,"suffix":""},{"dropping-particle":"","family":"Parisi","given":"Francesca","non-dropping-particle":"","parse-names":false,"suffix":""},{"dropping-particle":"","family":"Furino","given":"Claudio","non-dropping-particle":"","parse-names":false,"suffix":""},{"dropping-particle":"","family":"Panozzo","given":"Giacomo","non-dropping-particle":"","parse-names":false,"suffix":""},{"dropping-particle":"","family":"Scorcia","given":"Vincenzo","non-dropping-particle":"","parse-names":false,"suffix":""},{"dropping-particle":"","family":"Carnevali","given":"Adriano","non-dropping-particle":"","parse-names":false,"suffix":""},{"dropping-particle":"","family":"Bandello","given":"Francesco","non-dropping-particle":"","parse-names":false,"suffix":""},{"dropping-particle":"","family":"Parodi","given":"Maurizio Battaglia","non-dropping-particle":"","parse-names":false,"suffix":""},{"dropping-particle":"","family":"Cennamo","given":"Gilda","non-dropping-particle":"","parse-names":false,"suffix":""},{"dropping-particle":"","family":"Cillino","given":"Salvatore","non-dropping-particle":"","parse-names":false,"suffix":""},{"dropping-particle":"","family":"Vadalà","given":"Maria","non-dropping-particle":"","parse-names":false,"suffix":""},{"dropping-particle":"","family":"Sunseri Trapani","given":"Valentina","non-dropping-particle":"","parse-names":false,"suffix":""},{"dropping-particle":"","family":"Cagini","given":"Carlo","non-dropping-particle":"","parse-names":false,"suffix":""},{"dropping-particle":"","family":"Fiore","given":"Tito","non-dropping-particle":"","parse-names":false,"suffix":""},{"dropping-particle":"","family":"Lupidi","given":"Marco","non-dropping-particle":"","parse-names":false,"suffix":""},{"dropping-particle":"","family":"Parravano","given":"Mariacristina","non-dropping-particle":"","parse-names":false,"suffix":""},{"dropping-particle":"","family":"Varano","given":"Monica","non-dropping-particle":"","parse-names":false,"suffix":""},{"dropping-particle":"","family":"Giorno","given":"Paola","non-dropping-particle":"","parse-names":false,"suffix":""},{"dropping-particle":"","family":"Boscia","given":"Francesco","non-dropping-particle":"","parse-names":false,"suffix":""},{"dropping-particle":"","family":"Giancipoli","given":"Ermete","non-dropping-particle":"","parse-names":false,"suffix":""},{"dropping-particle":"","family":"Eandi","given":"Chiara","non-dropping-particle":"","parse-names":false,"suffix":""},{"dropping-particle":"","family":"Mer","given":"Yannick","non-dropping-particle":"Le","parse-names":false,"suffix":""},{"dropping-particle":"","family":"Reibaldi","given":"Michele","non-dropping-particle":"","parse-names":false,"suffix":""}],"container-title":"Acta Ophthalmologica","id":"ITEM-1","issued":{"date-parts":[["2020"]]},"title":"Intravitreal dexamethasone implant one month before versus concomitant with cataract surgery in patients with diabetic macular oedema: the dexcat study","type":"article-journal"},"uris":["http://www.mendeley.com/documents/?uuid=c069e7d6-6169-404c-ac5e-016c85171b21"]},{"id":"ITEM-2","itemData":{"DOI":"10.1155/2017/4896036","ISSN":"20900058","abstract":"Purpose. To investigate the effectiveness and safety of combined phacoemulsification and dexamethasone intravitreal implant in patients with cataract and diabetic macular edema. Methods. In this two-center, retrospective, single-group study, the charts of 16 consecutive patients who underwent combined phacoemulsification and intravitreal dexamethasone implant were retrospectively reviewed. These 16 patients, 7 men and 9 women, were observed at least 3 months of follow-up. Primary outcome was the change of the central retinal thickness (CRT); secondary outcome was the change of best-corrected visual acuity (BCVA). Any ocular complications were recorded. Results. Mean CRT decreased significantly from 486 ± 152.4 μm at baseline to 365.5 ± 91 μm at 30 days (p=.005), to 326 ± 80 μm at 60 days (p=.0004), and to 362 ± 134 μm at 90 days (p=.001). Mean BCVA was 20/105 (logMAR, 0.72 ± 0.34) at baseline and improved significantly (p≤.007) at all postsurgery time points. One case of ocular hypertension was observed and successfully managed with topical therapy. No endophthalmitis or other ocular complications were observed. Conclusion. Intravitreal slow-release dexamethasone implant combined with cataract surgery may be an effective approach on morphologic and functional outcomes for patients with cataract and diabetic macular edema for at least three months after surgery.","author":[{"dropping-particle":"","family":"Furino","given":"Claudio","non-dropping-particle":"","parse-names":false,"suffix":""},{"dropping-particle":"","family":"Boscia","given":"Francesco","non-dropping-particle":"","parse-names":false,"suffix":""},{"dropping-particle":"","family":"Niro","given":"Alfredo","non-dropping-particle":"","parse-names":false,"suffix":""},{"dropping-particle":"","family":"Giancipoli","given":"Ermete","non-dropping-particle":"","parse-names":false,"suffix":""},{"dropping-particle":"","family":"Grassi","given":"Maria Oliva","non-dropping-particle":"","parse-names":false,"suffix":""},{"dropping-particle":"","family":"D'Amico Ricci","given":"Giuseppe","non-dropping-particle":"","parse-names":false,"suffix":""},{"dropping-particle":"","family":"Blasetti","given":"Francesco","non-dropping-particle":"","parse-names":false,"suffix":""},{"dropping-particle":"","family":"Reibaldi","given":"Michele","non-dropping-particle":"","parse-names":false,"suffix":""},{"dropping-particle":"","family":"Alessio","given":"Giovanni","non-dropping-particle":"","parse-names":false,"suffix":""}],"container-title":"Journal of Ophthalmology","id":"ITEM-2","issued":{"date-parts":[["2017"]]},"publisher":"Hindawi Limited","title":"Combined Phacoemulsification and Intravitreal Dexamethasone Implant (Ozurdex®) in Diabetic Patients with Coexisting Cataract and Diabetic Macular Edema","type":"article-journal","volume":"2017"},"uris":["http://www.mendeley.com/documents/?uuid=39ec0ea5-aa65-396a-8fd6-d3e38351a337"]},{"id":"ITEM-3","itemData":{"DOI":"10.5301/ejo.5000920","ISSN":"11206721","PMID":"28009415","abstract":"Purpose: To determine the potential role of intraoperative dexamethasone intravitreal implant (DEX-I) in reducing diabetic macular edema (DME) worsening after phacoemulsification. Methods: This was a prospective study on 19 eyes of 19 patients with type 2 diabetes mellitus with DME and cataract. Mean preoperative Early Treatment Diabetic Retinopathy Study visual acuity (VA) was 16.7 letters. Mean foveal thickness (FT) was 451 μm. The DME was naive in 11 eyes and refractory in 8 eyes. All eyes underwent a standard phacoemulsification and intraocular lens implantation; DEX-I was injected at the end of surgery. Followup was performed at 1 week and then monthly until DME recurrence (up to 8 months). Results: At 1 week, mean VA improved by 15 letters (range 0-29 letters) and mean FT decreased by 147 μm (range 69-236 μm). Improvement consolidated at month 1, with a mean VA improvement of 18 letters (range 3-32 letters) and a mean improvement in FT of 193 μm (range 76-304 μm), remaining stable at month 2 after surgery in all eyes. The DME recurred in 1 eye at month 3, in 14 eyes (73.8%) between months 4 and 5, and after month 6 in 4 eyes (21%). Refractory DMEs demonstrated the same benefit but recurred earlier than naive ones (4 months versus 5.8 months, p&lt;0.01). Conclusions: Intraoperative DEX-I prevents DME worsening after phacoemulsification. Its positive effects last for at least 3 months.","author":[{"dropping-particle":"","family":"Panozzo","given":"Giacomo A.","non-dropping-particle":"","parse-names":false,"suffix":""},{"dropping-particle":"","family":"Gusson","given":"Elena","non-dropping-particle":"","parse-names":false,"suffix":""},{"dropping-particle":"","family":"Panozzo","given":"Giorgio","non-dropping-particle":"","parse-names":false,"suffix":""},{"dropping-particle":"","family":"Dalla Mura","given":"Giulia","non-dropping-particle":"","parse-names":false,"suffix":""}],"container-title":"European Journal of Ophthalmology","id":"ITEM-3","issue":"4","issued":{"date-parts":[["2017"]]},"page":"433-437","title":"Dexamethasone intravitreal implant at the time of cataract surgery in eyes with diabetic macular edema","type":"article-journal","volume":"27"},"uris":["http://www.mendeley.com/documents/?uuid=aee1ac55-aa79-4b36-9175-2c3a9cc1ae2c"]},{"id":"ITEM-4","itemData":{"DOI":"10.1007/s00592-020-01509-5","ISBN":"0123456789","ISSN":"14325233","PMID":"32367246","abstract":"Aims: To compare the long-term functional and anatomical outcomes of cataract surgery with combined versus 1-month deferred intravitreal dexamethasone implant (DEX) in eyes with pre-existing diabetic macular edema (DME). Methods: Best-corrected visual acuity (BCVA) and central retinal thickness (CRT) were retrospectively evaluated in both groups before treatments, then 1, 4, 12 and 24 months after DEX. Results: Forty eyes were analyzed, 20 in each group. BCVA disclosed comparable trends, increasing from similar starting values (p = 0.9913) to akin scores 1 month after DEX (p = 0.4229). After 4 months, it similarly reduced without significant variations within each group throughout the whole observation period. CRT was similar at the time of surgery (p = 0.6134) and was reduced by DEX injection in both samples, with a superior beneficial effect in the combined group after 1 month (p = 0.0010). At 4 months, CRT further elevated and remained overall stable in the long term without differences. By 12 months, 19 (95%) eyes received further injections: 1 (5%) fluocinolone, 3 (15%) received other DEX and fluocinolone, 13 (65%) ≥ 1 DEX only and 2 (10%) anti-VEGFs. During the second year, 6 additional eyes (from the 13 receiving DEX) switched to fluocinolone, reaching a total of 10 (50%). Similar results were observed in the deferred group. Conclusions: DEX implant performed at the time of surgery achieved the same long-term functional and anatomical outcomes compared to a 1-month injection deferral in treating eyes with pre-existing DME that should undergo cataract extraction.","author":[{"dropping-particle":"","family":"Corbelli","given":"Eleonora","non-dropping-particle":"","parse-names":false,"suffix":""},{"dropping-particle":"","family":"Fasce","given":"Francesco","non-dropping-particle":"","parse-names":false,"suffix":""},{"dropping-particle":"","family":"Iuliano","given":"Lorenzo","non-dropping-particle":"","parse-names":false,"suffix":""},{"dropping-particle":"","family":"Sacconi","given":"Riccardo","non-dropping-particle":"","parse-names":false,"suffix":""},{"dropping-particle":"","family":"Lattanzio","given":"Rosangela","non-dropping-particle":"","parse-names":false,"suffix":""},{"dropping-particle":"","family":"Bandello","given":"Francesco","non-dropping-particle":"","parse-names":false,"suffix":""},{"dropping-particle":"","family":"Querques","given":"Giuseppe","non-dropping-particle":"","parse-names":false,"suffix":""}],"container-title":"Acta Diabetologica","id":"ITEM-4","issue":"10","issued":{"date-parts":[["2020"]]},"page":"1193-1201","publisher":"Springer Milan","title":"Cataract surgery with combined versus deferred intravitreal dexamethasone implant for diabetic macular edema: long-term outcomes from a real-world setting","type":"article-journal","volume":"57"},"uris":["http://www.mendeley.com/documents/?uuid=7d927ab3-7c96-4f20-9f0a-6955e00dc0b4"]},{"id":"ITEM-5","itemData":{"DOI":"10.1007/s12325-020-01506-8","ISSN":"18658652","PMID":"32970316","abstract":"Introduction: Cataract surgery can be associated with vision-threatening complications in patients with diabetes. This study aimed to assess the functional and anatomic outcomes of the intravitreal dexamethasone (DEX) implant, administered at the time as cataract surgery, in patients with diabetic retinopathy and diabetic macular edema (DME). Methods: This was a retrospective, observational, and single-center study. The primary endpoint was the mean change in central macular thickness (CMT) from baseline to month 1. Secondary endpoints included mean change in best corrected visual acuity (BCVA) from baseline to month 1 and 3, mean change in CMT from baseline to month 3, the photopic negative response (PhNR) and the b wave of flash full-field electroretinogram from baseline to month 1, and the incidence of adverse events. Results: Twenty-four eyes of 21 patients were included in the study. The mean (range) age of patients was 69 (63–87) years and 13 (61.9%) were men. Mean (standard deviation) CMT significantly decreased from 447 (134) µm at baseline to 341 (134) µm at month 1 (mean difference − 106 ± 134 µm, 95% CI − 183.9 to − 28.1 µm; p = 0.0087). BCVA significantly improved from 46 (20) ETDRS letters at baseline to 59 (22) ETDRS letters at month 1 (mean difference 13 ± 21 letters, 95% CI 0.8–25.2 letters; p = 0.0375). Regarding electrophysiology, there was a statistically significant reduction in mean PhNR from 5.24 (1.67) µV at baseline to 3.73 (1.19) µV at month 1 (mean difference − 1.51 ± 0.42 µV, 95% CI − 2.4 to − 0.7 µV, p = 0.0008); whereas b wave amplitude did not change (12.69 ± 6.89 µV at baseline versus 12.29 ± 6.30 µV at month 1; p = 0.8347). Four (16.7%) eyes developed ocular hypertension over the course of follow-up, which was successfully controlled with topical hypotensive medication. Conclusion: Perioperative DEX implant significantly improved both anatomic and functional outcomes in patients with DME who underwent cataract surgery.","author":[{"dropping-particle":"","family":"Minnella","given":"Angelo Maria","non-dropping-particle":"","parse-names":false,"suffix":""},{"dropping-particle":"","family":"Maceroni","given":"Martina","non-dropping-particle":"","parse-names":false,"suffix":""},{"dropping-particle":"","family":"Picardi","given":"Stefano Maria","non-dropping-particle":"","parse-names":false,"suffix":""},{"dropping-particle":"","family":"Placidi","given":"Giorgio","non-dropping-particle":"","parse-names":false,"suffix":""},{"dropping-particle":"","family":"Siena","given":"Elisa","non-dropping-particle":"De","parse-names":false,"suffix":""},{"dropping-particle":"","family":"Rizzo","given":"Stanislao","non-dropping-particle":"","parse-names":false,"suffix":""},{"dropping-particle":"","family":"Falsini","given":"Benedetto","non-dropping-particle":"","parse-names":false,"suffix":""}],"container-title":"Advances in Therapy","id":"ITEM-5","issue":"11","issued":{"date-parts":[["2020","11","1"]]},"page":"4675-4684","publisher":"Adis","title":"Combined Intravitreal Dexamethasone Implant and Cataract Surgery in Patients with Diabetic Retinopathy: Effect on Retinal Morphology and Function","type":"article-journal","volume":"37"},"uris":["http://www.mendeley.com/documents/?uuid=82164404-0241-37c9-b0ec-64b129125e24"]},{"id":"ITEM-6","itemData":{"DOI":"10.1177/11206721211004395","ISSN":"17246016","abstract":"Purpose: To assess the feasibility and clinical effectiveness of dexamethasone intravitreal implant 0.7 mg (IDI) administered in diabetic patients to prevent the worsening of macular edema. Methods: Forty eyes of 40 consecutive patients with naïve macular edema secondary to diabetes mellitus who were treated with IDI administered preoperative (Group A: 20 patients) or IDI administered immediately after cataract surgery (Group B: 20 patients). Best-corrected visual acuity (BCVA) and central macular thickness (CMT) changes were evaluated at baseline and at postoperative time points. Results: Follow-up study was 20 weeks. In Group A and B, mean BCVA improved significantly at all post-surgery time points (p &lt; 0.05). In Group A and B, mean CMT decreased significantly at 16 weeks (p = 0.02 and p = 0.004, respectively). At week 20, CMT failed to reach statistical significance in both groups (p = 0.5, group A and p = 0.15, group B). No statistical differences were noted between groups in term of BCVA (with the exception of week 4 for the presence of cataract in Group A), CMT and IOP. Conclusions: The use of intravitreal dexamethasone implant 1 month prior to scheduled cataract extraction or at the time of phacoemulsification appears to be safe and effective for at least 16 weeks after surgery.","author":[{"dropping-particle":"","family":"Barone","given":"Antonio","non-dropping-particle":"","parse-names":false,"suffix":""},{"dropping-particle":"","family":"Russo","given":"Vincenzo","non-dropping-particle":"","parse-names":false,"suffix":""},{"dropping-particle":"","family":"Maggiore","given":"Giulia","non-dropping-particle":"","parse-names":false,"suffix":""},{"dropping-particle":"","family":"Loiodice","given":"Marco Sabino","non-dropping-particle":"","parse-names":false,"suffix":""},{"dropping-particle":"","family":"Stella","given":"Andrea","non-dropping-particle":"","parse-names":false,"suffix":""},{"dropping-particle":"","family":"Bux","given":"Anna Valeria","non-dropping-particle":"","parse-names":false,"suffix":""},{"dropping-particle":"","family":"Iaculli","given":"Cristiana","non-dropping-particle":"","parse-names":false,"suffix":""}],"container-title":"European Journal of Ophthalmology","id":"ITEM-6","issued":{"date-parts":[["2021"]]},"title":"Dexamethasone intravitreal implant in patients with cataract and naïve diabetic macular edema","type":"article-journal"},"uris":["http://www.mendeley.com/documents/?uuid=82f4bfc6-d02a-41d2-9a09-317c5b4ab018"]}],"mendeley":{"formattedCitation":"&lt;sup&gt;9,14–16,23,24&lt;/sup&gt;","plainTextFormattedCitation":"9,14–16,23,24","previouslyFormattedCitation":"&lt;sup&gt;9,14–16,23,24&lt;/sup&gt;"},"properties":{"noteIndex":0},"schema":"https://github.com/citation-style-language/schema/raw/master/csl-citation.json"}</w:instrText>
      </w:r>
      <w:r w:rsidR="00553307">
        <w:rPr>
          <w:rFonts w:ascii="Times New Roman" w:hAnsi="Times New Roman" w:cs="Times New Roman"/>
          <w:sz w:val="28"/>
          <w:lang w:val="en-US"/>
        </w:rPr>
        <w:fldChar w:fldCharType="separate"/>
      </w:r>
      <w:r w:rsidR="00AB2BB4" w:rsidRPr="00AB2BB4">
        <w:rPr>
          <w:rFonts w:ascii="Times New Roman" w:hAnsi="Times New Roman" w:cs="Times New Roman"/>
          <w:noProof/>
          <w:sz w:val="28"/>
          <w:vertAlign w:val="superscript"/>
          <w:lang w:val="en-US"/>
        </w:rPr>
        <w:t>9,14–16,23,24</w:t>
      </w:r>
      <w:r w:rsidR="00553307">
        <w:rPr>
          <w:rFonts w:ascii="Times New Roman" w:hAnsi="Times New Roman" w:cs="Times New Roman"/>
          <w:sz w:val="28"/>
          <w:lang w:val="en-US"/>
        </w:rPr>
        <w:fldChar w:fldCharType="end"/>
      </w:r>
      <w:r w:rsidR="000205B8">
        <w:rPr>
          <w:rFonts w:ascii="Times New Roman" w:hAnsi="Times New Roman" w:cs="Times New Roman"/>
          <w:sz w:val="28"/>
          <w:lang w:val="en-US"/>
        </w:rPr>
        <w:t xml:space="preserve"> </w:t>
      </w:r>
      <w:r w:rsidR="00EA6BA9">
        <w:rPr>
          <w:rFonts w:ascii="Times New Roman" w:hAnsi="Times New Roman" w:cs="Times New Roman"/>
          <w:sz w:val="28"/>
          <w:lang w:val="en-US"/>
        </w:rPr>
        <w:t>Both its long-lasting effect and its anti-inflammatory properties make this implant suitable for combining its use with cataract surgery.</w:t>
      </w:r>
      <w:r w:rsidR="00553307">
        <w:rPr>
          <w:rFonts w:ascii="Times New Roman" w:hAnsi="Times New Roman" w:cs="Times New Roman"/>
          <w:sz w:val="28"/>
          <w:lang w:val="en-US"/>
        </w:rPr>
        <w:fldChar w:fldCharType="begin" w:fldLock="1"/>
      </w:r>
      <w:r w:rsidR="00AB2BB4">
        <w:rPr>
          <w:rFonts w:ascii="Times New Roman" w:hAnsi="Times New Roman" w:cs="Times New Roman"/>
          <w:sz w:val="28"/>
          <w:lang w:val="en-US"/>
        </w:rPr>
        <w:instrText>ADDIN CSL_CITATION {"citationItems":[{"id":"ITEM-1","itemData":{"DOI":"10.2147/DDDT.S138922","ISSN":"11778881","PMID":"28860707","abstract":"Sustained-release intravitreal 0.7 mg dexamethasone (DEX) implant is approved in Europe for the treatment of macular edema related to diabetic retinopathy, branch retinal vein occlusion, central retinal vein occlusion, and non-infectious uveitis. The implant is formulated in a biodegradable copolymer to release the active ingredient within the vitreous chamber for up to 6 months after an intravitreal injection, allowing a prolonged interval of efficacy between injections with a good safety profile. Various other ocular pathologies with inflammatory etio­pathogeneses associated with macular edema have been treated by DEX implant, including neovascular age-related macular degeneration, Irvine–Gass syndrome, vasoproliferative retinal tumors, retinal telangiectasia, Coats’ disease, radiation maculopathy, retinitis pigmentosa, and macular edema secondary to scleral buckling and pars plana vitrectomy. We undertook a review to provide a comprehensive collection of all of the diseases that benefit from the use of the sustained-release DEX implant, alone or in combination with concomitant therapies. A MEDLINE search revealed lack of randomized controlled trials related to these indications. Therefore we included and analyzed all available studies (retrospective and prospective, com­parative and non-comparative, randomized and nonrandomized, single center and multicenter, and case report). There are reports in the literature of the use of DEX implant across a range of macular edema-related pathologies, with their clinical experience supporting the use of DEX implant on a case-by-case basis with the aim of improving patient outcomes in many macular pathologies. As many of the reported macular pathologies are difficult to treat, a new treat­ment option that has a beneficial influence on the clinical course of the disease may be useful in clinical practice.","author":[{"dropping-particle":"","family":"Bonfiglio","given":"Vincenza","non-dropping-particle":"","parse-names":false,"suffix":""},{"dropping-particle":"","family":"Reibaldi","given":"Michele","non-dropping-particle":"","parse-names":false,"suffix":""},{"dropping-particle":"","family":"Fallico","given":"Matteo","non-dropping-particle":"","parse-names":false,"suffix":""},{"dropping-particle":"","family":"Russo","given":"Andrea","non-dropping-particle":"","parse-names":false,"suffix":""},{"dropping-particle":"","family":"Pizzo","given":"Alessandra","non-dropping-particle":"","parse-names":false,"suffix":""},{"dropping-particle":"","family":"Fichera","given":"Stefano","non-dropping-particle":"","parse-names":false,"suffix":""},{"dropping-particle":"","family":"Rapisarda","given":"Carlo","non-dropping-particle":"","parse-names":false,"suffix":""},{"dropping-particle":"","family":"Macchi","given":"Iacopo","non-dropping-particle":"","parse-names":false,"suffix":""},{"dropping-particle":"","family":"Avitabile","given":"Teresio","non-dropping-particle":"","parse-names":false,"suffix":""},{"dropping-particle":"","family":"Longo","given":"Antonio","non-dropping-particle":"","parse-names":false,"suffix":""}],"container-title":"Drug Design, Development and Therapy","id":"ITEM-1","issued":{"date-parts":[["2017"]]},"page":"2359-2372","title":"Widening use of dexamethasone implant for the treatment of macular edema","type":"article-journal","volume":"11"},"uris":["http://www.mendeley.com/documents/?uuid=3907121e-4a88-4f7c-9a3f-2c3ea32d44ca"]},{"id":"ITEM-2","itemData":{"DOI":"10.1111/aos.14516","ISSN":"17553768","PMID":"32588978","abstract":"Purpose: To report clinical outcomes of two different timings of intravitreal dexamethasone (DEX) implant administration for prevention of diabetic macular oedema (DME) worsening following cataract surgery. Methods: This multicentre, retrospective study included patients with DME who received an intravitreal DEX implant 1 month before cataract surgery, ‘precataract DEX’ group, or at the time of cataract surgery, ‘concomitant treatments’ group. Inclusion criteria were a follow-up ≥3 months and ophthalmological examination with optical coherence tomography (OCT) imaging at baseline (cataract surgery) and throughout follow-up. Anatomical improvement was considered to be a decrease in OCT central subfield (CSF) thickness ≥20% compared to baseline. The primary outcomes were anatomical and functional results at 3 months. Results: Two hundred twenty-one patients were included: 136 in the ‘precataract DEX’ group and 85 in the ‘concomitant treatments’ group. At 3 months, a reduction of CSF thickness ≥ 20% was found in 7.3% of eyes in the ‘precataract DEX group’ and in 83.7% of eyes in the ‘concomitant treatments’ group (p &lt; 0.001), with mean CSF thickness lower in the latter group (371 ± 52 µm versus 325 ± 57 µm, p &lt; 0.001). At 3 months, mean best-corrected visual acuity had improved from baseline in both groups (p &lt; 0.001), with no difference between groups (p = 0. 20). No serious systemic adverse events were reported. Conclusion: Both approaches prevented a worsening of DME, showing a comparable visual outcome. Dexamethasone (DEX) implant given at the same time as cataract surgery provided a better anatomical outcome.","author":[{"dropping-particle":"","family":"Fallico","given":"Matteo","non-dropping-particle":"","parse-names":false,"suffix":""},{"dropping-particle":"","family":"Avitabile","given":"Teresio","non-dropping-particle":"","parse-names":false,"suffix":""},{"dropping-particle":"","family":"Castellino","given":"Niccolò","non-dropping-particle":"","parse-names":false,"suffix":""},{"dropping-particle":"","family":"Longo","given":"Antonio","non-dropping-particle":"","parse-names":false,"suffix":""},{"dropping-particle":"","family":"Russo","given":"Andrea","non-dropping-particle":"","parse-names":false,"suffix":""},{"dropping-particle":"","family":"Bonfiglio","given":"Vincenza","non-dropping-particle":"","parse-names":false,"suffix":""},{"dropping-particle":"","family":"Parisi","given":"Francesca","non-dropping-particle":"","parse-names":false,"suffix":""},{"dropping-particle":"","family":"Furino","given":"Claudio","non-dropping-particle":"","parse-names":false,"suffix":""},{"dropping-particle":"","family":"Panozzo","given":"Giacomo","non-dropping-particle":"","parse-names":false,"suffix":""},{"dropping-particle":"","family":"Scorcia","given":"Vincenzo","non-dropping-particle":"","parse-names":false,"suffix":""},{"dropping-particle":"","family":"Carnevali","given":"Adriano","non-dropping-particle":"","parse-names":false,"suffix":""},{"dropping-particle":"","family":"Bandello","given":"Francesco","non-dropping-particle":"","parse-names":false,"suffix":""},{"dropping-particle":"","family":"Parodi","given":"Maurizio Battaglia","non-dropping-particle":"","parse-names":false,"suffix":""},{"dropping-particle":"","family":"Cennamo","given":"Gilda","non-dropping-particle":"","parse-names":false,"suffix":""},{"dropping-particle":"","family":"Cillino","given":"Salvatore","non-dropping-particle":"","parse-names":false,"suffix":""},{"dropping-particle":"","family":"Vadalà","given":"Maria","non-dropping-particle":"","parse-names":false,"suffix":""},{"dropping-particle":"","family":"Sunseri Trapani","given":"Valentina","non-dropping-particle":"","parse-names":false,"suffix":""},{"dropping-particle":"","family":"Cagini","given":"Carlo","non-dropping-particle":"","parse-names":false,"suffix":""},{"dropping-particle":"","family":"Fiore","given":"Tito","non-dropping-particle":"","parse-names":false,"suffix":""},{"dropping-particle":"","family":"Lupidi","given":"Marco","non-dropping-particle":"","parse-names":false,"suffix":""},{"dropping-particle":"","family":"Parravano","given":"Mariacristina","non-dropping-particle":"","parse-names":false,"suffix":""},{"dropping-particle":"","family":"Varano","given":"Monica","non-dropping-particle":"","parse-names":false,"suffix":""},{"dropping-particle":"","family":"Giorno","given":"Paola","non-dropping-particle":"","parse-names":false,"suffix":""},{"dropping-particle":"","family":"Boscia","given":"Francesco","non-dropping-particle":"","parse-names":false,"suffix":""},{"dropping-particle":"","family":"Giancipoli","given":"Ermete","non-dropping-particle":"","parse-names":false,"suffix":""},{"dropping-particle":"","family":"Eandi","given":"Chiara","non-dropping-particle":"","parse-names":false,"suffix":""},{"dropping-particle":"","family":"Mer","given":"Yannick","non-dropping-particle":"Le","parse-names":false,"suffix":""},{"dropping-particle":"","family":"Reibaldi","given":"Michele","non-dropping-particle":"","parse-names":false,"suffix":""}],"container-title":"Acta Ophthalmologica","id":"ITEM-2","issued":{"date-parts":[["2020"]]},"title":"Intravitreal dexamethasone implant one month before versus concomitant with cataract surgery in patients with diabetic macular oedema: the dexcat study","type":"article-journal"},"uris":["http://www.mendeley.com/documents/?uuid=c069e7d6-6169-404c-ac5e-016c85171b21"]}],"mendeley":{"formattedCitation":"&lt;sup&gt;9,39&lt;/sup&gt;","plainTextFormattedCitation":"9,39","previouslyFormattedCitation":"&lt;sup&gt;9,39&lt;/sup&gt;"},"properties":{"noteIndex":0},"schema":"https://github.com/citation-style-language/schema/raw/master/csl-citation.json"}</w:instrText>
      </w:r>
      <w:r w:rsidR="00553307">
        <w:rPr>
          <w:rFonts w:ascii="Times New Roman" w:hAnsi="Times New Roman" w:cs="Times New Roman"/>
          <w:sz w:val="28"/>
          <w:lang w:val="en-US"/>
        </w:rPr>
        <w:fldChar w:fldCharType="separate"/>
      </w:r>
      <w:r w:rsidR="0072497A" w:rsidRPr="0072497A">
        <w:rPr>
          <w:rFonts w:ascii="Times New Roman" w:hAnsi="Times New Roman" w:cs="Times New Roman"/>
          <w:noProof/>
          <w:sz w:val="28"/>
          <w:vertAlign w:val="superscript"/>
          <w:lang w:val="en-US"/>
        </w:rPr>
        <w:t>9,39</w:t>
      </w:r>
      <w:r w:rsidR="00553307">
        <w:rPr>
          <w:rFonts w:ascii="Times New Roman" w:hAnsi="Times New Roman" w:cs="Times New Roman"/>
          <w:sz w:val="28"/>
          <w:lang w:val="en-US"/>
        </w:rPr>
        <w:fldChar w:fldCharType="end"/>
      </w:r>
      <w:r w:rsidR="00EA6BA9">
        <w:rPr>
          <w:rFonts w:ascii="Times New Roman" w:hAnsi="Times New Roman" w:cs="Times New Roman"/>
          <w:sz w:val="28"/>
          <w:lang w:val="en-US"/>
        </w:rPr>
        <w:t xml:space="preserve"> The purpose is to reduce postsurgical inflammation, which represents the trigger for DME worsening.</w:t>
      </w:r>
      <w:r w:rsidR="00553307">
        <w:rPr>
          <w:rFonts w:ascii="Times New Roman" w:hAnsi="Times New Roman" w:cs="Times New Roman"/>
          <w:sz w:val="28"/>
          <w:lang w:val="en-US"/>
        </w:rPr>
        <w:fldChar w:fldCharType="begin" w:fldLock="1"/>
      </w:r>
      <w:r w:rsidR="00553307">
        <w:rPr>
          <w:rFonts w:ascii="Times New Roman" w:hAnsi="Times New Roman" w:cs="Times New Roman"/>
          <w:sz w:val="28"/>
          <w:lang w:val="en-US"/>
        </w:rPr>
        <w:instrText>ADDIN CSL_CITATION {"citationItems":[{"id":"ITEM-1","itemData":{"DOI":"10.1111/aos.14516","ISSN":"17553768","PMID":"32588978","abstract":"Purpose: To report clinical outcomes of two different timings of intravitreal dexamethasone (DEX) implant administration for prevention of diabetic macular oedema (DME) worsening following cataract surgery. Methods: This multicentre, retrospective study included patients with DME who received an intravitreal DEX implant 1 month before cataract surgery, ‘precataract DEX’ group, or at the time of cataract surgery, ‘concomitant treatments’ group. Inclusion criteria were a follow-up ≥3 months and ophthalmological examination with optical coherence tomography (OCT) imaging at baseline (cataract surgery) and throughout follow-up. Anatomical improvement was considered to be a decrease in OCT central subfield (CSF) thickness ≥20% compared to baseline. The primary outcomes were anatomical and functional results at 3 months. Results: Two hundred twenty-one patients were included: 136 in the ‘precataract DEX’ group and 85 in the ‘concomitant treatments’ group. At 3 months, a reduction of CSF thickness ≥ 20% was found in 7.3% of eyes in the ‘precataract DEX group’ and in 83.7% of eyes in the ‘concomitant treatments’ group (p &lt; 0.001), with mean CSF thickness lower in the latter group (371 ± 52 µm versus 325 ± 57 µm, p &lt; 0.001). At 3 months, mean best-corrected visual acuity had improved from baseline in both groups (p &lt; 0.001), with no difference between groups (p = 0. 20). No serious systemic adverse events were reported. Conclusion: Both approaches prevented a worsening of DME, showing a comparable visual outcome. Dexamethasone (DEX) implant given at the same time as cataract surgery provided a better anatomical outcome.","author":[{"dropping-particle":"","family":"Fallico","given":"Matteo","non-dropping-particle":"","parse-names":false,"suffix":""},{"dropping-particle":"","family":"Avitabile","given":"Teresio","non-dropping-particle":"","parse-names":false,"suffix":""},{"dropping-particle":"","family":"Castellino","given":"Niccolò","non-dropping-particle":"","parse-names":false,"suffix":""},{"dropping-particle":"","family":"Longo","given":"Antonio","non-dropping-particle":"","parse-names":false,"suffix":""},{"dropping-particle":"","family":"Russo","given":"Andrea","non-dropping-particle":"","parse-names":false,"suffix":""},{"dropping-particle":"","family":"Bonfiglio","given":"Vincenza","non-dropping-particle":"","parse-names":false,"suffix":""},{"dropping-particle":"","family":"Parisi","given":"Francesca","non-dropping-particle":"","parse-names":false,"suffix":""},{"dropping-particle":"","family":"Furino","given":"Claudio","non-dropping-particle":"","parse-names":false,"suffix":""},{"dropping-particle":"","family":"Panozzo","given":"Giacomo","non-dropping-particle":"","parse-names":false,"suffix":""},{"dropping-particle":"","family":"Scorcia","given":"Vincenzo","non-dropping-particle":"","parse-names":false,"suffix":""},{"dropping-particle":"","family":"Carnevali","given":"Adriano","non-dropping-particle":"","parse-names":false,"suffix":""},{"dropping-particle":"","family":"Bandello","given":"Francesco","non-dropping-particle":"","parse-names":false,"suffix":""},{"dropping-particle":"","family":"Parodi","given":"Maurizio Battaglia","non-dropping-particle":"","parse-names":false,"suffix":""},{"dropping-particle":"","family":"Cennamo","given":"Gilda","non-dropping-particle":"","parse-names":false,"suffix":""},{"dropping-particle":"","family":"Cillino","given":"Salvatore","non-dropping-particle":"","parse-names":false,"suffix":""},{"dropping-particle":"","family":"Vadalà","given":"Maria","non-dropping-particle":"","parse-names":false,"suffix":""},{"dropping-particle":"","family":"Sunseri Trapani","given":"Valentina","non-dropping-particle":"","parse-names":false,"suffix":""},{"dropping-particle":"","family":"Cagini","given":"Carlo","non-dropping-particle":"","parse-names":false,"suffix":""},{"dropping-particle":"","family":"Fiore","given":"Tito","non-dropping-particle":"","parse-names":false,"suffix":""},{"dropping-particle":"","family":"Lupidi","given":"Marco","non-dropping-particle":"","parse-names":false,"suffix":""},{"dropping-particle":"","family":"Parravano","given":"Mariacristina","non-dropping-particle":"","parse-names":false,"suffix":""},{"dropping-particle":"","family":"Varano","given":"Monica","non-dropping-particle":"","parse-names":false,"suffix":""},{"dropping-particle":"","family":"Giorno","given":"Paola","non-dropping-particle":"","parse-names":false,"suffix":""},{"dropping-particle":"","family":"Boscia","given":"Francesco","non-dropping-particle":"","parse-names":false,"suffix":""},{"dropping-particle":"","family":"Giancipoli","given":"Ermete","non-dropping-particle":"","parse-names":false,"suffix":""},{"dropping-particle":"","family":"Eandi","given":"Chiara","non-dropping-particle":"","parse-names":false,"suffix":""},{"dropping-particle":"","family":"Mer","given":"Yannick","non-dropping-particle":"Le","parse-names":false,"suffix":""},{"dropping-particle":"","family":"Reibaldi","given":"Michele","non-dropping-particle":"","parse-names":false,"suffix":""}],"container-title":"Acta Ophthalmologica","id":"ITEM-1","issued":{"date-parts":[["2020"]]},"title":"Intravitreal dexamethasone implant one month before versus concomitant with cataract surgery in patients with diabetic macular oedema: the dexcat study","type":"article-journal"},"uris":["http://www.mendeley.com/documents/?uuid=c069e7d6-6169-404c-ac5e-016c85171b21"]}],"mendeley":{"formattedCitation":"&lt;sup&gt;9&lt;/sup&gt;","plainTextFormattedCitation":"9","previouslyFormattedCitation":"&lt;sup&gt;9&lt;/sup&gt;"},"properties":{"noteIndex":0},"schema":"https://github.com/citation-style-language/schema/raw/master/csl-citation.json"}</w:instrText>
      </w:r>
      <w:r w:rsidR="00553307">
        <w:rPr>
          <w:rFonts w:ascii="Times New Roman" w:hAnsi="Times New Roman" w:cs="Times New Roman"/>
          <w:sz w:val="28"/>
          <w:lang w:val="en-US"/>
        </w:rPr>
        <w:fldChar w:fldCharType="separate"/>
      </w:r>
      <w:r w:rsidR="00553307" w:rsidRPr="00553307">
        <w:rPr>
          <w:rFonts w:ascii="Times New Roman" w:hAnsi="Times New Roman" w:cs="Times New Roman"/>
          <w:noProof/>
          <w:sz w:val="28"/>
          <w:vertAlign w:val="superscript"/>
          <w:lang w:val="en-US"/>
        </w:rPr>
        <w:t>9</w:t>
      </w:r>
      <w:r w:rsidR="00553307">
        <w:rPr>
          <w:rFonts w:ascii="Times New Roman" w:hAnsi="Times New Roman" w:cs="Times New Roman"/>
          <w:sz w:val="28"/>
          <w:lang w:val="en-US"/>
        </w:rPr>
        <w:fldChar w:fldCharType="end"/>
      </w:r>
      <w:r w:rsidR="00A54739">
        <w:rPr>
          <w:rFonts w:ascii="Times New Roman" w:hAnsi="Times New Roman" w:cs="Times New Roman"/>
          <w:sz w:val="28"/>
          <w:lang w:val="en-US"/>
        </w:rPr>
        <w:t xml:space="preserve"> The slow-release formulation of the implant allows</w:t>
      </w:r>
      <w:r w:rsidR="00D21324">
        <w:rPr>
          <w:rFonts w:ascii="Times New Roman" w:hAnsi="Times New Roman" w:cs="Times New Roman"/>
          <w:sz w:val="28"/>
          <w:lang w:val="en-US"/>
        </w:rPr>
        <w:t xml:space="preserve"> it</w:t>
      </w:r>
      <w:r w:rsidR="00A54739">
        <w:rPr>
          <w:rFonts w:ascii="Times New Roman" w:hAnsi="Times New Roman" w:cs="Times New Roman"/>
          <w:sz w:val="28"/>
          <w:lang w:val="en-US"/>
        </w:rPr>
        <w:t xml:space="preserve"> to have its effect for 4 months,</w:t>
      </w:r>
      <w:r w:rsidR="00553307">
        <w:rPr>
          <w:rFonts w:ascii="Times New Roman" w:hAnsi="Times New Roman" w:cs="Times New Roman"/>
          <w:sz w:val="28"/>
          <w:lang w:val="en-US"/>
        </w:rPr>
        <w:fldChar w:fldCharType="begin" w:fldLock="1"/>
      </w:r>
      <w:r w:rsidR="00AB2BB4">
        <w:rPr>
          <w:rFonts w:ascii="Times New Roman" w:hAnsi="Times New Roman" w:cs="Times New Roman"/>
          <w:sz w:val="28"/>
          <w:lang w:val="en-US"/>
        </w:rPr>
        <w:instrText>ADDIN CSL_CITATION {"citationItems":[{"id":"ITEM-1","itemData":{"DOI":"10.2147/DDDT.S138922","ISSN":"11778881","PMID":"28860707","abstract":"Sustained-release intravitreal 0.7 mg dexamethasone (DEX) implant is approved in Europe for the treatment of macular edema related to diabetic retinopathy, branch retinal vein occlusion, central retinal vein occlusion, and non-infectious uveitis. The implant is formulated in a biodegradable copolymer to release the active ingredient within the vitreous chamber for up to 6 months after an intravitreal injection, allowing a prolonged interval of efficacy between injections with a good safety profile. Various other ocular pathologies with inflammatory etio­pathogeneses associated with macular edema have been treated by DEX implant, including neovascular age-related macular degeneration, Irvine–Gass syndrome, vasoproliferative retinal tumors, retinal telangiectasia, Coats’ disease, radiation maculopathy, retinitis pigmentosa, and macular edema secondary to scleral buckling and pars plana vitrectomy. We undertook a review to provide a comprehensive collection of all of the diseases that benefit from the use of the sustained-release DEX implant, alone or in combination with concomitant therapies. A MEDLINE search revealed lack of randomized controlled trials related to these indications. Therefore we included and analyzed all available studies (retrospective and prospective, com­parative and non-comparative, randomized and nonrandomized, single center and multicenter, and case report). There are reports in the literature of the use of DEX implant across a range of macular edema-related pathologies, with their clinical experience supporting the use of DEX implant on a case-by-case basis with the aim of improving patient outcomes in many macular pathologies. As many of the reported macular pathologies are difficult to treat, a new treat­ment option that has a beneficial influence on the clinical course of the disease may be useful in clinical practice.","author":[{"dropping-particle":"","family":"Bonfiglio","given":"Vincenza","non-dropping-particle":"","parse-names":false,"suffix":""},{"dropping-particle":"","family":"Reibaldi","given":"Michele","non-dropping-particle":"","parse-names":false,"suffix":""},{"dropping-particle":"","family":"Fallico","given":"Matteo","non-dropping-particle":"","parse-names":false,"suffix":""},{"dropping-particle":"","family":"Russo","given":"Andrea","non-dropping-particle":"","parse-names":false,"suffix":""},{"dropping-particle":"","family":"Pizzo","given":"Alessandra","non-dropping-particle":"","parse-names":false,"suffix":""},{"dropping-particle":"","family":"Fichera","given":"Stefano","non-dropping-particle":"","parse-names":false,"suffix":""},{"dropping-particle":"","family":"Rapisarda","given":"Carlo","non-dropping-particle":"","parse-names":false,"suffix":""},{"dropping-particle":"","family":"Macchi","given":"Iacopo","non-dropping-particle":"","parse-names":false,"suffix":""},{"dropping-particle":"","family":"Avitabile","given":"Teresio","non-dropping-particle":"","parse-names":false,"suffix":""},{"dropping-particle":"","family":"Longo","given":"Antonio","non-dropping-particle":"","parse-names":false,"suffix":""}],"container-title":"Drug Design, Development and Therapy","id":"ITEM-1","issued":{"date-parts":[["2017"]]},"page":"2359-2372","title":"Widening use of dexamethasone implant for the treatment of macular edema","type":"article-journal","volume":"11"},"uris":["http://www.mendeley.com/documents/?uuid=3907121e-4a88-4f7c-9a3f-2c3ea32d44ca"]}],"mendeley":{"formattedCitation":"&lt;sup&gt;39&lt;/sup&gt;","plainTextFormattedCitation":"39","previouslyFormattedCitation":"&lt;sup&gt;39&lt;/sup&gt;"},"properties":{"noteIndex":0},"schema":"https://github.com/citation-style-language/schema/raw/master/csl-citation.json"}</w:instrText>
      </w:r>
      <w:r w:rsidR="00553307">
        <w:rPr>
          <w:rFonts w:ascii="Times New Roman" w:hAnsi="Times New Roman" w:cs="Times New Roman"/>
          <w:sz w:val="28"/>
          <w:lang w:val="en-US"/>
        </w:rPr>
        <w:fldChar w:fldCharType="separate"/>
      </w:r>
      <w:r w:rsidR="0072497A" w:rsidRPr="0072497A">
        <w:rPr>
          <w:rFonts w:ascii="Times New Roman" w:hAnsi="Times New Roman" w:cs="Times New Roman"/>
          <w:noProof/>
          <w:sz w:val="28"/>
          <w:vertAlign w:val="superscript"/>
          <w:lang w:val="en-US"/>
        </w:rPr>
        <w:t>39</w:t>
      </w:r>
      <w:r w:rsidR="00553307">
        <w:rPr>
          <w:rFonts w:ascii="Times New Roman" w:hAnsi="Times New Roman" w:cs="Times New Roman"/>
          <w:sz w:val="28"/>
          <w:lang w:val="en-US"/>
        </w:rPr>
        <w:fldChar w:fldCharType="end"/>
      </w:r>
      <w:r w:rsidR="00A54739">
        <w:rPr>
          <w:rFonts w:ascii="Times New Roman" w:hAnsi="Times New Roman" w:cs="Times New Roman"/>
          <w:sz w:val="28"/>
          <w:lang w:val="en-US"/>
        </w:rPr>
        <w:t xml:space="preserve"> covering the 12-week postoperative period at risk </w:t>
      </w:r>
      <w:r w:rsidR="00AA6462">
        <w:rPr>
          <w:rFonts w:ascii="Times New Roman" w:hAnsi="Times New Roman" w:cs="Times New Roman"/>
          <w:sz w:val="28"/>
          <w:lang w:val="en-US"/>
        </w:rPr>
        <w:t xml:space="preserve">of </w:t>
      </w:r>
      <w:r w:rsidR="00A54739">
        <w:rPr>
          <w:rFonts w:ascii="Times New Roman" w:hAnsi="Times New Roman" w:cs="Times New Roman"/>
          <w:sz w:val="28"/>
          <w:lang w:val="en-US"/>
        </w:rPr>
        <w:t>DME worsening.</w:t>
      </w:r>
      <w:r w:rsidR="00553307">
        <w:rPr>
          <w:rFonts w:ascii="Times New Roman" w:hAnsi="Times New Roman" w:cs="Times New Roman"/>
          <w:sz w:val="28"/>
          <w:lang w:val="en-US"/>
        </w:rPr>
        <w:fldChar w:fldCharType="begin" w:fldLock="1"/>
      </w:r>
      <w:r w:rsidR="00553307">
        <w:rPr>
          <w:rFonts w:ascii="Times New Roman" w:hAnsi="Times New Roman" w:cs="Times New Roman"/>
          <w:sz w:val="28"/>
          <w:lang w:val="en-US"/>
        </w:rPr>
        <w:instrText>ADDIN CSL_CITATION {"citationItems":[{"id":"ITEM-1","itemData":{"DOI":"10.1111/aos.14516","ISSN":"17553768","PMID":"32588978","abstract":"Purpose: To report clinical outcomes of two different timings of intravitreal dexamethasone (DEX) implant administration for prevention of diabetic macular oedema (DME) worsening following cataract surgery. Methods: This multicentre, retrospective study included patients with DME who received an intravitreal DEX implant 1 month before cataract surgery, ‘precataract DEX’ group, or at the time of cataract surgery, ‘concomitant treatments’ group. Inclusion criteria were a follow-up ≥3 months and ophthalmological examination with optical coherence tomography (OCT) imaging at baseline (cataract surgery) and throughout follow-up. Anatomical improvement was considered to be a decrease in OCT central subfield (CSF) thickness ≥20% compared to baseline. The primary outcomes were anatomical and functional results at 3 months. Results: Two hundred twenty-one patients were included: 136 in the ‘precataract DEX’ group and 85 in the ‘concomitant treatments’ group. At 3 months, a reduction of CSF thickness ≥ 20% was found in 7.3% of eyes in the ‘precataract DEX group’ and in 83.7% of eyes in the ‘concomitant treatments’ group (p &lt; 0.001), with mean CSF thickness lower in the latter group (371 ± 52 µm versus 325 ± 57 µm, p &lt; 0.001). At 3 months, mean best-corrected visual acuity had improved from baseline in both groups (p &lt; 0.001), with no difference between groups (p = 0. 20). No serious systemic adverse events were reported. Conclusion: Both approaches prevented a worsening of DME, showing a comparable visual outcome. Dexamethasone (DEX) implant given at the same time as cataract surgery provided a better anatomical outcome.","author":[{"dropping-particle":"","family":"Fallico","given":"Matteo","non-dropping-particle":"","parse-names":false,"suffix":""},{"dropping-particle":"","family":"Avitabile","given":"Teresio","non-dropping-particle":"","parse-names":false,"suffix":""},{"dropping-particle":"","family":"Castellino","given":"Niccolò","non-dropping-particle":"","parse-names":false,"suffix":""},{"dropping-particle":"","family":"Longo","given":"Antonio","non-dropping-particle":"","parse-names":false,"suffix":""},{"dropping-particle":"","family":"Russo","given":"Andrea","non-dropping-particle":"","parse-names":false,"suffix":""},{"dropping-particle":"","family":"Bonfiglio","given":"Vincenza","non-dropping-particle":"","parse-names":false,"suffix":""},{"dropping-particle":"","family":"Parisi","given":"Francesca","non-dropping-particle":"","parse-names":false,"suffix":""},{"dropping-particle":"","family":"Furino","given":"Claudio","non-dropping-particle":"","parse-names":false,"suffix":""},{"dropping-particle":"","family":"Panozzo","given":"Giacomo","non-dropping-particle":"","parse-names":false,"suffix":""},{"dropping-particle":"","family":"Scorcia","given":"Vincenzo","non-dropping-particle":"","parse-names":false,"suffix":""},{"dropping-particle":"","family":"Carnevali","given":"Adriano","non-dropping-particle":"","parse-names":false,"suffix":""},{"dropping-particle":"","family":"Bandello","given":"Francesco","non-dropping-particle":"","parse-names":false,"suffix":""},{"dropping-particle":"","family":"Parodi","given":"Maurizio Battaglia","non-dropping-particle":"","parse-names":false,"suffix":""},{"dropping-particle":"","family":"Cennamo","given":"Gilda","non-dropping-particle":"","parse-names":false,"suffix":""},{"dropping-particle":"","family":"Cillino","given":"Salvatore","non-dropping-particle":"","parse-names":false,"suffix":""},{"dropping-particle":"","family":"Vadalà","given":"Maria","non-dropping-particle":"","parse-names":false,"suffix":""},{"dropping-particle":"","family":"Sunseri Trapani","given":"Valentina","non-dropping-particle":"","parse-names":false,"suffix":""},{"dropping-particle":"","family":"Cagini","given":"Carlo","non-dropping-particle":"","parse-names":false,"suffix":""},{"dropping-particle":"","family":"Fiore","given":"Tito","non-dropping-particle":"","parse-names":false,"suffix":""},{"dropping-particle":"","family":"Lupidi","given":"Marco","non-dropping-particle":"","parse-names":false,"suffix":""},{"dropping-particle":"","family":"Parravano","given":"Mariacristina","non-dropping-particle":"","parse-names":false,"suffix":""},{"dropping-particle":"","family":"Varano","given":"Monica","non-dropping-particle":"","parse-names":false,"suffix":""},{"dropping-particle":"","family":"Giorno","given":"Paola","non-dropping-particle":"","parse-names":false,"suffix":""},{"dropping-particle":"","family":"Boscia","given":"Francesco","non-dropping-particle":"","parse-names":false,"suffix":""},{"dropping-particle":"","family":"Giancipoli","given":"Ermete","non-dropping-particle":"","parse-names":false,"suffix":""},{"dropping-particle":"","family":"Eandi","given":"Chiara","non-dropping-particle":"","parse-names":false,"suffix":""},{"dropping-particle":"","family":"Mer","given":"Yannick","non-dropping-particle":"Le","parse-names":false,"suffix":""},{"dropping-particle":"","family":"Reibaldi","given":"Michele","non-dropping-particle":"","parse-names":false,"suffix":""}],"container-title":"Acta Ophthalmologica","id":"ITEM-1","issued":{"date-parts":[["2020"]]},"title":"Intravitreal dexamethasone implant one month before versus concomitant with cataract surgery in patients with diabetic macular oedema: the dexcat study","type":"article-journal"},"uris":["http://www.mendeley.com/documents/?uuid=c069e7d6-6169-404c-ac5e-016c85171b21"]}],"mendeley":{"formattedCitation":"&lt;sup&gt;9&lt;/sup&gt;","plainTextFormattedCitation":"9","previouslyFormattedCitation":"&lt;sup&gt;9&lt;/sup&gt;"},"properties":{"noteIndex":0},"schema":"https://github.com/citation-style-language/schema/raw/master/csl-citation.json"}</w:instrText>
      </w:r>
      <w:r w:rsidR="00553307">
        <w:rPr>
          <w:rFonts w:ascii="Times New Roman" w:hAnsi="Times New Roman" w:cs="Times New Roman"/>
          <w:sz w:val="28"/>
          <w:lang w:val="en-US"/>
        </w:rPr>
        <w:fldChar w:fldCharType="separate"/>
      </w:r>
      <w:r w:rsidR="00553307" w:rsidRPr="00553307">
        <w:rPr>
          <w:rFonts w:ascii="Times New Roman" w:hAnsi="Times New Roman" w:cs="Times New Roman"/>
          <w:noProof/>
          <w:sz w:val="28"/>
          <w:vertAlign w:val="superscript"/>
          <w:lang w:val="en-US"/>
        </w:rPr>
        <w:t>9</w:t>
      </w:r>
      <w:r w:rsidR="00553307">
        <w:rPr>
          <w:rFonts w:ascii="Times New Roman" w:hAnsi="Times New Roman" w:cs="Times New Roman"/>
          <w:sz w:val="28"/>
          <w:lang w:val="en-US"/>
        </w:rPr>
        <w:fldChar w:fldCharType="end"/>
      </w:r>
      <w:r w:rsidR="007B1D39">
        <w:rPr>
          <w:rFonts w:ascii="Times New Roman" w:hAnsi="Times New Roman" w:cs="Times New Roman"/>
          <w:sz w:val="28"/>
          <w:lang w:val="en-US"/>
        </w:rPr>
        <w:t xml:space="preserve"> For these characteristics, DEX has been also used in combination with other types of intraocular surgery to prevent macular edema and postoperative inflammation.</w:t>
      </w:r>
      <w:r w:rsidR="00553307">
        <w:rPr>
          <w:rFonts w:ascii="Times New Roman" w:hAnsi="Times New Roman" w:cs="Times New Roman"/>
          <w:sz w:val="28"/>
          <w:lang w:val="en-US"/>
        </w:rPr>
        <w:fldChar w:fldCharType="begin" w:fldLock="1"/>
      </w:r>
      <w:r w:rsidR="00AB2BB4">
        <w:rPr>
          <w:rFonts w:ascii="Times New Roman" w:hAnsi="Times New Roman" w:cs="Times New Roman"/>
          <w:sz w:val="28"/>
          <w:lang w:val="en-US"/>
        </w:rPr>
        <w:instrText>ADDIN CSL_CITATION {"citationItems":[{"id":"ITEM-1","itemData":{"DOI":"10.3390/jcm9051556","ISSN":"2077-0383","abstract":"The treatment for rhegmatogenous retinal detachment (RRD) is surgery, including pars plana vitrectomy (PPV) and scleral buckling (SB). Despite surgical advances, degeneration of the photoreceptors and post-operative complications, such as proliferative vitreoretinopathy (PVR), often occurs as the result of inflammation, preventing complete visual recovery or causing RRD recurrence. There is increasing evidence that in the presence of RRD, the activation of inflammatory processes occurs and the surgery itself induces an inflammatory response. This comprehensive review focuses on the use of different formulations of corticosteroids (CCS), as an adjunctive treatment to surgery, either PPV or SB, for RRD repair. The purpose was to review the efficacy and safety of CCS in improving functional and anatomical outcomes and in preventing postoperative complications. This review is organized according to the timing of CCS administration: preoperative, intraoperative, and postoperative. The evidence reviewed supported the role of the pre-operative use of CCS in the treatment of combined RRD and choroidal detachment (CD), reducing CD height. No solid consensus exists on intraoperative and postoperative use of CCS to treat and prevent postoperative complications. However, a large randomized clinical trial including more than 200 eyes suggested that oral prednisone after surgery decreases the rate of postoperative grade B PVR.","author":[{"dropping-particle":"","family":"Bonfiglio","given":"Vincenza","non-dropping-particle":"","parse-names":false,"suffix":""},{"dropping-particle":"","family":"Reibaldi","given":"Michele","non-dropping-particle":"","parse-names":false,"suffix":""},{"dropping-particle":"","family":"Macchi","given":"Iacopo","non-dropping-particle":"","parse-names":false,"suffix":""},{"dropping-particle":"","family":"Fallico","given":"Matteo","non-dropping-particle":"","parse-names":false,"suffix":""},{"dropping-particle":"","family":"Pizzo","given":"Corrado","non-dropping-particle":"","parse-names":false,"suffix":""},{"dropping-particle":"","family":"Patane","given":"Clara","non-dropping-particle":"","parse-names":false,"suffix":""},{"dropping-particle":"","family":"Russo","given":"Andrea","non-dropping-particle":"","parse-names":false,"suffix":""},{"dropping-particle":"","family":"Longo","given":"Antonio","non-dropping-particle":"","parse-names":false,"suffix":""},{"dropping-particle":"","family":"Pizzo","given":"Alessandra","non-dropping-particle":"","parse-names":false,"suffix":""},{"dropping-particle":"","family":"Cillino","given":"Giovanni","non-dropping-particle":"","parse-names":false,"suffix":""},{"dropping-particle":"","family":"Cillino","given":"Salvatore","non-dropping-particle":"","parse-names":false,"suffix":""},{"dropping-particle":"","family":"Vadalà","given":"Maria","non-dropping-particle":"","parse-names":false,"suffix":""},{"dropping-particle":"","family":"Rinaldi","given":"Michele","non-dropping-particle":"","parse-names":false,"suffix":""},{"dropping-particle":"","family":"Rejdak","given":"Robert","non-dropping-particle":"","parse-names":false,"suffix":""},{"dropping-particle":"","family":"Nowomiejska","given":"Katarzyna","non-dropping-particle":"","parse-names":false,"suffix":""},{"dropping-particle":"","family":"Toro","given":"Mario Damiano","non-dropping-particle":"","parse-names":false,"suffix":""},{"dropping-particle":"","family":"Avitabile","given":"Teresio","non-dropping-particle":"","parse-names":false,"suffix":""},{"dropping-particle":"","family":"Ortisi","given":"Elina","non-dropping-particle":"","parse-names":false,"suffix":""}],"container-title":"Journal of Clinical Medicine","id":"ITEM-1","issue":"5","issued":{"date-parts":[["2020"]]},"page":"1556","title":"Preoperative, Intraoperative and Postoperative Corticosteroid Use as an Adjunctive Treatment for Rhegmatogenous Retinal Detachment","type":"article-journal","volume":"9"},"uris":["http://www.mendeley.com/documents/?uuid=37560af5-2f1e-416e-b4e2-3cc3e1a335f3"]},{"id":"ITEM-2","itemData":{"DOI":"10.5301/ejo.5000599","ISSN":"11206721","PMID":"25790811","abstract":"Purpose: Cystoid macular edema may occur following scleral buckling and therefore deteriorate the visual outcome. Inflammation may be the major causative factor in the development of postoperative cystoid macular edema. This case demonstrates the effectiveness of a dexamethasone implant as a treatment after the onset of choroidal inflammation and cystoid macular edema 6 months following scleral buckling and having visual acuity restored. Methods: A 59-year-old phakic woman treated with scleral buckling for macula-off retinal detachment presented 2 months after surgery with cystoid macular edema with choroidal inflammation. Optical coherence tomography and fluorescein angiography were performed. From the time of the diagnosis, the patient’s condition had been nonresponsive to medical therapy and only partially responsive to sub-Tenon triamcinolone acetonide. An intravitreal implant with a sustained release of 0.7 mg dexamethasone was implanted. Results: Following an intravitreal injection with a dexamethasone implant, the macular edema subsided completely and optical coherence tomography showed decreased foveal thickness from 510 μm to 220 μm. Choroidal fluorescein leakage disappeared. Best-corrected visual acuity improved from 0.70 to 0.20 logMAR, a condition maintained throughout the 6 months of follow-up. Conclusions: Cystoid macular edema and choroidal inflammation are difficult to treat, but the improvement observed in this case of post scleral buckling macular edema and choroidal inflammation showed how a dexamethasone implant proved to be useful during the 6-month follow-up.","author":[{"dropping-particle":"","family":"Bonfiglio","given":"Vincenza","non-dropping-particle":"","parse-names":false,"suffix":""},{"dropping-particle":"","family":"Fallico","given":"Matteo R.","non-dropping-particle":"","parse-names":false,"suffix":""},{"dropping-particle":"","family":"Russo","given":"Andrea","non-dropping-particle":"","parse-names":false,"suffix":""},{"dropping-particle":"","family":"Grande","given":"Vittorio","non-dropping-particle":"De","parse-names":false,"suffix":""},{"dropping-particle":"","family":"Longo","given":"Antonio","non-dropping-particle":"","parse-names":false,"suffix":""},{"dropping-particle":"","family":"Uva","given":"Maurizio G.","non-dropping-particle":"","parse-names":false,"suffix":""},{"dropping-particle":"","family":"Reibaldi","given":"Michele","non-dropping-particle":"","parse-names":false,"suffix":""},{"dropping-particle":"","family":"Avitabile","given":"Teresio","non-dropping-particle":"","parse-names":false,"suffix":""}],"container-title":"European Journal of Ophthalmology","id":"ITEM-2","issue":"5","issued":{"date-parts":[["2015"]]},"page":"e98-e100","title":"Intravitreal dexamethasone implant for cystoid macular edema and inflammation after scleral buckling","type":"article-journal","volume":"25"},"uris":["http://www.mendeley.com/documents/?uuid=57013b74-f4d0-45e0-a7cd-ea1663f2a1ad"]},{"id":"ITEM-3","itemData":{"DOI":"10.3389/fphar.2021.635101","ISSN":"16639812","abstract":"Purpose: To evaluate the efficacy of vitrectomy combined with intravitreal dexamethasone implant vs. vitrectomy without the implant in patients with epiretinal membrane (ERM) by conducting a systematic review and meta-analysis. Methods: Studies that compared ERM vitrectomy with and without intraoperative dexamethasone implant with a follow-up ≥3 months were included. The primary outcome was mean best corrected visual acuity (BCVA) change between eyes undergoing ERM vitrectomy combined with dexamethasone implant (DEX group) and eyes undergoing ERM vitrectomy alone (control group) at 3 months. Secondary outcomes included mean BCVA change at 6 months and mean optical coherence tomography central macular thickness (CMT) change at both 3-months and 6-months follow-up. Mean differences (MDs) with their 95% confidence interval (95%CI) were calculated. Meta-analyses were based either on random effect model or fixed effect model according to heterogeneity. Results: Four studies were included. At 3 months, ERM vitrectomy combined with dexamethasone implant yielded a greater visual gain compared to vitrectomy alone (MD = 9.7; 95%CI = 2.6–16.8; p = 0.01). However, significant heterogeneity was found. A sensitivity analysis excluding the only retrospective non-randomized study confirmed a greater visual gain in the DEX group (MD = 7.1; 95%CI = 2.7–11.6; p &lt; 0.01), with no heterogeneity. At 6 months, a non-significant but borderline difference in visual gain was shown between in the two groups (MD = 5.1; 95%CI = −0.3–10.5; p = 0.06), with no heterogeneity. Three-month analysis of CMT revealed a greater reduction in the DEX group (MD = −80.2; 95%CI =−149.1–11.2; p = 0.02), but with significant heterogeneity. A sensitivity analysis excluding the only retrospective non-randomized study allowed to reduce heterogeneity, but no difference in 3-months CMT change was found between the two groups (MD = −50.0; 95%CI = −106.2–6.2; p = 0.08). At 6 months, no difference in CMT change was shown between the two groups (MD = −48.5; 95%CI = −120.5–23.5; p = 0.19), with significant heterogeneity. Conclusions: Intraoperative dexamethasone implant in eyes undergoing vitrectomy for ERM provided a better visual outcome at 3 months compared to ERM vitrectomy without the implant, with limited evidence of better anatomic outcome as well. Further studies are needed to ascertain whether dexamethasone implant would ensure a significant long-term visual benefit as a result of a faster reduction …","author":[{"dropping-particle":"","family":"Fallico","given":"Matteo","non-dropping-particle":"","parse-names":false,"suffix":""},{"dropping-particle":"","family":"Maugeri","given":"Andrea","non-dropping-particle":"","parse-names":false,"suffix":""},{"dropping-particle":"","family":"Romano","given":"Giovanni L.","non-dropping-particle":"","parse-names":false,"suffix":""},{"dropping-particle":"","family":"Bucolo","given":"Claudio","non-dropping-particle":"","parse-names":false,"suffix":""},{"dropping-particle":"","family":"Longo","given":"Antonio","non-dropping-particle":"","parse-names":false,"suffix":""},{"dropping-particle":"","family":"Bonfiglio","given":"Vincenza","non-dropping-particle":"","parse-names":false,"suffix":""},{"dropping-particle":"","family":"Russo","given":"Andrea","non-dropping-particle":"","parse-names":false,"suffix":""},{"dropping-particle":"","family":"Avitabile","given":"Teresio","non-dropping-particle":"","parse-names":false,"suffix":""},{"dropping-particle":"","family":"Barchitta","given":"Martina","non-dropping-particle":"","parse-names":false,"suffix":""},{"dropping-particle":"","family":"Agodi","given":"Antonella","non-dropping-particle":"","parse-names":false,"suffix":""},{"dropping-particle":"","family":"Pignatelli","given":"Francesco","non-dropping-particle":"","parse-names":false,"suffix":""},{"dropping-particle":"","family":"Marolo","given":"Paola","non-dropping-particle":"","parse-names":false,"suffix":""},{"dropping-particle":"","family":"Ventre","given":"Luca","non-dropping-particle":"","parse-names":false,"suffix":""},{"dropping-particle":"","family":"Parisi","given":"Guglielmo","non-dropping-particle":"","parse-names":false,"suffix":""},{"dropping-particle":"","family":"Reibaldi","given":"Michele","non-dropping-particle":"","parse-names":false,"suffix":""}],"container-title":"Frontiers in Pharmacology","id":"ITEM-3","issued":{"date-parts":[["2021","4","15"]]},"publisher":"Frontiers Media S.A.","title":"Epiretinal Membrane Vitrectomy With and Without Intraoperative Intravitreal Dexamethasone Implant: A Systematic Review With Meta-Analysis","type":"article-journal","volume":"12"},"uris":["http://www.mendeley.com/documents/?uuid=321cce4d-f813-39f9-85e5-17dafe384564"]},{"id":"ITEM-4","itemData":{"DOI":"10.1155/2021/6627677","ISSN":"20900058","abstract":"Purpose. To evaluate the efficacy of intravitreal dexamethasone implant (DEX) for the treatment of macular oedema secondary to vitrectomy for epiretinal membrane (ERM) and retinal detachment (RD) by conducting a systematic review with meta-analysis of published studies. Methods. Studies reporting clinical outcomes of DEX use for the treatment of macular oedema secondary to ERM and RD vitrectomy were searched on PubMed and Embase databases. The primary outcome was best-corrected visual acuity (BCVA) change between baseline and post-DEX treatment, reported as mean difference (MD) with 95% confidence interval (CI). Mean central macular thickness (CMT) change was assessed as a secondary outcome. Postimplant adverse events, including intraocular pressure rise and cataract development, were reported as well. Results. Five uncontrolled studies, 1 nonrandomized controlled study, and 1 randomized controlled study were included, with a total of 5 cohorts and 3 cohorts in the ERM group and RD group, respectively. Considering the last available follow-up, a significant improvement in postimplant BCVA was found in the overall population, irrespective of the indication for vitrectomy (MD = -0.28, 95% CI = -0.37, -0.20; p&lt;0.001), but with significant heterogeneity. In either group, mean BCVA significantly improved following the implant (in the ERM group, MD = -0.31, 95% CI = -0.40, -0.22; in the RD group, MD = -0.22, 95% CI = -0.41, -0.03), with no difference between the two groups (p=0.41). However, there was significant heterogeneity in both groups. Considering the last available follow-up, a significant CMT reduction was found in the overall population, irrespective of the indication for vitrectomy (MD = -129.75, 95% CI = -157.49, -102.01; p&lt;0.001). In the ERM group, a significant CMT reduction was shown following DEX (MD = -133.41, 95% CI = -155.37, -111.45; p&lt;0.001), with no heterogeneity. In the RD group, mean CMT reduction was borderline significant (MD = -128.37, 95% CI = -253.57, -3.18; p=0.040), with significant heterogeneity. No difference in CMT improvement was found between the two groups (p=0.94). Conclusion. This meta-analysis showed that DEX yielded a significant improvement in visual and anatomical outcomes, even if limited by significant heterogeneity. Dexamethasone implant represents an effective treatment for postoperative macular oedema secondary to ERM and RD vitrectomy.","author":[{"dropping-particle":"","family":"Parisi","given":"Guglielmo","non-dropping-particle":"","parse-names":false,"suffix":""},{"dropping-particle":"","family":"Fallico","given":"Matteo","non-dropping-particle":"","parse-names":false,"suffix":""},{"dropping-particle":"","family":"Avitabile","given":"Teresio","non-dropping-particle":"","parse-names":false,"suffix":""},{"dropping-particle":"","family":"Longo","given":"Antonio","non-dropping-particle":"","parse-names":false,"suffix":""},{"dropping-particle":"","family":"Ortisi","given":"Elina","non-dropping-particle":"","parse-names":false,"suffix":""},{"dropping-particle":"","family":"Russo","given":"Andrea","non-dropping-particle":"","parse-names":false,"suffix":""},{"dropping-particle":"","family":"Petrillo","given":"Francesco","non-dropping-particle":"","parse-names":false,"suffix":""},{"dropping-particle":"","family":"Maugeri","given":"Andrea","non-dropping-particle":"","parse-names":false,"suffix":""},{"dropping-particle":"","family":"Barchitta","given":"Martina","non-dropping-particle":"","parse-names":false,"suffix":""},{"dropping-particle":"","family":"Bonfiglio","given":"Vincenza","non-dropping-particle":"","parse-names":false,"suffix":""},{"dropping-particle":"","family":"Furino","given":"Claudio","non-dropping-particle":"","parse-names":false,"suffix":""},{"dropping-particle":"","family":"Cennamo","given":"Gilda","non-dropping-particle":"","parse-names":false,"suffix":""},{"dropping-particle":"","family":"Caselgrandi","given":"Paolo","non-dropping-particle":"","parse-names":false,"suffix":""},{"dropping-particle":"","family":"Marolo","given":"Paola","non-dropping-particle":"","parse-names":false,"suffix":""},{"dropping-particle":"","family":"Ventre","given":"Luca","non-dropping-particle":"","parse-names":false,"suffix":""},{"dropping-particle":"","family":"Reibaldi","given":"Michele","non-dropping-particle":"","parse-names":false,"suffix":""}],"container-title":"Journal of Ophthalmology","id":"ITEM-4","issued":{"date-parts":[["2021"]]},"publisher":"Hindawi Limited","title":"Intravitreal Dexamethasone Implant for Postoperative Macular Oedema Secondary to Vitrectomy for Epiretinal Membrane and Retinal Detachment: A Systematic Review and Meta-Analysis","type":"article","volume":"2021"},"uris":["http://www.mendeley.com/documents/?uuid=07f3371d-ac3e-3df6-9e26-448e66e26517"]}],"mendeley":{"formattedCitation":"&lt;sup&gt;40–43&lt;/sup&gt;","plainTextFormattedCitation":"40–43","previouslyFormattedCitation":"&lt;sup&gt;40–43&lt;/sup&gt;"},"properties":{"noteIndex":0},"schema":"https://github.com/citation-style-language/schema/raw/master/csl-citation.json"}</w:instrText>
      </w:r>
      <w:r w:rsidR="00553307">
        <w:rPr>
          <w:rFonts w:ascii="Times New Roman" w:hAnsi="Times New Roman" w:cs="Times New Roman"/>
          <w:sz w:val="28"/>
          <w:lang w:val="en-US"/>
        </w:rPr>
        <w:fldChar w:fldCharType="separate"/>
      </w:r>
      <w:r w:rsidR="0072497A" w:rsidRPr="0072497A">
        <w:rPr>
          <w:rFonts w:ascii="Times New Roman" w:hAnsi="Times New Roman" w:cs="Times New Roman"/>
          <w:noProof/>
          <w:sz w:val="28"/>
          <w:vertAlign w:val="superscript"/>
          <w:lang w:val="en-US"/>
        </w:rPr>
        <w:t>40–43</w:t>
      </w:r>
      <w:r w:rsidR="00553307">
        <w:rPr>
          <w:rFonts w:ascii="Times New Roman" w:hAnsi="Times New Roman" w:cs="Times New Roman"/>
          <w:sz w:val="28"/>
          <w:lang w:val="en-US"/>
        </w:rPr>
        <w:fldChar w:fldCharType="end"/>
      </w:r>
      <w:r w:rsidR="007B1D39">
        <w:rPr>
          <w:rFonts w:ascii="Times New Roman" w:hAnsi="Times New Roman" w:cs="Times New Roman"/>
          <w:sz w:val="28"/>
          <w:lang w:val="en-US"/>
        </w:rPr>
        <w:t xml:space="preserve"> In term of timing, most commonly DEX is given in combination with cataract surgery. </w:t>
      </w:r>
      <w:r w:rsidR="003B24C7">
        <w:rPr>
          <w:rFonts w:ascii="Times New Roman" w:hAnsi="Times New Roman" w:cs="Times New Roman"/>
          <w:sz w:val="28"/>
          <w:lang w:val="en-US"/>
        </w:rPr>
        <w:t>A few studies</w:t>
      </w:r>
      <w:r w:rsidR="007B1D39">
        <w:rPr>
          <w:rFonts w:ascii="Times New Roman" w:hAnsi="Times New Roman" w:cs="Times New Roman"/>
          <w:sz w:val="28"/>
          <w:lang w:val="en-US"/>
        </w:rPr>
        <w:t xml:space="preserve"> described its use in eyes with DME one month before cataract surgery,</w:t>
      </w:r>
      <w:r w:rsidR="00E25B4B">
        <w:rPr>
          <w:rFonts w:ascii="Times New Roman" w:hAnsi="Times New Roman" w:cs="Times New Roman"/>
          <w:sz w:val="28"/>
          <w:lang w:val="en-US"/>
        </w:rPr>
        <w:fldChar w:fldCharType="begin" w:fldLock="1"/>
      </w:r>
      <w:r w:rsidR="00AB2BB4">
        <w:rPr>
          <w:rFonts w:ascii="Times New Roman" w:hAnsi="Times New Roman" w:cs="Times New Roman"/>
          <w:sz w:val="28"/>
          <w:lang w:val="en-US"/>
        </w:rPr>
        <w:instrText>ADDIN CSL_CITATION {"citationItems":[{"id":"ITEM-1","itemData":{"DOI":"10.1111/aos.14516","ISSN":"17553768","PMID":"32588978","abstract":"Purpose: To report clinical outcomes of two different timings of intravitreal dexamethasone (DEX) implant administration for prevention of diabetic macular oedema (DME) worsening following cataract surgery. Methods: This multicentre, retrospective study included patients with DME who received an intravitreal DEX implant 1 month before cataract surgery, ‘precataract DEX’ group, or at the time of cataract surgery, ‘concomitant treatments’ group. Inclusion criteria were a follow-up ≥3 months and ophthalmological examination with optical coherence tomography (OCT) imaging at baseline (cataract surgery) and throughout follow-up. Anatomical improvement was considered to be a decrease in OCT central subfield (CSF) thickness ≥20% compared to baseline. The primary outcomes were anatomical and functional results at 3 months. Results: Two hundred twenty-one patients were included: 136 in the ‘precataract DEX’ group and 85 in the ‘concomitant treatments’ group. At 3 months, a reduction of CSF thickness ≥ 20% was found in 7.3% of eyes in the ‘precataract DEX group’ and in 83.7% of eyes in the ‘concomitant treatments’ group (p &lt; 0.001), with mean CSF thickness lower in the latter group (371 ± 52 µm versus 325 ± 57 µm, p &lt; 0.001). At 3 months, mean best-corrected visual acuity had improved from baseline in both groups (p &lt; 0.001), with no difference between groups (p = 0. 20). No serious systemic adverse events were reported. Conclusion: Both approaches prevented a worsening of DME, showing a comparable visual outcome. Dexamethasone (DEX) implant given at the same time as cataract surgery provided a better anatomical outcome.","author":[{"dropping-particle":"","family":"Fallico","given":"Matteo","non-dropping-particle":"","parse-names":false,"suffix":""},{"dropping-particle":"","family":"Avitabile","given":"Teresio","non-dropping-particle":"","parse-names":false,"suffix":""},{"dropping-particle":"","family":"Castellino","given":"Niccolò","non-dropping-particle":"","parse-names":false,"suffix":""},{"dropping-particle":"","family":"Longo","given":"Antonio","non-dropping-particle":"","parse-names":false,"suffix":""},{"dropping-particle":"","family":"Russo","given":"Andrea","non-dropping-particle":"","parse-names":false,"suffix":""},{"dropping-particle":"","family":"Bonfiglio","given":"Vincenza","non-dropping-particle":"","parse-names":false,"suffix":""},{"dropping-particle":"","family":"Parisi","given":"Francesca","non-dropping-particle":"","parse-names":false,"suffix":""},{"dropping-particle":"","family":"Furino","given":"Claudio","non-dropping-particle":"","parse-names":false,"suffix":""},{"dropping-particle":"","family":"Panozzo","given":"Giacomo","non-dropping-particle":"","parse-names":false,"suffix":""},{"dropping-particle":"","family":"Scorcia","given":"Vincenzo","non-dropping-particle":"","parse-names":false,"suffix":""},{"dropping-particle":"","family":"Carnevali","given":"Adriano","non-dropping-particle":"","parse-names":false,"suffix":""},{"dropping-particle":"","family":"Bandello","given":"Francesco","non-dropping-particle":"","parse-names":false,"suffix":""},{"dropping-particle":"","family":"Parodi","given":"Maurizio Battaglia","non-dropping-particle":"","parse-names":false,"suffix":""},{"dropping-particle":"","family":"Cennamo","given":"Gilda","non-dropping-particle":"","parse-names":false,"suffix":""},{"dropping-particle":"","family":"Cillino","given":"Salvatore","non-dropping-particle":"","parse-names":false,"suffix":""},{"dropping-particle":"","family":"Vadalà","given":"Maria","non-dropping-particle":"","parse-names":false,"suffix":""},{"dropping-particle":"","family":"Sunseri Trapani","given":"Valentina","non-dropping-particle":"","parse-names":false,"suffix":""},{"dropping-particle":"","family":"Cagini","given":"Carlo","non-dropping-particle":"","parse-names":false,"suffix":""},{"dropping-particle":"","family":"Fiore","given":"Tito","non-dropping-particle":"","parse-names":false,"suffix":""},{"dropping-particle":"","family":"Lupidi","given":"Marco","non-dropping-particle":"","parse-names":false,"suffix":""},{"dropping-particle":"","family":"Parravano","given":"Mariacristina","non-dropping-particle":"","parse-names":false,"suffix":""},{"dropping-particle":"","family":"Varano","given":"Monica","non-dropping-particle":"","parse-names":false,"suffix":""},{"dropping-particle":"","family":"Giorno","given":"Paola","non-dropping-particle":"","parse-names":false,"suffix":""},{"dropping-particle":"","family":"Boscia","given":"Francesco","non-dropping-particle":"","parse-names":false,"suffix":""},{"dropping-particle":"","family":"Giancipoli","given":"Ermete","non-dropping-particle":"","parse-names":false,"suffix":""},{"dropping-particle":"","family":"Eandi","given":"Chiara","non-dropping-particle":"","parse-names":false,"suffix":""},{"dropping-particle":"","family":"Mer","given":"Yannick","non-dropping-particle":"Le","parse-names":false,"suffix":""},{"dropping-particle":"","family":"Reibaldi","given":"Michele","non-dropping-particle":"","parse-names":false,"suffix":""}],"container-title":"Acta Ophthalmologica","id":"ITEM-1","issued":{"date-parts":[["2020"]]},"title":"Intravitreal dexamethasone implant one month before versus concomitant with cataract surgery in patients with diabetic macular oedema: the dexcat study","type":"article-journal"},"uris":["http://www.mendeley.com/documents/?uuid=c069e7d6-6169-404c-ac5e-016c85171b21"]},{"id":"ITEM-2","itemData":{"DOI":"10.1097/IAE.0000000000001234","ISSN":"15392864","PMID":"27471826","abstract":"Purpose: To evaluate the efficacy and safety of intravitreal implant of dexamethasone (Ozurdex) in diabetic macular edema in real-life practice. Methods: In this bicentric retrospective study, the authors reviewed 128 eyes of 89 patients. Main outcome measures included changes in best-corrected visual acuity, central macular thickness, time to retreatment, and incidence of adverse effects. Linear mixedeffects models were used to study changes in best-corrected visual acuity and central macular thickness over the 3-year follow-up. Results: Best-corrected visual acuity increased by a mean of 3.6 letters at Month 2 (P = 0.005), 4.2 letters at Month 12 (P = 0.006), 5.3 at Month 24 (P = 0.007), and 9.5 letters at Month 36 (P = 0.023). The proportion of eyes achieving at least a 15-letter improvement from baseline was 25.4% at Month 36. Central macular thickness decreased from 451 μm to 289 μm at Month 2 (P &lt; 0.001), 370 μm at Month 12 (P &lt; 0.001), 377 μm at Month 24 (P = 0.004), and 280 μm at Month 36 (P = 0.001). A mean of 3.6 injections were administered over the 3-year follow-up. Ten percent of eyes developed a transient increase in intraocular pressure (IOP ≥ 25 μmHg), and cataract was removed from 47% of phakic eyes. Conclusion: This large case series study showed favorable 3-year outcomes when using Ozurdex to treat diabetic macular edema. Intravitreal Ozurdex provides substantial longterm benefits in the treatment of diabetic macular edema in real-life.","author":[{"dropping-particle":"","family":"Malcles","given":"Ariane","non-dropping-particle":"","parse-names":false,"suffix":""},{"dropping-particle":"","family":"Dot","given":"Corinne","non-dropping-particle":"","parse-names":false,"suffix":""},{"dropping-particle":"","family":"Voirin","given":"Nicolas","non-dropping-particle":"","parse-names":false,"suffix":""},{"dropping-particle":"","family":"Agard","given":"Emilie","non-dropping-particle":"","parse-names":false,"suffix":""},{"dropping-particle":"","family":"Vie","given":"Anne Laure","non-dropping-particle":"","parse-names":false,"suffix":""},{"dropping-particle":"","family":"Bellocq","given":"David","non-dropping-particle":"","parse-names":false,"suffix":""},{"dropping-particle":"","family":"Denis","given":"Philippe","non-dropping-particle":"","parse-names":false,"suffix":""},{"dropping-particle":"","family":"Kodjikian","given":"Laurent","non-dropping-particle":"","parse-names":false,"suffix":""}],"container-title":"Retina","id":"ITEM-2","issue":"4","issued":{"date-parts":[["2017"]]},"page":"753-760","title":"Real-life study in diabetic macular edema treated with dexamethasone implant: The reldex study","type":"article-journal","volume":"37"},"uris":["http://www.mendeley.com/documents/?uuid=0090815f-f8a8-4387-999a-caf5c3f2841c"]}],"mendeley":{"formattedCitation":"&lt;sup&gt;9,44&lt;/sup&gt;","plainTextFormattedCitation":"9,44","previouslyFormattedCitation":"&lt;sup&gt;9,44&lt;/sup&gt;"},"properties":{"noteIndex":0},"schema":"https://github.com/citation-style-language/schema/raw/master/csl-citation.json"}</w:instrText>
      </w:r>
      <w:r w:rsidR="00E25B4B">
        <w:rPr>
          <w:rFonts w:ascii="Times New Roman" w:hAnsi="Times New Roman" w:cs="Times New Roman"/>
          <w:sz w:val="28"/>
          <w:lang w:val="en-US"/>
        </w:rPr>
        <w:fldChar w:fldCharType="separate"/>
      </w:r>
      <w:r w:rsidR="0072497A" w:rsidRPr="0072497A">
        <w:rPr>
          <w:rFonts w:ascii="Times New Roman" w:hAnsi="Times New Roman" w:cs="Times New Roman"/>
          <w:noProof/>
          <w:sz w:val="28"/>
          <w:vertAlign w:val="superscript"/>
          <w:lang w:val="en-US"/>
        </w:rPr>
        <w:t>9,44</w:t>
      </w:r>
      <w:r w:rsidR="00E25B4B">
        <w:rPr>
          <w:rFonts w:ascii="Times New Roman" w:hAnsi="Times New Roman" w:cs="Times New Roman"/>
          <w:sz w:val="28"/>
          <w:lang w:val="en-US"/>
        </w:rPr>
        <w:fldChar w:fldCharType="end"/>
      </w:r>
      <w:r w:rsidR="007B1D39">
        <w:rPr>
          <w:rFonts w:ascii="Times New Roman" w:hAnsi="Times New Roman" w:cs="Times New Roman"/>
          <w:sz w:val="28"/>
          <w:lang w:val="en-US"/>
        </w:rPr>
        <w:t xml:space="preserve"> but clinical outcomes seem better when given in combination with cataract surgery.</w:t>
      </w:r>
      <w:r w:rsidR="00E25B4B">
        <w:rPr>
          <w:rFonts w:ascii="Times New Roman" w:hAnsi="Times New Roman" w:cs="Times New Roman"/>
          <w:sz w:val="28"/>
          <w:lang w:val="en-US"/>
        </w:rPr>
        <w:fldChar w:fldCharType="begin" w:fldLock="1"/>
      </w:r>
      <w:r w:rsidR="004E0E5D">
        <w:rPr>
          <w:rFonts w:ascii="Times New Roman" w:hAnsi="Times New Roman" w:cs="Times New Roman"/>
          <w:sz w:val="28"/>
          <w:lang w:val="en-US"/>
        </w:rPr>
        <w:instrText>ADDIN CSL_CITATION {"citationItems":[{"id":"ITEM-1","itemData":{"DOI":"10.1111/aos.14516","ISSN":"17553768","PMID":"32588978","abstract":"Purpose: To report clinical outcomes of two different timings of intravitreal dexamethasone (DEX) implant administration for prevention of diabetic macular oedema (DME) worsening following cataract surgery. Methods: This multicentre, retrospective study included patients with DME who received an intravitreal DEX implant 1 month before cataract surgery, ‘precataract DEX’ group, or at the time of cataract surgery, ‘concomitant treatments’ group. Inclusion criteria were a follow-up ≥3 months and ophthalmological examination with optical coherence tomography (OCT) imaging at baseline (cataract surgery) and throughout follow-up. Anatomical improvement was considered to be a decrease in OCT central subfield (CSF) thickness ≥20% compared to baseline. The primary outcomes were anatomical and functional results at 3 months. Results: Two hundred twenty-one patients were included: 136 in the ‘precataract DEX’ group and 85 in the ‘concomitant treatments’ group. At 3 months, a reduction of CSF thickness ≥ 20% was found in 7.3% of eyes in the ‘precataract DEX group’ and in 83.7% of eyes in the ‘concomitant treatments’ group (p &lt; 0.001), with mean CSF thickness lower in the latter group (371 ± 52 µm versus 325 ± 57 µm, p &lt; 0.001). At 3 months, mean best-corrected visual acuity had improved from baseline in both groups (p &lt; 0.001), with no difference between groups (p = 0. 20). No serious systemic adverse events were reported. Conclusion: Both approaches prevented a worsening of DME, showing a comparable visual outcome. Dexamethasone (DEX) implant given at the same time as cataract surgery provided a better anatomical outcome.","author":[{"dropping-particle":"","family":"Fallico","given":"Matteo","non-dropping-particle":"","parse-names":false,"suffix":""},{"dropping-particle":"","family":"Avitabile","given":"Teresio","non-dropping-particle":"","parse-names":false,"suffix":""},{"dropping-particle":"","family":"Castellino","given":"Niccolò","non-dropping-particle":"","parse-names":false,"suffix":""},{"dropping-particle":"","family":"Longo","given":"Antonio","non-dropping-particle":"","parse-names":false,"suffix":""},{"dropping-particle":"","family":"Russo","given":"Andrea","non-dropping-particle":"","parse-names":false,"suffix":""},{"dropping-particle":"","family":"Bonfiglio","given":"Vincenza","non-dropping-particle":"","parse-names":false,"suffix":""},{"dropping-particle":"","family":"Parisi","given":"Francesca","non-dropping-particle":"","parse-names":false,"suffix":""},{"dropping-particle":"","family":"Furino","given":"Claudio","non-dropping-particle":"","parse-names":false,"suffix":""},{"dropping-particle":"","family":"Panozzo","given":"Giacomo","non-dropping-particle":"","parse-names":false,"suffix":""},{"dropping-particle":"","family":"Scorcia","given":"Vincenzo","non-dropping-particle":"","parse-names":false,"suffix":""},{"dropping-particle":"","family":"Carnevali","given":"Adriano","non-dropping-particle":"","parse-names":false,"suffix":""},{"dropping-particle":"","family":"Bandello","given":"Francesco","non-dropping-particle":"","parse-names":false,"suffix":""},{"dropping-particle":"","family":"Parodi","given":"Maurizio Battaglia","non-dropping-particle":"","parse-names":false,"suffix":""},{"dropping-particle":"","family":"Cennamo","given":"Gilda","non-dropping-particle":"","parse-names":false,"suffix":""},{"dropping-particle":"","family":"Cillino","given":"Salvatore","non-dropping-particle":"","parse-names":false,"suffix":""},{"dropping-particle":"","family":"Vadalà","given":"Maria","non-dropping-particle":"","parse-names":false,"suffix":""},{"dropping-particle":"","family":"Sunseri Trapani","given":"Valentina","non-dropping-particle":"","parse-names":false,"suffix":""},{"dropping-particle":"","family":"Cagini","given":"Carlo","non-dropping-particle":"","parse-names":false,"suffix":""},{"dropping-particle":"","family":"Fiore","given":"Tito","non-dropping-particle":"","parse-names":false,"suffix":""},{"dropping-particle":"","family":"Lupidi","given":"Marco","non-dropping-particle":"","parse-names":false,"suffix":""},{"dropping-particle":"","family":"Parravano","given":"Mariacristina","non-dropping-particle":"","parse-names":false,"suffix":""},{"dropping-particle":"","family":"Varano","given":"Monica","non-dropping-particle":"","parse-names":false,"suffix":""},{"dropping-particle":"","family":"Giorno","given":"Paola","non-dropping-particle":"","parse-names":false,"suffix":""},{"dropping-particle":"","family":"Boscia","given":"Francesco","non-dropping-particle":"","parse-names":false,"suffix":""},{"dropping-particle":"","family":"Giancipoli","given":"Ermete","non-dropping-particle":"","parse-names":false,"suffix":""},{"dropping-particle":"","family":"Eandi","given":"Chiara","non-dropping-particle":"","parse-names":false,"suffix":""},{"dropping-particle":"","family":"Mer","given":"Yannick","non-dropping-particle":"Le","parse-names":false,"suffix":""},{"dropping-particle":"","family":"Reibaldi","given":"Michele","non-dropping-particle":"","parse-names":false,"suffix":""}],"container-title":"Acta Ophthalmologica","id":"ITEM-1","issued":{"date-parts":[["2020"]]},"title":"Intravitreal dexamethasone implant one month before versus concomitant with cataract surgery in patients with diabetic macular oedema: the dexcat study","type":"article-journal"},"uris":["http://www.mendeley.com/documents/?uuid=c069e7d6-6169-404c-ac5e-016c85171b21"]}],"mendeley":{"formattedCitation":"&lt;sup&gt;9&lt;/sup&gt;","plainTextFormattedCitation":"9","previouslyFormattedCitation":"&lt;sup&gt;9&lt;/sup&gt;"},"properties":{"noteIndex":0},"schema":"https://github.com/citation-style-language/schema/raw/master/csl-citation.json"}</w:instrText>
      </w:r>
      <w:r w:rsidR="00E25B4B">
        <w:rPr>
          <w:rFonts w:ascii="Times New Roman" w:hAnsi="Times New Roman" w:cs="Times New Roman"/>
          <w:sz w:val="28"/>
          <w:lang w:val="en-US"/>
        </w:rPr>
        <w:fldChar w:fldCharType="separate"/>
      </w:r>
      <w:r w:rsidR="00E25B4B" w:rsidRPr="00E25B4B">
        <w:rPr>
          <w:rFonts w:ascii="Times New Roman" w:hAnsi="Times New Roman" w:cs="Times New Roman"/>
          <w:noProof/>
          <w:sz w:val="28"/>
          <w:vertAlign w:val="superscript"/>
          <w:lang w:val="en-US"/>
        </w:rPr>
        <w:t>9</w:t>
      </w:r>
      <w:r w:rsidR="00E25B4B">
        <w:rPr>
          <w:rFonts w:ascii="Times New Roman" w:hAnsi="Times New Roman" w:cs="Times New Roman"/>
          <w:sz w:val="28"/>
          <w:lang w:val="en-US"/>
        </w:rPr>
        <w:fldChar w:fldCharType="end"/>
      </w:r>
      <w:r w:rsidR="007B1D39">
        <w:rPr>
          <w:rFonts w:ascii="Times New Roman" w:hAnsi="Times New Roman" w:cs="Times New Roman"/>
          <w:sz w:val="28"/>
          <w:lang w:val="en-US"/>
        </w:rPr>
        <w:t xml:space="preserve">  </w:t>
      </w:r>
    </w:p>
    <w:p w14:paraId="064B51C8" w14:textId="0CE70DFD" w:rsidR="00B75ED5" w:rsidRDefault="00A355FA" w:rsidP="0042285F">
      <w:pPr>
        <w:rPr>
          <w:rFonts w:ascii="Times New Roman" w:hAnsi="Times New Roman" w:cs="Times New Roman"/>
          <w:sz w:val="28"/>
          <w:lang w:val="en-US"/>
        </w:rPr>
      </w:pPr>
      <w:r>
        <w:rPr>
          <w:rFonts w:ascii="Times New Roman" w:hAnsi="Times New Roman" w:cs="Times New Roman"/>
          <w:sz w:val="28"/>
          <w:lang w:val="en-US"/>
        </w:rPr>
        <w:lastRenderedPageBreak/>
        <w:t>T</w:t>
      </w:r>
      <w:r w:rsidR="00E465BC">
        <w:rPr>
          <w:rFonts w:ascii="Times New Roman" w:hAnsi="Times New Roman" w:cs="Times New Roman"/>
          <w:sz w:val="28"/>
          <w:lang w:val="en-US"/>
        </w:rPr>
        <w:t>o the best of our knowledge, no study has compared outcomes of cataract surgery combined with anti-VEGF agents versus DEX implant in diabetic patients.</w:t>
      </w:r>
      <w:r w:rsidR="00B75ED5" w:rsidRPr="00B75ED5">
        <w:rPr>
          <w:rFonts w:ascii="Times New Roman" w:hAnsi="Times New Roman" w:cs="Times New Roman"/>
          <w:sz w:val="28"/>
          <w:lang w:val="en-US"/>
        </w:rPr>
        <w:t xml:space="preserve"> </w:t>
      </w:r>
      <w:r w:rsidR="00B75ED5">
        <w:rPr>
          <w:rFonts w:ascii="Times New Roman" w:hAnsi="Times New Roman" w:cs="Times New Roman"/>
          <w:sz w:val="28"/>
          <w:lang w:val="en-US"/>
        </w:rPr>
        <w:t>Feng et al conducted a meta-analysis of 6 studies on the use of intravitreal bevacizumab in combination with cataract surgery in diabetic patients.</w:t>
      </w:r>
      <w:r w:rsidR="000205B8">
        <w:rPr>
          <w:rFonts w:ascii="Times New Roman" w:hAnsi="Times New Roman" w:cs="Times New Roman"/>
          <w:sz w:val="28"/>
          <w:lang w:val="en-US"/>
        </w:rPr>
        <w:fldChar w:fldCharType="begin" w:fldLock="1"/>
      </w:r>
      <w:r w:rsidR="000205B8">
        <w:rPr>
          <w:rFonts w:ascii="Times New Roman" w:hAnsi="Times New Roman" w:cs="Times New Roman"/>
          <w:sz w:val="28"/>
          <w:lang w:val="en-US"/>
        </w:rPr>
        <w:instrText>ADDIN CSL_CITATION {"citationItems":[{"id":"ITEM-1","itemData":{"DOI":"10.1097/IAE.0000000000002221","ISSN":"15392864","PMID":"29975344","abstract":"Purpose:To evaluate the clinical effectiveness of intravitreal bevacizumab (IVB) injection combined with cataract surgery in the treatment of patients with cataract and coexisting diabetic retinopathy (DR).Methods:Pertinent comparative studies were identified through systemic searches of PubMed, EMBASE, and the Cochrane Controlled Trials Register up to March 1, 2016. Outcome measures included corrected distance vision acuity, central macular thickness, and progression of DR and maculopathy. A meta-Analysis was performed using RevMan (Cochrane Collaboration, Oxford, United Kingdom).Results:Six studies describing a total of 283 eyes were identified. The meta-Analysis results showed that corrected distance vision acuity measured at 1 month and 3 months after cataract surgery was significantly better in the IVB groups than in the control groups (P &lt; 0.00001 and P = 0.01), whereas the corrected distance vision acuity at 6 months did not vary significantly between the 2 groups (P = 0.24). Similarly, the central macular thickness at 1, 3, and 6 months after surgery was significantly thinner in the IVB groups than in the control groups (P = 0.01, P = 0.0004, and P = 0.01, respectively). At 6 months, the progression of postoperative DR and maculopathy occurred more frequently in the control group than in the IVB group (P = 0.0001 and P &lt; 0.0001, respectively).Conclusion:Our meta-Analysis indicates that cataract surgery combined with IVB seems to be an effective treatment in patients with coexisting DR in the short term (up to 6 months). More randomized, prospective, and large-sample-sized trials are needed to evaluate the long-Term effects of IVB at the time of cataract surgery in patients with DR.","author":[{"dropping-particle":"","family":"Feng","given":"Yifan","non-dropping-particle":"","parse-names":false,"suffix":""},{"dropping-particle":"","family":"Zhu","given":"Senmiao","non-dropping-particle":"","parse-names":false,"suffix":""},{"dropping-particle":"","family":"Skiadaresi","given":"Eirini","non-dropping-particle":"","parse-names":false,"suffix":""},{"dropping-particle":"","family":"McAlinden","given":"Colm","non-dropping-particle":"","parse-names":false,"suffix":""},{"dropping-particle":"","family":"Tu","given":"Ruixue","non-dropping-particle":"","parse-names":false,"suffix":""},{"dropping-particle":"","family":"Gao","given":"Rongrong","non-dropping-particle":"","parse-names":false,"suffix":""},{"dropping-particle":"","family":"Stephens","given":"Jeffrey W.","non-dropping-particle":"","parse-names":false,"suffix":""},{"dropping-particle":"","family":"Wang","given":"Qinmei","non-dropping-particle":"","parse-names":false,"suffix":""},{"dropping-particle":"","family":"Huang","given":"Jinhai","non-dropping-particle":"","parse-names":false,"suffix":""}],"container-title":"Retina","id":"ITEM-1","issue":"9","issued":{"date-parts":[["2019"]]},"page":"1720-1731","title":"Phacoemulsification cataract surgery with prophylactic intravitreal bevacizumab for patients with coexisting diabetic retinopathy: A meta-Analysis","type":"article-journal","volume":"39"},"uris":["http://www.mendeley.com/documents/?uuid=84754a6f-571a-411a-8da2-23e536ed959c"]}],"mendeley":{"formattedCitation":"&lt;sup&gt;11&lt;/sup&gt;","plainTextFormattedCitation":"11","previouslyFormattedCitation":"&lt;sup&gt;11&lt;/sup&gt;"},"properties":{"noteIndex":0},"schema":"https://github.com/citation-style-language/schema/raw/master/csl-citation.json"}</w:instrText>
      </w:r>
      <w:r w:rsidR="000205B8">
        <w:rPr>
          <w:rFonts w:ascii="Times New Roman" w:hAnsi="Times New Roman" w:cs="Times New Roman"/>
          <w:sz w:val="28"/>
          <w:lang w:val="en-US"/>
        </w:rPr>
        <w:fldChar w:fldCharType="separate"/>
      </w:r>
      <w:r w:rsidR="000205B8" w:rsidRPr="000205B8">
        <w:rPr>
          <w:rFonts w:ascii="Times New Roman" w:hAnsi="Times New Roman" w:cs="Times New Roman"/>
          <w:noProof/>
          <w:sz w:val="28"/>
          <w:vertAlign w:val="superscript"/>
          <w:lang w:val="en-US"/>
        </w:rPr>
        <w:t>11</w:t>
      </w:r>
      <w:r w:rsidR="000205B8">
        <w:rPr>
          <w:rFonts w:ascii="Times New Roman" w:hAnsi="Times New Roman" w:cs="Times New Roman"/>
          <w:sz w:val="28"/>
          <w:lang w:val="en-US"/>
        </w:rPr>
        <w:fldChar w:fldCharType="end"/>
      </w:r>
      <w:r w:rsidR="00B75ED5">
        <w:rPr>
          <w:rFonts w:ascii="Times New Roman" w:hAnsi="Times New Roman" w:cs="Times New Roman"/>
          <w:sz w:val="28"/>
          <w:lang w:val="en-US"/>
        </w:rPr>
        <w:t xml:space="preserve"> Their analyses showed favorable anatomical and functional outcomes following bevacizumab administration at the time of cataract surgery. However, the authors pooled together eyes with DME and eyes without DME.</w:t>
      </w:r>
      <w:r w:rsidR="000205B8">
        <w:rPr>
          <w:rFonts w:ascii="Times New Roman" w:hAnsi="Times New Roman" w:cs="Times New Roman"/>
          <w:sz w:val="28"/>
          <w:lang w:val="en-US"/>
        </w:rPr>
        <w:fldChar w:fldCharType="begin" w:fldLock="1"/>
      </w:r>
      <w:r w:rsidR="00211AD6">
        <w:rPr>
          <w:rFonts w:ascii="Times New Roman" w:hAnsi="Times New Roman" w:cs="Times New Roman"/>
          <w:sz w:val="28"/>
          <w:lang w:val="en-US"/>
        </w:rPr>
        <w:instrText>ADDIN CSL_CITATION {"citationItems":[{"id":"ITEM-1","itemData":{"DOI":"10.1097/IAE.0000000000002221","ISSN":"15392864","PMID":"29975344","abstract":"Purpose:To evaluate the clinical effectiveness of intravitreal bevacizumab (IVB) injection combined with cataract surgery in the treatment of patients with cataract and coexisting diabetic retinopathy (DR).Methods:Pertinent comparative studies were identified through systemic searches of PubMed, EMBASE, and the Cochrane Controlled Trials Register up to March 1, 2016. Outcome measures included corrected distance vision acuity, central macular thickness, and progression of DR and maculopathy. A meta-Analysis was performed using RevMan (Cochrane Collaboration, Oxford, United Kingdom).Results:Six studies describing a total of 283 eyes were identified. The meta-Analysis results showed that corrected distance vision acuity measured at 1 month and 3 months after cataract surgery was significantly better in the IVB groups than in the control groups (P &lt; 0.00001 and P = 0.01), whereas the corrected distance vision acuity at 6 months did not vary significantly between the 2 groups (P = 0.24). Similarly, the central macular thickness at 1, 3, and 6 months after surgery was significantly thinner in the IVB groups than in the control groups (P = 0.01, P = 0.0004, and P = 0.01, respectively). At 6 months, the progression of postoperative DR and maculopathy occurred more frequently in the control group than in the IVB group (P = 0.0001 and P &lt; 0.0001, respectively).Conclusion:Our meta-Analysis indicates that cataract surgery combined with IVB seems to be an effective treatment in patients with coexisting DR in the short term (up to 6 months). More randomized, prospective, and large-sample-sized trials are needed to evaluate the long-Term effects of IVB at the time of cataract surgery in patients with DR.","author":[{"dropping-particle":"","family":"Feng","given":"Yifan","non-dropping-particle":"","parse-names":false,"suffix":""},{"dropping-particle":"","family":"Zhu","given":"Senmiao","non-dropping-particle":"","parse-names":false,"suffix":""},{"dropping-particle":"","family":"Skiadaresi","given":"Eirini","non-dropping-particle":"","parse-names":false,"suffix":""},{"dropping-particle":"","family":"McAlinden","given":"Colm","non-dropping-particle":"","parse-names":false,"suffix":""},{"dropping-particle":"","family":"Tu","given":"Ruixue","non-dropping-particle":"","parse-names":false,"suffix":""},{"dropping-particle":"","family":"Gao","given":"Rongrong","non-dropping-particle":"","parse-names":false,"suffix":""},{"dropping-particle":"","family":"Stephens","given":"Jeffrey W.","non-dropping-particle":"","parse-names":false,"suffix":""},{"dropping-particle":"","family":"Wang","given":"Qinmei","non-dropping-particle":"","parse-names":false,"suffix":""},{"dropping-particle":"","family":"Huang","given":"Jinhai","non-dropping-particle":"","parse-names":false,"suffix":""}],"container-title":"Retina","id":"ITEM-1","issue":"9","issued":{"date-parts":[["2019"]]},"page":"1720-1731","title":"Phacoemulsification cataract surgery with prophylactic intravitreal bevacizumab for patients with coexisting diabetic retinopathy: A meta-Analysis","type":"article-journal","volume":"39"},"uris":["http://www.mendeley.com/documents/?uuid=84754a6f-571a-411a-8da2-23e536ed959c"]}],"mendeley":{"formattedCitation":"&lt;sup&gt;11&lt;/sup&gt;","plainTextFormattedCitation":"11","previouslyFormattedCitation":"&lt;sup&gt;11&lt;/sup&gt;"},"properties":{"noteIndex":0},"schema":"https://github.com/citation-style-language/schema/raw/master/csl-citation.json"}</w:instrText>
      </w:r>
      <w:r w:rsidR="000205B8">
        <w:rPr>
          <w:rFonts w:ascii="Times New Roman" w:hAnsi="Times New Roman" w:cs="Times New Roman"/>
          <w:sz w:val="28"/>
          <w:lang w:val="en-US"/>
        </w:rPr>
        <w:fldChar w:fldCharType="separate"/>
      </w:r>
      <w:r w:rsidR="000205B8" w:rsidRPr="000205B8">
        <w:rPr>
          <w:rFonts w:ascii="Times New Roman" w:hAnsi="Times New Roman" w:cs="Times New Roman"/>
          <w:noProof/>
          <w:sz w:val="28"/>
          <w:vertAlign w:val="superscript"/>
          <w:lang w:val="en-US"/>
        </w:rPr>
        <w:t>11</w:t>
      </w:r>
      <w:r w:rsidR="000205B8">
        <w:rPr>
          <w:rFonts w:ascii="Times New Roman" w:hAnsi="Times New Roman" w:cs="Times New Roman"/>
          <w:sz w:val="28"/>
          <w:lang w:val="en-US"/>
        </w:rPr>
        <w:fldChar w:fldCharType="end"/>
      </w:r>
      <w:r w:rsidR="00B75ED5">
        <w:rPr>
          <w:rFonts w:ascii="Times New Roman" w:hAnsi="Times New Roman" w:cs="Times New Roman"/>
          <w:sz w:val="28"/>
          <w:lang w:val="en-US"/>
        </w:rPr>
        <w:t xml:space="preserve"> This could be a relevant limitation of their work.</w:t>
      </w:r>
      <w:r w:rsidR="00540FEA">
        <w:rPr>
          <w:rFonts w:ascii="Times New Roman" w:hAnsi="Times New Roman" w:cs="Times New Roman"/>
          <w:sz w:val="28"/>
          <w:lang w:val="en-US"/>
        </w:rPr>
        <w:t xml:space="preserve"> </w:t>
      </w:r>
      <w:r w:rsidR="00B75ED5">
        <w:rPr>
          <w:rFonts w:ascii="Times New Roman" w:hAnsi="Times New Roman" w:cs="Times New Roman"/>
          <w:sz w:val="28"/>
          <w:lang w:val="en-US"/>
        </w:rPr>
        <w:t xml:space="preserve">Additionally, they analyzed a preoperative-postoperative change of a single cohort with no control group. </w:t>
      </w:r>
    </w:p>
    <w:p w14:paraId="77921861" w14:textId="17B2CB51" w:rsidR="0051743D" w:rsidRDefault="00B75ED5" w:rsidP="0042285F">
      <w:pPr>
        <w:rPr>
          <w:rFonts w:ascii="Times New Roman" w:hAnsi="Times New Roman" w:cs="Times New Roman"/>
          <w:sz w:val="28"/>
          <w:lang w:val="en-US"/>
        </w:rPr>
      </w:pPr>
      <w:r>
        <w:rPr>
          <w:rFonts w:ascii="Times New Roman" w:hAnsi="Times New Roman" w:cs="Times New Roman"/>
          <w:sz w:val="28"/>
          <w:lang w:val="en-US"/>
        </w:rPr>
        <w:t xml:space="preserve">In the present systematic review, </w:t>
      </w:r>
      <w:r w:rsidR="00D8003B">
        <w:rPr>
          <w:rFonts w:ascii="Times New Roman" w:hAnsi="Times New Roman" w:cs="Times New Roman"/>
          <w:sz w:val="28"/>
          <w:lang w:val="en-US"/>
        </w:rPr>
        <w:t>only eyes with DME were included</w:t>
      </w:r>
      <w:r>
        <w:rPr>
          <w:rFonts w:ascii="Times New Roman" w:hAnsi="Times New Roman" w:cs="Times New Roman"/>
          <w:sz w:val="28"/>
          <w:lang w:val="en-US"/>
        </w:rPr>
        <w:t>.</w:t>
      </w:r>
      <w:r w:rsidR="00540FEA">
        <w:rPr>
          <w:rFonts w:ascii="Times New Roman" w:hAnsi="Times New Roman" w:cs="Times New Roman"/>
          <w:sz w:val="28"/>
          <w:lang w:val="en-US"/>
        </w:rPr>
        <w:t xml:space="preserve"> </w:t>
      </w:r>
      <w:r w:rsidR="00D8003B">
        <w:rPr>
          <w:rFonts w:ascii="Times New Roman" w:hAnsi="Times New Roman" w:cs="Times New Roman"/>
          <w:sz w:val="28"/>
          <w:lang w:val="en-US"/>
        </w:rPr>
        <w:t>O</w:t>
      </w:r>
      <w:r w:rsidR="009F4725">
        <w:rPr>
          <w:rFonts w:ascii="Times New Roman" w:hAnsi="Times New Roman" w:cs="Times New Roman"/>
          <w:sz w:val="28"/>
          <w:lang w:val="en-US"/>
        </w:rPr>
        <w:t>ur findings showed a greater reduction of macular thickness in the DEX group compared with the anti-VEGF group, both at 1 and 3 months postoperatively.</w:t>
      </w:r>
      <w:r w:rsidR="0051743D">
        <w:rPr>
          <w:rFonts w:ascii="Times New Roman" w:hAnsi="Times New Roman" w:cs="Times New Roman"/>
          <w:sz w:val="28"/>
          <w:lang w:val="en-US"/>
        </w:rPr>
        <w:t xml:space="preserve"> Importantly, in the anti-VEGF group</w:t>
      </w:r>
      <w:r w:rsidR="00FD03C0">
        <w:rPr>
          <w:rFonts w:ascii="Times New Roman" w:hAnsi="Times New Roman" w:cs="Times New Roman"/>
          <w:sz w:val="28"/>
          <w:lang w:val="en-US"/>
        </w:rPr>
        <w:t>,</w:t>
      </w:r>
      <w:r w:rsidR="0051743D">
        <w:rPr>
          <w:rFonts w:ascii="Times New Roman" w:hAnsi="Times New Roman" w:cs="Times New Roman"/>
          <w:sz w:val="28"/>
          <w:lang w:val="en-US"/>
        </w:rPr>
        <w:t xml:space="preserve"> macular thickness reduction was not significant at both 1 and 3 months</w:t>
      </w:r>
      <w:r w:rsidR="00FE3AB8">
        <w:rPr>
          <w:rFonts w:ascii="Times New Roman" w:hAnsi="Times New Roman" w:cs="Times New Roman"/>
          <w:sz w:val="28"/>
          <w:lang w:val="en-US"/>
        </w:rPr>
        <w:t xml:space="preserve"> (Figures 1 and 2)</w:t>
      </w:r>
      <w:r w:rsidR="0051743D">
        <w:rPr>
          <w:rFonts w:ascii="Times New Roman" w:hAnsi="Times New Roman" w:cs="Times New Roman"/>
          <w:sz w:val="28"/>
          <w:lang w:val="en-US"/>
        </w:rPr>
        <w:t>. This would suggest that anti-VEGF drugs help to prevent macular thickening rather than</w:t>
      </w:r>
      <w:r w:rsidR="00067D95">
        <w:rPr>
          <w:rFonts w:ascii="Times New Roman" w:hAnsi="Times New Roman" w:cs="Times New Roman"/>
          <w:sz w:val="28"/>
          <w:lang w:val="en-US"/>
        </w:rPr>
        <w:t xml:space="preserve"> providing</w:t>
      </w:r>
      <w:r w:rsidR="0051743D">
        <w:rPr>
          <w:rFonts w:ascii="Times New Roman" w:hAnsi="Times New Roman" w:cs="Times New Roman"/>
          <w:sz w:val="28"/>
          <w:lang w:val="en-US"/>
        </w:rPr>
        <w:t xml:space="preserve"> a significant CMT reduction.</w:t>
      </w:r>
      <w:r w:rsidR="009F4725">
        <w:rPr>
          <w:rFonts w:ascii="Times New Roman" w:hAnsi="Times New Roman" w:cs="Times New Roman"/>
          <w:sz w:val="28"/>
          <w:lang w:val="en-US"/>
        </w:rPr>
        <w:t xml:space="preserve"> </w:t>
      </w:r>
    </w:p>
    <w:p w14:paraId="0B4C9DEF" w14:textId="3C88DA2E" w:rsidR="00FE3AB8" w:rsidRDefault="009C455E" w:rsidP="0042285F">
      <w:pPr>
        <w:rPr>
          <w:rFonts w:ascii="Times New Roman" w:hAnsi="Times New Roman" w:cs="Times New Roman"/>
          <w:sz w:val="28"/>
          <w:lang w:val="en-US"/>
        </w:rPr>
      </w:pPr>
      <w:r>
        <w:rPr>
          <w:rFonts w:ascii="Times New Roman" w:hAnsi="Times New Roman" w:cs="Times New Roman"/>
          <w:sz w:val="28"/>
          <w:lang w:val="en-US"/>
        </w:rPr>
        <w:t>A significant visual gain was shown in both the DEX group and the anti-VEGF group at 1 month and 3 months postoperatively</w:t>
      </w:r>
      <w:r w:rsidR="00FE3AB8">
        <w:rPr>
          <w:rFonts w:ascii="Times New Roman" w:hAnsi="Times New Roman" w:cs="Times New Roman"/>
          <w:sz w:val="28"/>
          <w:lang w:val="en-US"/>
        </w:rPr>
        <w:t xml:space="preserve"> (Figures 3 and 4)</w:t>
      </w:r>
      <w:r>
        <w:rPr>
          <w:rFonts w:ascii="Times New Roman" w:hAnsi="Times New Roman" w:cs="Times New Roman"/>
          <w:sz w:val="28"/>
          <w:lang w:val="en-US"/>
        </w:rPr>
        <w:t>. When comparing the two combined approaches, no difference in v</w:t>
      </w:r>
      <w:r w:rsidR="009F4725">
        <w:rPr>
          <w:rFonts w:ascii="Times New Roman" w:hAnsi="Times New Roman" w:cs="Times New Roman"/>
          <w:sz w:val="28"/>
          <w:lang w:val="en-US"/>
        </w:rPr>
        <w:t xml:space="preserve">isual improvement was </w:t>
      </w:r>
      <w:r>
        <w:rPr>
          <w:rFonts w:ascii="Times New Roman" w:hAnsi="Times New Roman" w:cs="Times New Roman"/>
          <w:sz w:val="28"/>
          <w:lang w:val="en-US"/>
        </w:rPr>
        <w:t xml:space="preserve">found </w:t>
      </w:r>
      <w:r w:rsidR="009F4725">
        <w:rPr>
          <w:rFonts w:ascii="Times New Roman" w:hAnsi="Times New Roman" w:cs="Times New Roman"/>
          <w:sz w:val="28"/>
          <w:lang w:val="en-US"/>
        </w:rPr>
        <w:t>at 3 months</w:t>
      </w:r>
      <w:r w:rsidR="00FE3AB8">
        <w:rPr>
          <w:rFonts w:ascii="Times New Roman" w:hAnsi="Times New Roman" w:cs="Times New Roman"/>
          <w:sz w:val="28"/>
          <w:lang w:val="en-US"/>
        </w:rPr>
        <w:t xml:space="preserve"> (Figure 4)</w:t>
      </w:r>
      <w:r w:rsidR="009F4725">
        <w:rPr>
          <w:rFonts w:ascii="Times New Roman" w:hAnsi="Times New Roman" w:cs="Times New Roman"/>
          <w:sz w:val="28"/>
          <w:lang w:val="en-US"/>
        </w:rPr>
        <w:t xml:space="preserve">, while </w:t>
      </w:r>
      <w:r>
        <w:rPr>
          <w:rFonts w:ascii="Times New Roman" w:hAnsi="Times New Roman" w:cs="Times New Roman"/>
          <w:sz w:val="28"/>
          <w:lang w:val="en-US"/>
        </w:rPr>
        <w:t>a</w:t>
      </w:r>
      <w:r w:rsidR="009F4725">
        <w:rPr>
          <w:rFonts w:ascii="Times New Roman" w:hAnsi="Times New Roman" w:cs="Times New Roman"/>
          <w:sz w:val="28"/>
          <w:lang w:val="en-US"/>
        </w:rPr>
        <w:t xml:space="preserve"> better </w:t>
      </w:r>
      <w:r>
        <w:rPr>
          <w:rFonts w:ascii="Times New Roman" w:hAnsi="Times New Roman" w:cs="Times New Roman"/>
          <w:sz w:val="28"/>
          <w:lang w:val="en-US"/>
        </w:rPr>
        <w:t xml:space="preserve">visual outcome was demonstrated </w:t>
      </w:r>
      <w:r w:rsidR="009F4725">
        <w:rPr>
          <w:rFonts w:ascii="Times New Roman" w:hAnsi="Times New Roman" w:cs="Times New Roman"/>
          <w:sz w:val="28"/>
          <w:lang w:val="en-US"/>
        </w:rPr>
        <w:t>in the anti-VEGF group at one month</w:t>
      </w:r>
      <w:r w:rsidR="00FE3AB8">
        <w:rPr>
          <w:rFonts w:ascii="Times New Roman" w:hAnsi="Times New Roman" w:cs="Times New Roman"/>
          <w:sz w:val="28"/>
          <w:lang w:val="en-US"/>
        </w:rPr>
        <w:t xml:space="preserve"> (Figure 3)</w:t>
      </w:r>
      <w:r w:rsidR="009F4725">
        <w:rPr>
          <w:rFonts w:ascii="Times New Roman" w:hAnsi="Times New Roman" w:cs="Times New Roman"/>
          <w:sz w:val="28"/>
          <w:lang w:val="en-US"/>
        </w:rPr>
        <w:t xml:space="preserve">. </w:t>
      </w:r>
      <w:r>
        <w:rPr>
          <w:rFonts w:ascii="Times New Roman" w:hAnsi="Times New Roman" w:cs="Times New Roman"/>
          <w:sz w:val="28"/>
          <w:lang w:val="en-US"/>
        </w:rPr>
        <w:t>Thus,</w:t>
      </w:r>
      <w:r w:rsidR="00CD1E8E">
        <w:rPr>
          <w:rFonts w:ascii="Times New Roman" w:hAnsi="Times New Roman" w:cs="Times New Roman"/>
          <w:sz w:val="28"/>
          <w:lang w:val="en-US"/>
        </w:rPr>
        <w:t xml:space="preserve"> eyes undergoing cataract surgery in combination with anti-VEGF drug had no significant change in postoperative macular thickness, whilst 1-month visual gain was greater compared with the DEX group. </w:t>
      </w:r>
    </w:p>
    <w:p w14:paraId="5011547C" w14:textId="5CB0E8D5" w:rsidR="009F1BDD" w:rsidRDefault="00110C0B" w:rsidP="0042285F">
      <w:pPr>
        <w:rPr>
          <w:rFonts w:ascii="Times New Roman" w:hAnsi="Times New Roman" w:cs="Times New Roman"/>
          <w:sz w:val="28"/>
          <w:lang w:val="en-US"/>
        </w:rPr>
      </w:pPr>
      <w:r>
        <w:rPr>
          <w:rFonts w:ascii="Times New Roman" w:hAnsi="Times New Roman" w:cs="Times New Roman"/>
          <w:sz w:val="28"/>
          <w:lang w:val="en-US"/>
        </w:rPr>
        <w:t xml:space="preserve">This discrepancy between anatomical and functional outcomes at 1-month follow-up is not surprising and needs to be interpreted cautiously. Visual </w:t>
      </w:r>
      <w:r w:rsidR="000B5786">
        <w:rPr>
          <w:rFonts w:ascii="Times New Roman" w:hAnsi="Times New Roman" w:cs="Times New Roman"/>
          <w:sz w:val="28"/>
          <w:lang w:val="en-US"/>
        </w:rPr>
        <w:t>outcome</w:t>
      </w:r>
      <w:r>
        <w:rPr>
          <w:rFonts w:ascii="Times New Roman" w:hAnsi="Times New Roman" w:cs="Times New Roman"/>
          <w:sz w:val="28"/>
          <w:lang w:val="en-US"/>
        </w:rPr>
        <w:t xml:space="preserve"> is likely to be </w:t>
      </w:r>
      <w:r w:rsidR="007103DB">
        <w:rPr>
          <w:rFonts w:ascii="Times New Roman" w:hAnsi="Times New Roman" w:cs="Times New Roman"/>
          <w:sz w:val="28"/>
          <w:lang w:val="en-US"/>
        </w:rPr>
        <w:t>affected</w:t>
      </w:r>
      <w:r>
        <w:rPr>
          <w:rFonts w:ascii="Times New Roman" w:hAnsi="Times New Roman" w:cs="Times New Roman"/>
          <w:sz w:val="28"/>
          <w:lang w:val="en-US"/>
        </w:rPr>
        <w:t xml:space="preserve"> by many variables</w:t>
      </w:r>
      <w:r w:rsidR="00206C8E">
        <w:rPr>
          <w:rFonts w:ascii="Times New Roman" w:hAnsi="Times New Roman" w:cs="Times New Roman"/>
          <w:sz w:val="28"/>
          <w:lang w:val="en-US"/>
        </w:rPr>
        <w:t>. Long standing DME is likel</w:t>
      </w:r>
      <w:r w:rsidR="00E827EF">
        <w:rPr>
          <w:rFonts w:ascii="Times New Roman" w:hAnsi="Times New Roman" w:cs="Times New Roman"/>
          <w:sz w:val="28"/>
          <w:lang w:val="en-US"/>
        </w:rPr>
        <w:t xml:space="preserve">y to be associated with a damage to macular microstructure. </w:t>
      </w:r>
      <w:r w:rsidR="00EC3755">
        <w:rPr>
          <w:rFonts w:ascii="Times New Roman" w:hAnsi="Times New Roman" w:cs="Times New Roman"/>
          <w:sz w:val="28"/>
          <w:lang w:val="en-US"/>
        </w:rPr>
        <w:t xml:space="preserve">Therefore, DME duration should be taken into account. </w:t>
      </w:r>
      <w:r w:rsidR="00E827EF">
        <w:rPr>
          <w:rFonts w:ascii="Times New Roman" w:hAnsi="Times New Roman" w:cs="Times New Roman"/>
          <w:sz w:val="28"/>
          <w:lang w:val="en-US"/>
        </w:rPr>
        <w:t xml:space="preserve">A more advanced diabetic retinopathy stage as well as the presence of macular ischemia are other </w:t>
      </w:r>
      <w:r w:rsidR="00EC3755">
        <w:rPr>
          <w:rFonts w:ascii="Times New Roman" w:hAnsi="Times New Roman" w:cs="Times New Roman"/>
          <w:sz w:val="28"/>
          <w:lang w:val="en-US"/>
        </w:rPr>
        <w:t xml:space="preserve">clinical </w:t>
      </w:r>
      <w:r w:rsidR="00063FE8">
        <w:rPr>
          <w:rFonts w:ascii="Times New Roman" w:hAnsi="Times New Roman" w:cs="Times New Roman"/>
          <w:sz w:val="28"/>
          <w:lang w:val="en-US"/>
        </w:rPr>
        <w:t>variables</w:t>
      </w:r>
      <w:r w:rsidR="00E827EF">
        <w:rPr>
          <w:rFonts w:ascii="Times New Roman" w:hAnsi="Times New Roman" w:cs="Times New Roman"/>
          <w:sz w:val="28"/>
          <w:lang w:val="en-US"/>
        </w:rPr>
        <w:t xml:space="preserve"> </w:t>
      </w:r>
      <w:r w:rsidR="00063FE8">
        <w:rPr>
          <w:rFonts w:ascii="Times New Roman" w:hAnsi="Times New Roman" w:cs="Times New Roman"/>
          <w:sz w:val="28"/>
          <w:lang w:val="en-US"/>
        </w:rPr>
        <w:t>that</w:t>
      </w:r>
      <w:r w:rsidR="00E827EF">
        <w:rPr>
          <w:rFonts w:ascii="Times New Roman" w:hAnsi="Times New Roman" w:cs="Times New Roman"/>
          <w:sz w:val="28"/>
          <w:lang w:val="en-US"/>
        </w:rPr>
        <w:t xml:space="preserve"> can lead to a poorer visual prognosis. </w:t>
      </w:r>
      <w:r w:rsidR="00EC3755">
        <w:rPr>
          <w:rFonts w:ascii="Times New Roman" w:hAnsi="Times New Roman" w:cs="Times New Roman"/>
          <w:sz w:val="28"/>
          <w:lang w:val="en-US"/>
        </w:rPr>
        <w:t>Data provided by included studies did not allow to conduct stratified analyses aimed at testing these confounding factors</w:t>
      </w:r>
      <w:r>
        <w:rPr>
          <w:rFonts w:ascii="Times New Roman" w:hAnsi="Times New Roman" w:cs="Times New Roman"/>
          <w:sz w:val="28"/>
          <w:lang w:val="en-US"/>
        </w:rPr>
        <w:t>.</w:t>
      </w:r>
      <w:r w:rsidR="009F1BDD">
        <w:rPr>
          <w:rFonts w:ascii="Times New Roman" w:hAnsi="Times New Roman" w:cs="Times New Roman"/>
          <w:sz w:val="28"/>
          <w:lang w:val="en-US"/>
        </w:rPr>
        <w:t xml:space="preserve"> </w:t>
      </w:r>
      <w:r w:rsidR="00063FE8">
        <w:rPr>
          <w:rFonts w:ascii="Times New Roman" w:hAnsi="Times New Roman" w:cs="Times New Roman"/>
          <w:sz w:val="28"/>
          <w:lang w:val="en-US"/>
        </w:rPr>
        <w:t xml:space="preserve">Additionally, cataract surgery itself </w:t>
      </w:r>
      <w:r w:rsidR="00602D6E">
        <w:rPr>
          <w:rFonts w:ascii="Times New Roman" w:hAnsi="Times New Roman" w:cs="Times New Roman"/>
          <w:sz w:val="28"/>
          <w:lang w:val="en-US"/>
        </w:rPr>
        <w:t>has a great influence on visual outcome, yielding a relevant visual gain.</w:t>
      </w:r>
      <w:r w:rsidR="00063FE8">
        <w:rPr>
          <w:rFonts w:ascii="Times New Roman" w:hAnsi="Times New Roman" w:cs="Times New Roman"/>
          <w:sz w:val="28"/>
          <w:lang w:val="en-US"/>
        </w:rPr>
        <w:t xml:space="preserve"> </w:t>
      </w:r>
      <w:r w:rsidR="009F1BDD">
        <w:rPr>
          <w:rFonts w:ascii="Times New Roman" w:hAnsi="Times New Roman" w:cs="Times New Roman"/>
          <w:sz w:val="28"/>
          <w:lang w:val="en-US"/>
        </w:rPr>
        <w:t>In this context, m</w:t>
      </w:r>
      <w:r w:rsidR="000B5786">
        <w:rPr>
          <w:rFonts w:ascii="Times New Roman" w:hAnsi="Times New Roman" w:cs="Times New Roman"/>
          <w:sz w:val="28"/>
          <w:lang w:val="en-US"/>
        </w:rPr>
        <w:t>acular thickness change is supposed to be a more reliable indicator of intravitreal treatment effectiveness compared with visual</w:t>
      </w:r>
      <w:r w:rsidR="009F1BDD">
        <w:rPr>
          <w:rFonts w:ascii="Times New Roman" w:hAnsi="Times New Roman" w:cs="Times New Roman"/>
          <w:sz w:val="28"/>
          <w:lang w:val="en-US"/>
        </w:rPr>
        <w:t xml:space="preserve"> outcome. For such a reason, we decided to consider the 3-month macular thickness change as a primary outcome measure, </w:t>
      </w:r>
      <w:r w:rsidR="009A7F20">
        <w:rPr>
          <w:rFonts w:ascii="Times New Roman" w:hAnsi="Times New Roman" w:cs="Times New Roman"/>
          <w:sz w:val="28"/>
          <w:lang w:val="en-US"/>
        </w:rPr>
        <w:t>while</w:t>
      </w:r>
      <w:r w:rsidR="009F1BDD">
        <w:rPr>
          <w:rFonts w:ascii="Times New Roman" w:hAnsi="Times New Roman" w:cs="Times New Roman"/>
          <w:sz w:val="28"/>
          <w:lang w:val="en-US"/>
        </w:rPr>
        <w:t xml:space="preserve"> visual change</w:t>
      </w:r>
      <w:r w:rsidR="009A7F20">
        <w:rPr>
          <w:rFonts w:ascii="Times New Roman" w:hAnsi="Times New Roman" w:cs="Times New Roman"/>
          <w:sz w:val="28"/>
          <w:lang w:val="en-US"/>
        </w:rPr>
        <w:t xml:space="preserve"> was explored as a secondary outcome</w:t>
      </w:r>
      <w:r w:rsidR="009F1BDD">
        <w:rPr>
          <w:rFonts w:ascii="Times New Roman" w:hAnsi="Times New Roman" w:cs="Times New Roman"/>
          <w:sz w:val="28"/>
          <w:lang w:val="en-US"/>
        </w:rPr>
        <w:t>.</w:t>
      </w:r>
      <w:r w:rsidR="00206C8E">
        <w:rPr>
          <w:rFonts w:ascii="Times New Roman" w:hAnsi="Times New Roman" w:cs="Times New Roman"/>
          <w:sz w:val="28"/>
          <w:lang w:val="en-US"/>
        </w:rPr>
        <w:t xml:space="preserve"> </w:t>
      </w:r>
      <w:r w:rsidR="000B5786">
        <w:rPr>
          <w:rFonts w:ascii="Times New Roman" w:hAnsi="Times New Roman" w:cs="Times New Roman"/>
          <w:sz w:val="28"/>
          <w:lang w:val="en-US"/>
        </w:rPr>
        <w:t xml:space="preserve"> </w:t>
      </w:r>
    </w:p>
    <w:p w14:paraId="255D2085" w14:textId="5E6E2B9B" w:rsidR="00DA2BE9" w:rsidRDefault="005E12FB" w:rsidP="0042285F">
      <w:pPr>
        <w:rPr>
          <w:rFonts w:ascii="Times New Roman" w:hAnsi="Times New Roman" w:cs="Times New Roman"/>
          <w:sz w:val="28"/>
          <w:lang w:val="en-US"/>
        </w:rPr>
      </w:pPr>
      <w:r>
        <w:rPr>
          <w:rFonts w:ascii="Times New Roman" w:hAnsi="Times New Roman" w:cs="Times New Roman"/>
          <w:sz w:val="28"/>
          <w:lang w:val="en-US"/>
        </w:rPr>
        <w:t>Both intravitreal anti-VEGF drugs and DEX have a good safety profile.</w:t>
      </w:r>
      <w:r w:rsidR="004E0E5D">
        <w:rPr>
          <w:rFonts w:ascii="Times New Roman" w:hAnsi="Times New Roman" w:cs="Times New Roman"/>
          <w:sz w:val="28"/>
          <w:lang w:val="en-US"/>
        </w:rPr>
        <w:fldChar w:fldCharType="begin" w:fldLock="1"/>
      </w:r>
      <w:r w:rsidR="008B1999">
        <w:rPr>
          <w:rFonts w:ascii="Times New Roman" w:hAnsi="Times New Roman" w:cs="Times New Roman"/>
          <w:sz w:val="28"/>
          <w:lang w:val="en-US"/>
        </w:rPr>
        <w:instrText>ADDIN CSL_CITATION {"citationItems":[{"id":"ITEM-1","itemData":{"DOI":"10.1016/j.oret.2018.06.004","ISSN":"24686530","abstract":"Purpose: This study assessed real-world visual acuity (VA) outcomes of anti–vascular endothelial growth factor (anti-VEGF) therapy for diabetic macular edema (DME). Design: This retrospective analysis was performed on a large database of aggregated, longitudinal electronic medical records from a geographically and demographically diverse sample of patients of United States retina specialists (Vestrum Health Retina Database). Participants: DME patient eyes that underwent ≥3 monthly anti-VEGF injections within 4 months of the first injection and between January 2011 and March 2017 were eligible if follow-up data were available prior to March 2018. Methods: The eyes were divided into 3 groups based on choice of initial intravitreal anti-VEGF agent (aflibercept, bevacizumab, or ranibizumab). These eyes were then subdivided into 3 cohorts, depending on length of follow-up (6, 12, or 24 months), with each cohort being mutually exclusive. Main Outcome Measures: VA outcomes and number of treatments were assessed on each cohort and stratified by baseline VA. Results: A total of 15,608 DME patient eyes were included in this analysis. In the 12-month cohort, of 1379 eyes initially treated with aflibercept, the mean 12-month improvement was +5.5 letters (95% confidence interval [CI] +4.5 to +6.6 letters, P &lt; 0.001) after 7.5 injections on average, with similar outcomes for bevacizumab (3109 eyes, +5.5 letters, 95% CI +4.7 to +6.3 letters, P &lt; 0.001, average 7.9 injections), and for ranibizumab (1352 eyes, +4.0 letters, 95% CI +2.9 to +5.2 letters, P &lt; 0.001, average 7.7 injections). The mean numbers of corticosteroid, macular, and panretinal laser treatment sessions were similar in each group. In the 12-month cohort, when stratified by baseline VA of 20/201 or worse, 20/71 to 20/200, 20/41 to 20/70, and 20/40 or better, the final mean letters gained or lost were +28.0, +10.2, +2.8, and −2.5 in the aflibercept group, +36.0, +7.8, +2.9, and −2.0 letters in the bevacizumab group, and +30.5, +7.9, +1.6, and −2.7 letters in the ranibizumab group, respectively. Conclusions: Real-world VA outcomes following anti-VEGF therapy for DME were meaningfully inferior to those noted in randomized, controlled trials. Eyes with better baseline VA experienced fewer letters gained compared with those with worse baseline VA. The initial choice of anti-VEGF agent did not correlate with visual outcomes.","author":[{"dropping-particle":"","family":"Ciulla","given":"Thomas A.","non-dropping-particle":"","parse-names":false,"suffix":""},{"dropping-particle":"","family":"Bracha","given":"Peter","non-dropping-particle":"","parse-names":false,"suffix":""},{"dropping-particle":"","family":"Pollack","given":"John","non-dropping-particle":"","parse-names":false,"suffix":""},{"dropping-particle":"","family":"Williams","given":"David F.","non-dropping-particle":"","parse-names":false,"suffix":""}],"container-title":"Ophthalmology Retina","id":"ITEM-1","issue":"12","issued":{"date-parts":[["2018"]]},"page":"1179-1187","title":"Real-world Outcomes of Anti–Vascular Endothelial Growth Factor Therapy in Diabetic Macular Edema in the United States","type":"article-journal","volume":"2"},"uris":["http://www.mendeley.com/documents/?uuid=6f2683c5-15c8-4afb-96cd-6fed6b9c8e6a"]},{"id":"ITEM-2","itemData":{"DOI":"10.2147/DDDT.S138922","ISSN":"11778881","PMID":"28860707","abstract":"Sustained-release intravitreal 0.7 mg dexamethasone (DEX) implant is approved in Europe for the treatment of macular edema related to diabetic retinopathy, branch retinal vein occlusion, central retinal vein occlusion, and non-infectious uveitis. The implant is formulated in a biodegradable copolymer to release the active ingredient within the vitreous chamber for up to 6 months after an intravitreal injection, allowing a prolonged interval of efficacy between injections with a good safety profile. Various other ocular pathologies with inflammatory etio­pathogeneses associated with macular edema have been treated by DEX implant, including neovascular age-related macular degeneration, Irvine–Gass syndrome, vasoproliferative retinal tumors, retinal telangiectasia, Coats’ disease, radiation maculopathy, retinitis pigmentosa, and macular edema secondary to scleral buckling and pars plana vitrectomy. We undertook a review to provide a comprehensive collection of all of the diseases that benefit from the use of the sustained-release DEX implant, alone or in combination with concomitant therapies. A MEDLINE search revealed lack of randomized controlled trials related to these indications. Therefore we included and analyzed all available studies (retrospective and prospective, com­parative and non-comparative, randomized and nonrandomized, single center and multicenter, and case report). There are reports in the literature of the use of DEX implant across a range of macular edema-related pathologies, with their clinical experience supporting the use of DEX implant on a case-by-case basis with the aim of improving patient outcomes in many macular pathologies. As many of the reported macular pathologies are difficult to treat, a new treat­ment option that has a beneficial influence on the clinical course of the disease may be useful in clinical practice.","author":[{"dropping-particle":"","family":"Bonfiglio","given":"Vincenza","non-dropping-particle":"","parse-names":false,"suffix":""},{"dropping-particle":"","family":"Reibaldi","given":"Michele","non-dropping-particle":"","parse-names":false,"suffix":""},{"dropping-particle":"","family":"Fallico","given":"Matteo","non-dropping-particle":"","parse-names":false,"suffix":""},{"dropping-particle":"","family":"Russo","given":"Andrea","non-dropping-particle":"","parse-names":false,"suffix":""},{"dropping-particle":"","family":"Pizzo","given":"Alessandra","non-dropping-particle":"","parse-names":false,"suffix":""},{"dropping-particle":"","family":"Fichera","given":"Stefano","non-dropping-particle":"","parse-names":false,"suffix":""},{"dropping-particle":"","family":"Rapisarda","given":"Carlo","non-dropping-particle":"","parse-names":false,"suffix":""},{"dropping-particle":"","family":"Macchi","given":"Iacopo","non-dropping-particle":"","parse-names":false,"suffix":""},{"dropping-particle":"","family":"Avitabile","given":"Teresio","non-dropping-particle":"","parse-names":false,"suffix":""},{"dropping-particle":"","family":"Longo","given":"Antonio","non-dropping-particle":"","parse-names":false,"suffix":""}],"container-title":"Drug Design, Development and Therapy","id":"ITEM-2","issued":{"date-parts":[["2017"]]},"page":"2359-2372","title":"Widening use of dexamethasone implant for the treatment of macular edema","type":"article-journal","volume":"11"},"uris":["http://www.mendeley.com/documents/?uuid=3907121e-4a88-4f7c-9a3f-2c3ea32d44ca"]}],"mendeley":{"formattedCitation":"&lt;sup&gt;39,45&lt;/sup&gt;","plainTextFormattedCitation":"39,45","previouslyFormattedCitation":"&lt;sup&gt;39,45&lt;/sup&gt;"},"properties":{"noteIndex":0},"schema":"https://github.com/citation-style-language/schema/raw/master/csl-citation.json"}</w:instrText>
      </w:r>
      <w:r w:rsidR="004E0E5D">
        <w:rPr>
          <w:rFonts w:ascii="Times New Roman" w:hAnsi="Times New Roman" w:cs="Times New Roman"/>
          <w:sz w:val="28"/>
          <w:lang w:val="en-US"/>
        </w:rPr>
        <w:fldChar w:fldCharType="separate"/>
      </w:r>
      <w:r w:rsidR="00AB2BB4" w:rsidRPr="00AB2BB4">
        <w:rPr>
          <w:rFonts w:ascii="Times New Roman" w:hAnsi="Times New Roman" w:cs="Times New Roman"/>
          <w:noProof/>
          <w:sz w:val="28"/>
          <w:vertAlign w:val="superscript"/>
          <w:lang w:val="en-US"/>
        </w:rPr>
        <w:t>39,45</w:t>
      </w:r>
      <w:r w:rsidR="004E0E5D">
        <w:rPr>
          <w:rFonts w:ascii="Times New Roman" w:hAnsi="Times New Roman" w:cs="Times New Roman"/>
          <w:sz w:val="28"/>
          <w:lang w:val="en-US"/>
        </w:rPr>
        <w:fldChar w:fldCharType="end"/>
      </w:r>
      <w:r>
        <w:rPr>
          <w:rFonts w:ascii="Times New Roman" w:hAnsi="Times New Roman" w:cs="Times New Roman"/>
          <w:sz w:val="28"/>
          <w:lang w:val="en-US"/>
        </w:rPr>
        <w:t xml:space="preserve"> Endophthalmitis represents the most severe complications of intravitrea</w:t>
      </w:r>
      <w:r w:rsidR="00FE5B97">
        <w:rPr>
          <w:rFonts w:ascii="Times New Roman" w:hAnsi="Times New Roman" w:cs="Times New Roman"/>
          <w:sz w:val="28"/>
          <w:lang w:val="en-US"/>
        </w:rPr>
        <w:t>l therapy, but it is a rare event.</w:t>
      </w:r>
      <w:r w:rsidR="004E0E5D">
        <w:rPr>
          <w:rFonts w:ascii="Times New Roman" w:hAnsi="Times New Roman" w:cs="Times New Roman"/>
          <w:sz w:val="28"/>
          <w:lang w:val="en-US"/>
        </w:rPr>
        <w:fldChar w:fldCharType="begin" w:fldLock="1"/>
      </w:r>
      <w:r w:rsidR="008B1999">
        <w:rPr>
          <w:rFonts w:ascii="Times New Roman" w:hAnsi="Times New Roman" w:cs="Times New Roman"/>
          <w:sz w:val="28"/>
          <w:lang w:val="en-US"/>
        </w:rPr>
        <w:instrText>ADDIN CSL_CITATION {"citationItems":[{"id":"ITEM-1","itemData":{"DOI":"10.3390/jcm8071031","ISSN":"2077-0383","abstract":"The study purpose was to assess the efficacy of a preservative-free 0.6% povidone iodine eye drops as perioperative prophylactic treatment for reducing conjunctival bacterial load and the rate of needle contamination in patients undergoing intravitreal anti-vascular endothelial growth factor injection. Enrolled patients were randomized to either the study group (0.6% povidone iodine, three day-prophylactic treatment before the injection) or to the control group (placebo, three day-prophylactic treatment). Conjunctival swabs were obtained before and after the prophylactic treatment in both groups. Intravitreal injections were performed in a sterile fashion. The injection needle and a control needle were collected for microbiological culture. Data from 254 and 253 eyes in the study group and control group, respectively, were analyzed. Bacterial growth from conjunctival swab cultures was significantly lower after 0.6% povidone iodine prophylaxis compared to baseline and to placebo prophylaxis (p &lt; 0.001), showing an 82% eradication rate in the study group. No injection needle showed bacterial contamination in the study group, whereas six needles were culture-positive in the control group (p = 0.015). No serious ocular and non-ocular adverse events were recorded. The 0.6% povidone iodine solution proved an effective treatment in reducing conjunctival bacterial load and risk of needle contamination.","author":[{"dropping-particle":"","family":"Reibaldi","given":"Michele","non-dropping-particle":"","parse-names":false,"suffix":""},{"dropping-particle":"","family":"Avitabile","given":"Teresio","non-dropping-particle":"","parse-names":false,"suffix":""},{"dropping-particle":"","family":"Bandello","given":"Francesco","non-dropping-particle":"","parse-names":false,"suffix":""},{"dropping-particle":"","family":"Longo","given":"Antonio","non-dropping-particle":"","parse-names":false,"suffix":""},{"dropping-particle":"","family":"Bonfiglio","given":"Vincenza","non-dropping-particle":"","parse-names":false,"suffix":""},{"dropping-particle":"","family":"Russo","given":"Andrea","non-dropping-particle":"","parse-names":false,"suffix":""},{"dropping-particle":"","family":"Castellino","given":"Niccolò","non-dropping-particle":"","parse-names":false,"suffix":""},{"dropping-particle":"","family":"Rejdak","given":"Robert","non-dropping-particle":"","parse-names":false,"suffix":""},{"dropping-particle":"","family":"Nowomiejska","given":"Katarzyna","non-dropping-particle":"","parse-names":false,"suffix":""},{"dropping-particle":"","family":"Toro","given":"Mario","non-dropping-particle":"","parse-names":false,"suffix":""},{"dropping-particle":"","family":"Furino","given":"Claudio","non-dropping-particle":"","parse-names":false,"suffix":""},{"dropping-particle":"","family":"Cillino","given":"Salvatore","non-dropping-particle":"","parse-names":false,"suffix":""},{"dropping-particle":"","family":"Fiore","given":"Tito","non-dropping-particle":"","parse-names":false,"suffix":""},{"dropping-particle":"","family":"Cagini","given":"Carlo","non-dropping-particle":"","parse-names":false,"suffix":""},{"dropping-particle":"","family":"Grassi","given":"Patrizia","non-dropping-particle":"","parse-names":false,"suffix":""},{"dropping-particle":"","family":"Musumeci","given":"Rosario","non-dropping-particle":"","parse-names":false,"suffix":""},{"dropping-particle":"","family":"Cocuzza","given":"Clementina Elvezia","non-dropping-particle":"","parse-names":false,"suffix":""},{"dropping-particle":"","family":"Martinelli","given":"Marianna","non-dropping-particle":"","parse-names":false,"suffix":""},{"dropping-particle":"","family":"Fallico","given":"Matteo","non-dropping-particle":"","parse-names":false,"suffix":""}],"container-title":"Journal of Clinical Medicine","id":"ITEM-1","issue":"7","issued":{"date-parts":[["2019"]]},"page":"1031","title":"The Effectiveness of 0.6% Povidone Iodine Eye Drops in Reducing the Conjunctival Bacterial Load and Needle Contamination in Patients Undergoing Anti-VEGF Intravitreal Injection: A Prospective, Randomized Study","type":"article-journal","volume":"8"},"uris":["http://www.mendeley.com/documents/?uuid=00fb8cd5-f1f6-4ca1-8179-f34ff32ae539"]}],"mendeley":{"formattedCitation":"&lt;sup&gt;46&lt;/sup&gt;","plainTextFormattedCitation":"46","previouslyFormattedCitation":"&lt;sup&gt;46&lt;/sup&gt;"},"properties":{"noteIndex":0},"schema":"https://github.com/citation-style-language/schema/raw/master/csl-citation.json"}</w:instrText>
      </w:r>
      <w:r w:rsidR="004E0E5D">
        <w:rPr>
          <w:rFonts w:ascii="Times New Roman" w:hAnsi="Times New Roman" w:cs="Times New Roman"/>
          <w:sz w:val="28"/>
          <w:lang w:val="en-US"/>
        </w:rPr>
        <w:fldChar w:fldCharType="separate"/>
      </w:r>
      <w:r w:rsidR="00AB2BB4" w:rsidRPr="00AB2BB4">
        <w:rPr>
          <w:rFonts w:ascii="Times New Roman" w:hAnsi="Times New Roman" w:cs="Times New Roman"/>
          <w:noProof/>
          <w:sz w:val="28"/>
          <w:vertAlign w:val="superscript"/>
          <w:lang w:val="en-US"/>
        </w:rPr>
        <w:t>46</w:t>
      </w:r>
      <w:r w:rsidR="004E0E5D">
        <w:rPr>
          <w:rFonts w:ascii="Times New Roman" w:hAnsi="Times New Roman" w:cs="Times New Roman"/>
          <w:sz w:val="28"/>
          <w:lang w:val="en-US"/>
        </w:rPr>
        <w:fldChar w:fldCharType="end"/>
      </w:r>
      <w:r w:rsidR="00FE5B97">
        <w:rPr>
          <w:rFonts w:ascii="Times New Roman" w:hAnsi="Times New Roman" w:cs="Times New Roman"/>
          <w:sz w:val="28"/>
          <w:lang w:val="en-US"/>
        </w:rPr>
        <w:t xml:space="preserve"> No case of endophthalmitis has been reported in the studies included in the present review. Some concern has been raised about a theoretical risk </w:t>
      </w:r>
      <w:r w:rsidR="00FE5B97">
        <w:rPr>
          <w:rFonts w:ascii="Times New Roman" w:hAnsi="Times New Roman" w:cs="Times New Roman"/>
          <w:sz w:val="28"/>
          <w:lang w:val="en-US"/>
        </w:rPr>
        <w:lastRenderedPageBreak/>
        <w:t>of cardiovascular accidents and increased mortality in diabetic patients receiving an intense intravitreal anti-VEGF treatment on long term.</w:t>
      </w:r>
      <w:r w:rsidR="004E0E5D">
        <w:rPr>
          <w:rFonts w:ascii="Times New Roman" w:hAnsi="Times New Roman" w:cs="Times New Roman"/>
          <w:sz w:val="28"/>
          <w:lang w:val="en-US"/>
        </w:rPr>
        <w:fldChar w:fldCharType="begin" w:fldLock="1"/>
      </w:r>
      <w:r w:rsidR="008B1999">
        <w:rPr>
          <w:rFonts w:ascii="Times New Roman" w:hAnsi="Times New Roman" w:cs="Times New Roman"/>
          <w:sz w:val="28"/>
          <w:lang w:val="en-US"/>
        </w:rPr>
        <w:instrText>ADDIN CSL_CITATION {"citationItems":[{"id":"ITEM-1","itemData":{"DOI":"10.1001/jamaophthalmol.2019.4636","ISSN":"21686173","PMID":"31750861","abstract":"Importance: Although intravitreal anti-vascular endothelial growth factor (VEGF) treatment represents the first-line therapy for many retinal diseases, the issue of their systemic safety is debatable. Objectives: To assess whether intravitreal anti-VEGF therapy might be associated with increased risk of mortality and which variables are associated with the increase. Data Sources: PubMed, MEDLINE, and Embase databases, the Cochrane Library, and ClinicalTrials.gov were systematically searched from inception to May 6, 2019. Study Selection: Randomized clinical trials comparing intravitreal anti-VEGF treatment with control groups and with follow-up of at least 6 months were selected. Data Extraction and Synthesis: Data were independently collected by 2 investigators. Meta-analyses were conducted using the frequentist and Bayesian methods. For the frequentist approach, random- and fixed-effects models were used, with random-effects models considered the primary technique. Odds ratios (ORs) with 95% CIs were computed. For the bayesian approach, uninformative and informative priors were used. Odds ratios with 95% credible intervals (CrIs) were computed. Meta-regression analyses were based on random-effects models. Main Outcomes and Measures: The primary outcome measure was the all-cause death rate. Secondary outcomes included meta-regression analyses on the following variables: type of drug, number of injections, follow-up time, diagnosis, and cardiovascular risk. Results: Of 2336 studies identified, 34 unique studies with 8887 unique participants were included in the present meta-analysis. For the frequentist analysis, fixed- and random-effects models yielded similar estimates (ORs, 1.34 [95% CI, 0.95-2.07; P =.09] and 1.34 [95% CI, 0.89-2.01; P =.17], respectively). For the Bayesian approach, noninformative and informative priors yielded similar results (ORs, 1.34 [95% CrI, 0.79-2.34; 0.13 probability of OR≤1.00] and 1.40 [95% CrI, 0.82-2.32; 0.11 probability of OR≤1.00], respectively). Meta-regression analyses showed the following risk for 1 injection more: frequentist OR of 1.12 (95% CI, 1.04-1.22; P =.005) and Bayesian OR of 1.06 (95% CrI, 0.98-1.15; 0.06 probability of OR≤1.00). Conclusions and Relevance: In this study, no difference was found in the mortality rate between intravitreal anti-VEGF treatment and control groups. Additional data seem warranted to determine whether the mortality rate is increased in patients receiving a greater number of injec…","author":[{"dropping-particle":"","family":"Reibaldi","given":"Michele","non-dropping-particle":"","parse-names":false,"suffix":""},{"dropping-particle":"","family":"Fallico","given":"Matteo","non-dropping-particle":"","parse-names":false,"suffix":""},{"dropping-particle":"","family":"Avitabile","given":"Teresio","non-dropping-particle":"","parse-names":false,"suffix":""},{"dropping-particle":"","family":"Bonfiglio","given":"Vincenza","non-dropping-particle":"","parse-names":false,"suffix":""},{"dropping-particle":"","family":"Russo","given":"Andrea","non-dropping-particle":"","parse-names":false,"suffix":""},{"dropping-particle":"","family":"Castellino","given":"Niccolò","non-dropping-particle":"","parse-names":false,"suffix":""},{"dropping-particle":"","family":"Parisi","given":"Guglielmo","non-dropping-particle":"","parse-names":false,"suffix":""},{"dropping-particle":"","family":"Longo","given":"Antonio","non-dropping-particle":"","parse-names":false,"suffix":""},{"dropping-particle":"","family":"Pulvirenti","given":"Alfredo","non-dropping-particle":"","parse-names":false,"suffix":""},{"dropping-particle":"","family":"Boscia","given":"Francesco","non-dropping-particle":"","parse-names":false,"suffix":""},{"dropping-particle":"","family":"Virgili","given":"Gianni","non-dropping-particle":"","parse-names":false,"suffix":""}],"container-title":"JAMA Ophthalmology","id":"ITEM-1","issue":"1","issued":{"date-parts":[["2020"]]},"page":"50-57","title":"Risk of Death Associated with Intravitreal Anti-Vascular Endothelial Growth Factor Therapy: A Systematic Review and Meta-analysis","type":"article-journal","volume":"138"},"uris":["http://www.mendeley.com/documents/?uuid=0a0a660f-9f4b-4519-9557-9fb656afaff5"]}],"mendeley":{"formattedCitation":"&lt;sup&gt;47&lt;/sup&gt;","plainTextFormattedCitation":"47","previouslyFormattedCitation":"&lt;sup&gt;47&lt;/sup&gt;"},"properties":{"noteIndex":0},"schema":"https://github.com/citation-style-language/schema/raw/master/csl-citation.json"}</w:instrText>
      </w:r>
      <w:r w:rsidR="004E0E5D">
        <w:rPr>
          <w:rFonts w:ascii="Times New Roman" w:hAnsi="Times New Roman" w:cs="Times New Roman"/>
          <w:sz w:val="28"/>
          <w:lang w:val="en-US"/>
        </w:rPr>
        <w:fldChar w:fldCharType="separate"/>
      </w:r>
      <w:r w:rsidR="00AB2BB4" w:rsidRPr="00AB2BB4">
        <w:rPr>
          <w:rFonts w:ascii="Times New Roman" w:hAnsi="Times New Roman" w:cs="Times New Roman"/>
          <w:noProof/>
          <w:sz w:val="28"/>
          <w:vertAlign w:val="superscript"/>
          <w:lang w:val="en-US"/>
        </w:rPr>
        <w:t>47</w:t>
      </w:r>
      <w:r w:rsidR="004E0E5D">
        <w:rPr>
          <w:rFonts w:ascii="Times New Roman" w:hAnsi="Times New Roman" w:cs="Times New Roman"/>
          <w:sz w:val="28"/>
          <w:lang w:val="en-US"/>
        </w:rPr>
        <w:fldChar w:fldCharType="end"/>
      </w:r>
      <w:r w:rsidR="00FE5B97">
        <w:rPr>
          <w:rFonts w:ascii="Times New Roman" w:hAnsi="Times New Roman" w:cs="Times New Roman"/>
          <w:sz w:val="28"/>
          <w:lang w:val="en-US"/>
        </w:rPr>
        <w:t xml:space="preserve"> No relevant systemic adverse events have been recorded in the included studies. The two main adverse event related to DEX administration are cataract develop</w:t>
      </w:r>
      <w:r w:rsidR="008616DE">
        <w:rPr>
          <w:rFonts w:ascii="Times New Roman" w:hAnsi="Times New Roman" w:cs="Times New Roman"/>
          <w:sz w:val="28"/>
          <w:lang w:val="en-US"/>
        </w:rPr>
        <w:t>ment and intraocular pressure r</w:t>
      </w:r>
      <w:r w:rsidR="00FE5B97">
        <w:rPr>
          <w:rFonts w:ascii="Times New Roman" w:hAnsi="Times New Roman" w:cs="Times New Roman"/>
          <w:sz w:val="28"/>
          <w:lang w:val="en-US"/>
        </w:rPr>
        <w:t>ise.</w:t>
      </w:r>
      <w:r w:rsidR="004E0E5D">
        <w:rPr>
          <w:rFonts w:ascii="Times New Roman" w:hAnsi="Times New Roman" w:cs="Times New Roman"/>
          <w:sz w:val="28"/>
          <w:lang w:val="en-US"/>
        </w:rPr>
        <w:fldChar w:fldCharType="begin" w:fldLock="1"/>
      </w:r>
      <w:r w:rsidR="00AB2BB4">
        <w:rPr>
          <w:rFonts w:ascii="Times New Roman" w:hAnsi="Times New Roman" w:cs="Times New Roman"/>
          <w:sz w:val="28"/>
          <w:lang w:val="en-US"/>
        </w:rPr>
        <w:instrText>ADDIN CSL_CITATION {"citationItems":[{"id":"ITEM-1","itemData":{"DOI":"10.2147/DDDT.S138922","ISSN":"11778881","PMID":"28860707","abstract":"Sustained-release intravitreal 0.7 mg dexamethasone (DEX) implant is approved in Europe for the treatment of macular edema related to diabetic retinopathy, branch retinal vein occlusion, central retinal vein occlusion, and non-infectious uveitis. The implant is formulated in a biodegradable copolymer to release the active ingredient within the vitreous chamber for up to 6 months after an intravitreal injection, allowing a prolonged interval of efficacy between injections with a good safety profile. Various other ocular pathologies with inflammatory etio­pathogeneses associated with macular edema have been treated by DEX implant, including neovascular age-related macular degeneration, Irvine–Gass syndrome, vasoproliferative retinal tumors, retinal telangiectasia, Coats’ disease, radiation maculopathy, retinitis pigmentosa, and macular edema secondary to scleral buckling and pars plana vitrectomy. We undertook a review to provide a comprehensive collection of all of the diseases that benefit from the use of the sustained-release DEX implant, alone or in combination with concomitant therapies. A MEDLINE search revealed lack of randomized controlled trials related to these indications. Therefore we included and analyzed all available studies (retrospective and prospective, com­parative and non-comparative, randomized and nonrandomized, single center and multicenter, and case report). There are reports in the literature of the use of DEX implant across a range of macular edema-related pathologies, with their clinical experience supporting the use of DEX implant on a case-by-case basis with the aim of improving patient outcomes in many macular pathologies. As many of the reported macular pathologies are difficult to treat, a new treat­ment option that has a beneficial influence on the clinical course of the disease may be useful in clinical practice.","author":[{"dropping-particle":"","family":"Bonfiglio","given":"Vincenza","non-dropping-particle":"","parse-names":false,"suffix":""},{"dropping-particle":"","family":"Reibaldi","given":"Michele","non-dropping-particle":"","parse-names":false,"suffix":""},{"dropping-particle":"","family":"Fallico","given":"Matteo","non-dropping-particle":"","parse-names":false,"suffix":""},{"dropping-particle":"","family":"Russo","given":"Andrea","non-dropping-particle":"","parse-names":false,"suffix":""},{"dropping-particle":"","family":"Pizzo","given":"Alessandra","non-dropping-particle":"","parse-names":false,"suffix":""},{"dropping-particle":"","family":"Fichera","given":"Stefano","non-dropping-particle":"","parse-names":false,"suffix":""},{"dropping-particle":"","family":"Rapisarda","given":"Carlo","non-dropping-particle":"","parse-names":false,"suffix":""},{"dropping-particle":"","family":"Macchi","given":"Iacopo","non-dropping-particle":"","parse-names":false,"suffix":""},{"dropping-particle":"","family":"Avitabile","given":"Teresio","non-dropping-particle":"","parse-names":false,"suffix":""},{"dropping-particle":"","family":"Longo","given":"Antonio","non-dropping-particle":"","parse-names":false,"suffix":""}],"container-title":"Drug Design, Development and Therapy","id":"ITEM-1","issued":{"date-parts":[["2017"]]},"page":"2359-2372","title":"Widening use of dexamethasone implant for the treatment of macular edema","type":"article-journal","volume":"11"},"uris":["http://www.mendeley.com/documents/?uuid=3907121e-4a88-4f7c-9a3f-2c3ea32d44ca"]}],"mendeley":{"formattedCitation":"&lt;sup&gt;39&lt;/sup&gt;","plainTextFormattedCitation":"39","previouslyFormattedCitation":"&lt;sup&gt;39&lt;/sup&gt;"},"properties":{"noteIndex":0},"schema":"https://github.com/citation-style-language/schema/raw/master/csl-citation.json"}</w:instrText>
      </w:r>
      <w:r w:rsidR="004E0E5D">
        <w:rPr>
          <w:rFonts w:ascii="Times New Roman" w:hAnsi="Times New Roman" w:cs="Times New Roman"/>
          <w:sz w:val="28"/>
          <w:lang w:val="en-US"/>
        </w:rPr>
        <w:fldChar w:fldCharType="separate"/>
      </w:r>
      <w:r w:rsidR="0072497A" w:rsidRPr="0072497A">
        <w:rPr>
          <w:rFonts w:ascii="Times New Roman" w:hAnsi="Times New Roman" w:cs="Times New Roman"/>
          <w:noProof/>
          <w:sz w:val="28"/>
          <w:vertAlign w:val="superscript"/>
          <w:lang w:val="en-US"/>
        </w:rPr>
        <w:t>39</w:t>
      </w:r>
      <w:r w:rsidR="004E0E5D">
        <w:rPr>
          <w:rFonts w:ascii="Times New Roman" w:hAnsi="Times New Roman" w:cs="Times New Roman"/>
          <w:sz w:val="28"/>
          <w:lang w:val="en-US"/>
        </w:rPr>
        <w:fldChar w:fldCharType="end"/>
      </w:r>
      <w:r w:rsidR="00FE5B97">
        <w:rPr>
          <w:rFonts w:ascii="Times New Roman" w:hAnsi="Times New Roman" w:cs="Times New Roman"/>
          <w:sz w:val="28"/>
          <w:lang w:val="en-US"/>
        </w:rPr>
        <w:t xml:space="preserve"> In case of DEX use in combination with cataract surgery, our pooled analysis yielded a 9.5% rate of postoperative high IOP. </w:t>
      </w:r>
      <w:r w:rsidR="002738DD">
        <w:rPr>
          <w:rFonts w:ascii="Times New Roman" w:hAnsi="Times New Roman" w:cs="Times New Roman"/>
          <w:sz w:val="28"/>
          <w:lang w:val="en-US"/>
        </w:rPr>
        <w:t xml:space="preserve">This figure </w:t>
      </w:r>
      <w:r w:rsidR="00067ED2">
        <w:rPr>
          <w:rFonts w:ascii="Times New Roman" w:hAnsi="Times New Roman" w:cs="Times New Roman"/>
          <w:sz w:val="28"/>
          <w:lang w:val="en-US"/>
        </w:rPr>
        <w:t>is lower compared with the 30% rate of ocular hypertension reported in clinical practice following traditional DEX use.</w:t>
      </w:r>
      <w:r w:rsidR="004E0E5D">
        <w:rPr>
          <w:rFonts w:ascii="Times New Roman" w:hAnsi="Times New Roman" w:cs="Times New Roman"/>
          <w:sz w:val="28"/>
          <w:lang w:val="en-US"/>
        </w:rPr>
        <w:fldChar w:fldCharType="begin" w:fldLock="1"/>
      </w:r>
      <w:r w:rsidR="008B1999">
        <w:rPr>
          <w:rFonts w:ascii="Times New Roman" w:hAnsi="Times New Roman" w:cs="Times New Roman"/>
          <w:sz w:val="28"/>
          <w:lang w:val="en-US"/>
        </w:rPr>
        <w:instrText>ADDIN CSL_CITATION {"citationItems":[{"id":"ITEM-1","itemData":{"DOI":"10.1097/iae.0000000000003080","ISSN":"0275-004X","author":[{"dropping-particle":"","family":"Rezkallah","given":"Amina","non-dropping-particle":"","parse-names":false,"suffix":""},{"dropping-particle":"","family":"Mathis","given":"Thibaud","non-dropping-particle":"","parse-names":false,"suffix":""},{"dropping-particle":"","family":"Abukhashabah","given":"Amro","non-dropping-particle":"","parse-names":false,"suffix":""},{"dropping-particle":"","family":"Voirin","given":"Nicolas","non-dropping-particle":"","parse-names":false,"suffix":""},{"dropping-particle":"","family":"Malclès","given":"Ariane,","non-dropping-particle":"","parse-names":false,"suffix":""},{"dropping-particle":"","family":"Agard","given":"Émilie","non-dropping-particle":"","parse-names":false,"suffix":""},{"dropping-particle":"","family":"Lereuil","given":"Théo","non-dropping-particle":"","parse-names":false,"suffix":""},{"dropping-particle":"","family":"Denis","given":"Philippe","non-dropping-particle":"","parse-names":false,"suffix":""},{"dropping-particle":"","family":"Dot","given":"Corinne","non-dropping-particle":"","parse-names":false,"suffix":""},{"dropping-particle":"","family":"Kodjikian","given":"Laurent","non-dropping-particle":"","parse-names":false,"suffix":""}],"container-title":"Retina","id":"ITEM-1","issued":{"date-parts":[["2020"]]},"page":"1438-1445","title":"Long-term incidence and risk factors of ocular hypertension following Dexamethasone-implant injections. The SAFODEX-2 study","type":"article-journal","volume":"Publish Ah"},"uris":["http://www.mendeley.com/documents/?uuid=d60a0292-4ecf-4839-be5d-5446dd37940d"]}],"mendeley":{"formattedCitation":"&lt;sup&gt;48&lt;/sup&gt;","plainTextFormattedCitation":"48","previouslyFormattedCitation":"&lt;sup&gt;48&lt;/sup&gt;"},"properties":{"noteIndex":0},"schema":"https://github.com/citation-style-language/schema/raw/master/csl-citation.json"}</w:instrText>
      </w:r>
      <w:r w:rsidR="004E0E5D">
        <w:rPr>
          <w:rFonts w:ascii="Times New Roman" w:hAnsi="Times New Roman" w:cs="Times New Roman"/>
          <w:sz w:val="28"/>
          <w:lang w:val="en-US"/>
        </w:rPr>
        <w:fldChar w:fldCharType="separate"/>
      </w:r>
      <w:r w:rsidR="00AB2BB4" w:rsidRPr="00AB2BB4">
        <w:rPr>
          <w:rFonts w:ascii="Times New Roman" w:hAnsi="Times New Roman" w:cs="Times New Roman"/>
          <w:noProof/>
          <w:sz w:val="28"/>
          <w:vertAlign w:val="superscript"/>
          <w:lang w:val="en-US"/>
        </w:rPr>
        <w:t>48</w:t>
      </w:r>
      <w:r w:rsidR="004E0E5D">
        <w:rPr>
          <w:rFonts w:ascii="Times New Roman" w:hAnsi="Times New Roman" w:cs="Times New Roman"/>
          <w:sz w:val="28"/>
          <w:lang w:val="en-US"/>
        </w:rPr>
        <w:fldChar w:fldCharType="end"/>
      </w:r>
      <w:r w:rsidR="00067ED2">
        <w:rPr>
          <w:rFonts w:ascii="Times New Roman" w:hAnsi="Times New Roman" w:cs="Times New Roman"/>
          <w:sz w:val="28"/>
          <w:lang w:val="en-US"/>
        </w:rPr>
        <w:t xml:space="preserve"> </w:t>
      </w:r>
      <w:r w:rsidR="002738DD">
        <w:rPr>
          <w:rFonts w:ascii="Times New Roman" w:hAnsi="Times New Roman" w:cs="Times New Roman"/>
          <w:sz w:val="28"/>
          <w:lang w:val="en-US"/>
        </w:rPr>
        <w:t>Our meta-analysis reveal</w:t>
      </w:r>
      <w:r w:rsidR="008616DE">
        <w:rPr>
          <w:rFonts w:ascii="Times New Roman" w:hAnsi="Times New Roman" w:cs="Times New Roman"/>
          <w:sz w:val="28"/>
          <w:lang w:val="en-US"/>
        </w:rPr>
        <w:t>ed that mean IOP increased by 0.5 mmHg</w:t>
      </w:r>
      <w:r w:rsidR="00067ED2">
        <w:rPr>
          <w:rFonts w:ascii="Times New Roman" w:hAnsi="Times New Roman" w:cs="Times New Roman"/>
          <w:sz w:val="28"/>
          <w:lang w:val="en-US"/>
        </w:rPr>
        <w:t xml:space="preserve"> and 1.2 mmHg</w:t>
      </w:r>
      <w:r w:rsidR="002738DD">
        <w:rPr>
          <w:rFonts w:ascii="Times New Roman" w:hAnsi="Times New Roman" w:cs="Times New Roman"/>
          <w:sz w:val="28"/>
          <w:lang w:val="en-US"/>
        </w:rPr>
        <w:t xml:space="preserve"> at one month </w:t>
      </w:r>
      <w:r w:rsidR="00067ED2">
        <w:rPr>
          <w:rFonts w:ascii="Times New Roman" w:hAnsi="Times New Roman" w:cs="Times New Roman"/>
          <w:sz w:val="28"/>
          <w:lang w:val="en-US"/>
        </w:rPr>
        <w:t>and</w:t>
      </w:r>
      <w:r w:rsidR="002738DD">
        <w:rPr>
          <w:rFonts w:ascii="Times New Roman" w:hAnsi="Times New Roman" w:cs="Times New Roman"/>
          <w:sz w:val="28"/>
          <w:lang w:val="en-US"/>
        </w:rPr>
        <w:t xml:space="preserve"> at 3 months</w:t>
      </w:r>
      <w:r w:rsidR="00067ED2">
        <w:rPr>
          <w:rFonts w:ascii="Times New Roman" w:hAnsi="Times New Roman" w:cs="Times New Roman"/>
          <w:sz w:val="28"/>
          <w:lang w:val="en-US"/>
        </w:rPr>
        <w:t>, respectively</w:t>
      </w:r>
      <w:r w:rsidR="002738DD">
        <w:rPr>
          <w:rFonts w:ascii="Times New Roman" w:hAnsi="Times New Roman" w:cs="Times New Roman"/>
          <w:sz w:val="28"/>
          <w:lang w:val="en-US"/>
        </w:rPr>
        <w:t>.</w:t>
      </w:r>
      <w:r w:rsidR="00067ED2">
        <w:rPr>
          <w:rFonts w:ascii="Times New Roman" w:hAnsi="Times New Roman" w:cs="Times New Roman"/>
          <w:sz w:val="28"/>
          <w:lang w:val="en-US"/>
        </w:rPr>
        <w:t xml:space="preserve"> Even if the 3-month change was statistically significant, </w:t>
      </w:r>
      <w:r w:rsidR="008B1C69">
        <w:rPr>
          <w:rFonts w:ascii="Times New Roman" w:hAnsi="Times New Roman" w:cs="Times New Roman"/>
          <w:sz w:val="28"/>
          <w:lang w:val="en-US"/>
        </w:rPr>
        <w:t>this could be considered of low interest from a clinical viewpoint given the 95% confidence interval of 0.3- 1.20 mmHg. Addition</w:t>
      </w:r>
      <w:r w:rsidR="004E0E5D">
        <w:rPr>
          <w:rFonts w:ascii="Times New Roman" w:hAnsi="Times New Roman" w:cs="Times New Roman"/>
          <w:sz w:val="28"/>
          <w:lang w:val="en-US"/>
        </w:rPr>
        <w:t xml:space="preserve">ally, </w:t>
      </w:r>
      <w:r w:rsidR="00CC723E">
        <w:rPr>
          <w:rFonts w:ascii="Times New Roman" w:hAnsi="Times New Roman" w:cs="Times New Roman"/>
          <w:sz w:val="28"/>
          <w:lang w:val="en-US"/>
        </w:rPr>
        <w:t xml:space="preserve">a </w:t>
      </w:r>
      <w:r w:rsidR="004E0E5D">
        <w:rPr>
          <w:rFonts w:ascii="Times New Roman" w:hAnsi="Times New Roman" w:cs="Times New Roman"/>
          <w:sz w:val="28"/>
          <w:lang w:val="en-US"/>
        </w:rPr>
        <w:t xml:space="preserve">high IOP was managed in all cases with IOP lowering drops. </w:t>
      </w:r>
      <w:r w:rsidR="008B1C69">
        <w:rPr>
          <w:rFonts w:ascii="Times New Roman" w:hAnsi="Times New Roman" w:cs="Times New Roman"/>
          <w:sz w:val="28"/>
          <w:lang w:val="en-US"/>
        </w:rPr>
        <w:t xml:space="preserve"> </w:t>
      </w:r>
    </w:p>
    <w:p w14:paraId="3D5713E7" w14:textId="450223A4" w:rsidR="0070136A" w:rsidRPr="00A91234" w:rsidRDefault="00047DD3" w:rsidP="0070136A">
      <w:pPr>
        <w:spacing w:after="0"/>
        <w:rPr>
          <w:rFonts w:ascii="Times New Roman" w:hAnsi="Times New Roman" w:cs="Times New Roman"/>
          <w:color w:val="000000" w:themeColor="text1"/>
          <w:sz w:val="28"/>
          <w:lang w:val="en-US"/>
        </w:rPr>
      </w:pPr>
      <w:r>
        <w:rPr>
          <w:rFonts w:ascii="Times New Roman" w:hAnsi="Times New Roman" w:cs="Times New Roman"/>
          <w:sz w:val="28"/>
          <w:lang w:val="en-US"/>
        </w:rPr>
        <w:t>The following l</w:t>
      </w:r>
      <w:r w:rsidR="009F1BDD">
        <w:rPr>
          <w:rFonts w:ascii="Times New Roman" w:hAnsi="Times New Roman" w:cs="Times New Roman"/>
          <w:sz w:val="28"/>
          <w:lang w:val="en-US"/>
        </w:rPr>
        <w:t>imitations</w:t>
      </w:r>
      <w:r>
        <w:rPr>
          <w:rFonts w:ascii="Times New Roman" w:hAnsi="Times New Roman" w:cs="Times New Roman"/>
          <w:sz w:val="28"/>
          <w:lang w:val="en-US"/>
        </w:rPr>
        <w:t xml:space="preserve"> characterized the present meta-analysis. First, significant heterogeneity was found among included studies for almost all explored outcomes. Onl</w:t>
      </w:r>
      <w:r w:rsidR="00B94412">
        <w:rPr>
          <w:rFonts w:ascii="Times New Roman" w:hAnsi="Times New Roman" w:cs="Times New Roman"/>
          <w:sz w:val="28"/>
          <w:lang w:val="en-US"/>
        </w:rPr>
        <w:t xml:space="preserve">y </w:t>
      </w:r>
      <w:r w:rsidR="00A45EAB">
        <w:rPr>
          <w:rFonts w:ascii="Times New Roman" w:hAnsi="Times New Roman" w:cs="Times New Roman"/>
          <w:sz w:val="28"/>
          <w:lang w:val="en-US"/>
        </w:rPr>
        <w:t xml:space="preserve">the </w:t>
      </w:r>
      <w:r>
        <w:rPr>
          <w:rFonts w:ascii="Times New Roman" w:hAnsi="Times New Roman" w:cs="Times New Roman"/>
          <w:sz w:val="28"/>
          <w:lang w:val="en-US"/>
        </w:rPr>
        <w:t>1-month and 3-month visual outcome</w:t>
      </w:r>
      <w:r w:rsidR="00A45EAB">
        <w:rPr>
          <w:rFonts w:ascii="Times New Roman" w:hAnsi="Times New Roman" w:cs="Times New Roman"/>
          <w:sz w:val="28"/>
          <w:lang w:val="en-US"/>
        </w:rPr>
        <w:t>s</w:t>
      </w:r>
      <w:r>
        <w:rPr>
          <w:rFonts w:ascii="Times New Roman" w:hAnsi="Times New Roman" w:cs="Times New Roman"/>
          <w:sz w:val="28"/>
          <w:lang w:val="en-US"/>
        </w:rPr>
        <w:t xml:space="preserve"> in the </w:t>
      </w:r>
      <w:r w:rsidR="00B94412">
        <w:rPr>
          <w:rFonts w:ascii="Times New Roman" w:hAnsi="Times New Roman" w:cs="Times New Roman"/>
          <w:sz w:val="28"/>
          <w:lang w:val="en-US"/>
        </w:rPr>
        <w:t>DEX</w:t>
      </w:r>
      <w:r>
        <w:rPr>
          <w:rFonts w:ascii="Times New Roman" w:hAnsi="Times New Roman" w:cs="Times New Roman"/>
          <w:sz w:val="28"/>
          <w:lang w:val="en-US"/>
        </w:rPr>
        <w:t xml:space="preserve"> group </w:t>
      </w:r>
      <w:r w:rsidR="004C2372">
        <w:rPr>
          <w:rFonts w:ascii="Times New Roman" w:hAnsi="Times New Roman" w:cs="Times New Roman"/>
          <w:sz w:val="28"/>
          <w:lang w:val="en-US"/>
        </w:rPr>
        <w:t>was</w:t>
      </w:r>
      <w:r w:rsidR="00B94412">
        <w:rPr>
          <w:rFonts w:ascii="Times New Roman" w:hAnsi="Times New Roman" w:cs="Times New Roman"/>
          <w:sz w:val="28"/>
          <w:lang w:val="en-US"/>
        </w:rPr>
        <w:t xml:space="preserve"> not affected by heterogeneity. A possible explanation for </w:t>
      </w:r>
      <w:r w:rsidR="00A45EAB">
        <w:rPr>
          <w:rFonts w:ascii="Times New Roman" w:hAnsi="Times New Roman" w:cs="Times New Roman"/>
          <w:sz w:val="28"/>
          <w:lang w:val="en-US"/>
        </w:rPr>
        <w:t xml:space="preserve">the </w:t>
      </w:r>
      <w:r w:rsidR="00B94412">
        <w:rPr>
          <w:rFonts w:ascii="Times New Roman" w:hAnsi="Times New Roman" w:cs="Times New Roman"/>
          <w:sz w:val="28"/>
          <w:lang w:val="en-US"/>
        </w:rPr>
        <w:t xml:space="preserve">high heterogeneity could be related to the influence of different </w:t>
      </w:r>
      <w:r w:rsidR="00FB7FAB">
        <w:rPr>
          <w:rFonts w:ascii="Times New Roman" w:hAnsi="Times New Roman" w:cs="Times New Roman"/>
          <w:sz w:val="28"/>
          <w:lang w:val="en-US"/>
        </w:rPr>
        <w:t>clinical variables</w:t>
      </w:r>
      <w:r w:rsidR="00B94412">
        <w:rPr>
          <w:rFonts w:ascii="Times New Roman" w:hAnsi="Times New Roman" w:cs="Times New Roman"/>
          <w:sz w:val="28"/>
          <w:lang w:val="en-US"/>
        </w:rPr>
        <w:t xml:space="preserve"> on study outcomes. For instance, a few studies included </w:t>
      </w:r>
      <w:r w:rsidR="00A3062B">
        <w:rPr>
          <w:rFonts w:ascii="Times New Roman" w:hAnsi="Times New Roman" w:cs="Times New Roman"/>
          <w:sz w:val="28"/>
          <w:lang w:val="en-US"/>
        </w:rPr>
        <w:t xml:space="preserve">patients </w:t>
      </w:r>
      <w:r w:rsidR="00B94412">
        <w:rPr>
          <w:rFonts w:ascii="Times New Roman" w:hAnsi="Times New Roman" w:cs="Times New Roman"/>
          <w:sz w:val="28"/>
          <w:lang w:val="en-US"/>
        </w:rPr>
        <w:t>naïve with regard to intravitreal therapy, while most studies enrolled both naïve and chronic DME eyes. Another clinical variable that could have had an influence on the heterogeneity for visual outcome is the cataract grading: no information on it was provided</w:t>
      </w:r>
      <w:r w:rsidR="00510667">
        <w:rPr>
          <w:rFonts w:ascii="Times New Roman" w:hAnsi="Times New Roman" w:cs="Times New Roman"/>
          <w:sz w:val="28"/>
          <w:lang w:val="en-US"/>
        </w:rPr>
        <w:t xml:space="preserve">. It is </w:t>
      </w:r>
      <w:r w:rsidR="00B94412">
        <w:rPr>
          <w:rFonts w:ascii="Times New Roman" w:hAnsi="Times New Roman" w:cs="Times New Roman"/>
          <w:sz w:val="28"/>
          <w:lang w:val="en-US"/>
        </w:rPr>
        <w:t>highly likely this was not homogenous among included studies.</w:t>
      </w:r>
      <w:r w:rsidR="00A45EAB">
        <w:rPr>
          <w:rFonts w:ascii="Times New Roman" w:hAnsi="Times New Roman" w:cs="Times New Roman"/>
          <w:sz w:val="28"/>
          <w:lang w:val="en-US"/>
        </w:rPr>
        <w:t xml:space="preserve"> A h</w:t>
      </w:r>
      <w:r w:rsidR="00FB7FAB" w:rsidRPr="00FB7FAB">
        <w:rPr>
          <w:rFonts w:ascii="Times New Roman" w:hAnsi="Times New Roman" w:cs="Times New Roman"/>
          <w:sz w:val="28"/>
          <w:lang w:val="en-US"/>
        </w:rPr>
        <w:t>igh heterogeneity could be secondary to clinical differences</w:t>
      </w:r>
      <w:r w:rsidR="00FB7FAB">
        <w:rPr>
          <w:rFonts w:ascii="Times New Roman" w:hAnsi="Times New Roman" w:cs="Times New Roman"/>
          <w:sz w:val="28"/>
          <w:lang w:val="en-US"/>
        </w:rPr>
        <w:t>.</w:t>
      </w:r>
      <w:r w:rsidR="00FB7FAB">
        <w:rPr>
          <w:rFonts w:ascii="Times New Roman" w:hAnsi="Times New Roman" w:cs="Times New Roman"/>
          <w:color w:val="FF0000"/>
          <w:sz w:val="28"/>
          <w:lang w:val="en-US"/>
        </w:rPr>
        <w:t xml:space="preserve"> </w:t>
      </w:r>
      <w:r w:rsidR="0070136A" w:rsidRPr="00A91234">
        <w:rPr>
          <w:rFonts w:ascii="Times New Roman" w:hAnsi="Times New Roman" w:cs="Times New Roman"/>
          <w:color w:val="000000" w:themeColor="text1"/>
          <w:sz w:val="28"/>
          <w:lang w:val="en-US"/>
        </w:rPr>
        <w:t>Moreover, methodological issues can affect heterogeneity as well. Included studies featured different study designs contributing to</w:t>
      </w:r>
      <w:r w:rsidR="00A45EAB">
        <w:rPr>
          <w:rFonts w:ascii="Times New Roman" w:hAnsi="Times New Roman" w:cs="Times New Roman"/>
          <w:color w:val="000000" w:themeColor="text1"/>
          <w:sz w:val="28"/>
          <w:lang w:val="en-US"/>
        </w:rPr>
        <w:t xml:space="preserve"> an</w:t>
      </w:r>
      <w:r w:rsidR="0070136A" w:rsidRPr="00A91234">
        <w:rPr>
          <w:rFonts w:ascii="Times New Roman" w:hAnsi="Times New Roman" w:cs="Times New Roman"/>
          <w:color w:val="000000" w:themeColor="text1"/>
          <w:sz w:val="28"/>
          <w:lang w:val="en-US"/>
        </w:rPr>
        <w:t xml:space="preserve"> increase </w:t>
      </w:r>
      <w:r w:rsidR="00A45EAB">
        <w:rPr>
          <w:rFonts w:ascii="Times New Roman" w:hAnsi="Times New Roman" w:cs="Times New Roman"/>
          <w:color w:val="000000" w:themeColor="text1"/>
          <w:sz w:val="28"/>
          <w:lang w:val="en-US"/>
        </w:rPr>
        <w:t xml:space="preserve">in </w:t>
      </w:r>
      <w:r w:rsidR="0070136A" w:rsidRPr="00A91234">
        <w:rPr>
          <w:rFonts w:ascii="Times New Roman" w:hAnsi="Times New Roman" w:cs="Times New Roman"/>
          <w:color w:val="000000" w:themeColor="text1"/>
          <w:sz w:val="28"/>
          <w:lang w:val="en-US"/>
        </w:rPr>
        <w:t xml:space="preserve">heterogeneity level. Included studies did not provide individual data. Consequently, stratified analyses aimed at ruling out possible confounders could not be conducted.  </w:t>
      </w:r>
    </w:p>
    <w:p w14:paraId="7ACC433C" w14:textId="6582FA48" w:rsidR="004F068A" w:rsidRDefault="0070136A" w:rsidP="0070136A">
      <w:pPr>
        <w:rPr>
          <w:rFonts w:ascii="Times New Roman" w:hAnsi="Times New Roman" w:cs="Times New Roman"/>
          <w:sz w:val="28"/>
          <w:lang w:val="en-US"/>
        </w:rPr>
      </w:pPr>
      <w:r w:rsidRPr="00A91234">
        <w:rPr>
          <w:rFonts w:ascii="Times New Roman" w:hAnsi="Times New Roman" w:cs="Times New Roman"/>
          <w:color w:val="000000" w:themeColor="text1"/>
          <w:sz w:val="28"/>
          <w:lang w:val="en-US"/>
        </w:rPr>
        <w:t>We tried to address this issue by applying meta-regressions of methodological and clinical characteristics on CMT and BCVA changes. Yet, none of the variables seemed associated with these outcomes.</w:t>
      </w:r>
      <w:r>
        <w:rPr>
          <w:rFonts w:ascii="Times New Roman" w:hAnsi="Times New Roman" w:cs="Times New Roman"/>
          <w:sz w:val="28"/>
          <w:lang w:val="en-US"/>
        </w:rPr>
        <w:t xml:space="preserve"> </w:t>
      </w:r>
      <w:r w:rsidR="004F068A">
        <w:rPr>
          <w:rFonts w:ascii="Times New Roman" w:hAnsi="Times New Roman" w:cs="Times New Roman"/>
          <w:sz w:val="28"/>
          <w:lang w:val="en-US"/>
        </w:rPr>
        <w:t xml:space="preserve">Another possible limitation is the relatively small number of </w:t>
      </w:r>
      <w:r w:rsidR="003D1E70">
        <w:rPr>
          <w:rFonts w:ascii="Times New Roman" w:hAnsi="Times New Roman" w:cs="Times New Roman"/>
          <w:sz w:val="28"/>
          <w:lang w:val="en-US"/>
        </w:rPr>
        <w:t xml:space="preserve">studies </w:t>
      </w:r>
      <w:r w:rsidR="004F068A">
        <w:rPr>
          <w:rFonts w:ascii="Times New Roman" w:hAnsi="Times New Roman" w:cs="Times New Roman"/>
          <w:sz w:val="28"/>
          <w:lang w:val="en-US"/>
        </w:rPr>
        <w:t>included.</w:t>
      </w:r>
      <w:r>
        <w:rPr>
          <w:rFonts w:ascii="Times New Roman" w:hAnsi="Times New Roman" w:cs="Times New Roman"/>
          <w:sz w:val="28"/>
          <w:lang w:val="en-US"/>
        </w:rPr>
        <w:t xml:space="preserve"> </w:t>
      </w:r>
      <w:r w:rsidRPr="00A91234">
        <w:rPr>
          <w:rFonts w:ascii="Times New Roman" w:hAnsi="Times New Roman" w:cs="Times New Roman"/>
          <w:color w:val="000000" w:themeColor="text1"/>
          <w:sz w:val="28"/>
          <w:lang w:val="en-US"/>
        </w:rPr>
        <w:t>This limitation may also partially explain non-significant results obtained through meta-regressions.</w:t>
      </w:r>
      <w:r w:rsidR="004F068A" w:rsidRPr="00A91234">
        <w:rPr>
          <w:rFonts w:ascii="Times New Roman" w:hAnsi="Times New Roman" w:cs="Times New Roman"/>
          <w:color w:val="000000" w:themeColor="text1"/>
          <w:sz w:val="28"/>
          <w:lang w:val="en-US"/>
        </w:rPr>
        <w:t xml:space="preserve"> </w:t>
      </w:r>
      <w:r w:rsidR="004F068A">
        <w:rPr>
          <w:rFonts w:ascii="Times New Roman" w:hAnsi="Times New Roman" w:cs="Times New Roman"/>
          <w:sz w:val="28"/>
          <w:lang w:val="en-US"/>
        </w:rPr>
        <w:t xml:space="preserve">However, more than 400 eyes were included for </w:t>
      </w:r>
      <w:r w:rsidR="00D800F4">
        <w:rPr>
          <w:rFonts w:ascii="Times New Roman" w:hAnsi="Times New Roman" w:cs="Times New Roman"/>
          <w:sz w:val="28"/>
          <w:lang w:val="en-US"/>
        </w:rPr>
        <w:t xml:space="preserve">the </w:t>
      </w:r>
      <w:r w:rsidR="004F068A">
        <w:rPr>
          <w:rFonts w:ascii="Times New Roman" w:hAnsi="Times New Roman" w:cs="Times New Roman"/>
          <w:sz w:val="28"/>
          <w:lang w:val="en-US"/>
        </w:rPr>
        <w:t xml:space="preserve">primary outcome analyses, which </w:t>
      </w:r>
      <w:r w:rsidR="00D800F4">
        <w:rPr>
          <w:rFonts w:ascii="Times New Roman" w:hAnsi="Times New Roman" w:cs="Times New Roman"/>
          <w:sz w:val="28"/>
          <w:lang w:val="en-US"/>
        </w:rPr>
        <w:t>is a</w:t>
      </w:r>
      <w:r w:rsidR="004F068A">
        <w:rPr>
          <w:rFonts w:ascii="Times New Roman" w:hAnsi="Times New Roman" w:cs="Times New Roman"/>
          <w:sz w:val="28"/>
          <w:lang w:val="en-US"/>
        </w:rPr>
        <w:t xml:space="preserve"> reasonable sample</w:t>
      </w:r>
      <w:r w:rsidR="00D800F4">
        <w:rPr>
          <w:rFonts w:ascii="Times New Roman" w:hAnsi="Times New Roman" w:cs="Times New Roman"/>
          <w:sz w:val="28"/>
          <w:lang w:val="en-US"/>
        </w:rPr>
        <w:t xml:space="preserve"> size</w:t>
      </w:r>
      <w:r w:rsidR="004F068A">
        <w:rPr>
          <w:rFonts w:ascii="Times New Roman" w:hAnsi="Times New Roman" w:cs="Times New Roman"/>
          <w:sz w:val="28"/>
          <w:lang w:val="en-US"/>
        </w:rPr>
        <w:t>. Additionally, meta-analyses are more powerful compared with a single report, presenting more accurate confidence intervals.</w:t>
      </w:r>
      <w:r w:rsidR="009770DA">
        <w:rPr>
          <w:rFonts w:ascii="Times New Roman" w:hAnsi="Times New Roman" w:cs="Times New Roman"/>
          <w:sz w:val="28"/>
          <w:lang w:val="en-US"/>
        </w:rPr>
        <w:fldChar w:fldCharType="begin" w:fldLock="1"/>
      </w:r>
      <w:r w:rsidR="008B1999">
        <w:rPr>
          <w:rFonts w:ascii="Times New Roman" w:hAnsi="Times New Roman" w:cs="Times New Roman"/>
          <w:sz w:val="28"/>
          <w:lang w:val="en-US"/>
        </w:rPr>
        <w:instrText>ADDIN CSL_CITATION {"citationItems":[{"id":"ITEM-1","itemData":{"DOI":"10.1111/aos.14681","author":[{"dropping-particle":"","family":"Fallico","given":"Matteo","non-dropping-particle":"","parse-names":false,"suffix":""},{"dropping-particle":"","family":"Maugeri","given":"Andrea","non-dropping-particle":"","parse-names":false,"suffix":""},{"dropping-particle":"","family":"Lotery","given":"Andrew","non-dropping-particle":"","parse-names":false,"suffix":""},{"dropping-particle":"","family":"Longo","given":"Antonio","non-dropping-particle":"","parse-names":false,"suffix":""},{"dropping-particle":"","family":"Bonfiglio","given":"Vincenza","non-dropping-particle":"","parse-names":false,"suffix":""},{"dropping-particle":"","family":"Russo","given":"Andrea","non-dropping-particle":"","parse-names":false,"suffix":""},{"dropping-particle":"","family":"Avitabile","given":"Teresio","non-dropping-particle":"","parse-names":false,"suffix":""},{"dropping-particle":"","family":"Pulvirenti","given":"Alfredo","non-dropping-particle":"","parse-names":false,"suffix":""},{"dropping-particle":"","family":"Furino","given":"Claudio","non-dropping-particle":"","parse-names":false,"suffix":""},{"dropping-particle":"","family":"Cennamo","given":"Gilda","non-dropping-particle":"","parse-names":false,"suffix":""},{"dropping-particle":"","family":"Barchitta","given":"Martina","non-dropping-particle":"","parse-names":false,"suffix":""},{"dropping-particle":"","family":"Agodi","given":"Antonella","non-dropping-particle":"","parse-names":false,"suffix":""},{"dropping-particle":"","family":"Reibaldi","given":"Michele","non-dropping-particle":"","parse-names":false,"suffix":""}],"id":"ITEM-1","issued":{"date-parts":[["2020"]]},"page":"1-11","title":"Intravitreal anti-vascular endothelial growth factors , panretinal photocoagulation and combined treatment for proliferative diabetic retinopathy : a systematic review and network meta-analysis","type":"article-journal"},"uris":["http://www.mendeley.com/documents/?uuid=56ad3112-9879-4312-b9f6-b84846a5a697"]},{"id":"ITEM-2","itemData":{"DOI":"10.1038/s41598-021-84362-y","ISSN":"20452322","PMID":"33637841","abstract":"We conducted a meta-analysis of real-world studies on the 0.19 mg Fluocinolone Acetonide (FAc) intravitreal implant for chronic diabetic macular oedema (DMO), comparing these findings with the Fluocinolone Acetonide for Diabetic Macular Edema (FAME) study. The primary outcome was mean change of best corrected visual acuity (BCVA) at 24 months. Secondary outcomes were 36-month mean BCVA, mean central macular thickness (CMT) change, rates of eyes receiving supplementary intravitreal therapy, cataract surgery, intraocular pressure (IOP)-lowering drops and glaucoma surgery. Mean differences (MDs) with 95% confidence intervals (CIs) were calculated. Nine real-world studies were included. The FAc implant yielded a significantly improved BCVA at 24 and 36 months (24-month MD = 4.52; 95% CI 2.56–6.48; 36-month MD = 8.10; 95% CI 6.34–9.86). These findings were comparable with the FAME study. The FAc implant yielded significantly reduced 24- and 36-month CMT. Pooled proportions of cataract surgery, IOP-lowering drops and glaucoma surgery were 39%, 27% and 3%, respectively, all lower than the FAME study. Pooled estimate of supplementary intravitreal therapy was 39%, higher than the 15.2% of the FAME study. This meta-analysis of real-world studies confirms favorable visual and anatomical outcomes following FAc insert for chronic DMO. In real-life studies more than one third of patients received supplementary intravitreal therapy, an issue that needs to be further explored.","author":[{"dropping-particle":"","family":"Fallico","given":"Matteo","non-dropping-particle":"","parse-names":false,"suffix":""},{"dropping-particle":"","family":"Maugeri","given":"Andrea","non-dropping-particle":"","parse-names":false,"suffix":""},{"dropping-particle":"","family":"Lotery","given":"Andrew","non-dropping-particle":"","parse-names":false,"suffix":""},{"dropping-particle":"","family":"Longo","given":"Antonio","non-dropping-particle":"","parse-names":false,"suffix":""},{"dropping-particle":"","family":"Bonfiglio","given":"Vincenza","non-dropping-particle":"","parse-names":false,"suffix":""},{"dropping-particle":"","family":"Russo","given":"Andrea","non-dropping-particle":"","parse-names":false,"suffix":""},{"dropping-particle":"","family":"Avitabile","given":"Teresio","non-dropping-particle":"","parse-names":false,"suffix":""},{"dropping-particle":"","family":"Furino","given":"Claudio","non-dropping-particle":"","parse-names":false,"suffix":""},{"dropping-particle":"","family":"Cennamo","given":"Gilda","non-dropping-particle":"","parse-names":false,"suffix":""},{"dropping-particle":"","family":"Barchitta","given":"Martina","non-dropping-particle":"","parse-names":false,"suffix":""},{"dropping-particle":"","family":"Agodi","given":"Antonella","non-dropping-particle":"","parse-names":false,"suffix":""},{"dropping-particle":"","family":"Marolo","given":"Paola","non-dropping-particle":"","parse-names":false,"suffix":""},{"dropping-particle":"","family":"Ventre","given":"Luca","non-dropping-particle":"","parse-names":false,"suffix":""},{"dropping-particle":"","family":"Caselgrandi","given":"Paolo","non-dropping-particle":"","parse-names":false,"suffix":""},{"dropping-particle":"","family":"Reibaldi","given":"Michele","non-dropping-particle":"","parse-names":false,"suffix":""}],"container-title":"Scientific Reports","id":"ITEM-2","issue":"1","issued":{"date-parts":[["2021","12","1"]]},"publisher":"Nature Research","title":"Fluocinolone acetonide vitreous insert for chronic diabetic macular oedema: a systematic review with meta-analysis of real-world experience","type":"article-journal","volume":"11"},"uris":["http://www.mendeley.com/documents/?uuid=24e08db6-2b96-31a6-805e-38f86887d45e"]}],"mendeley":{"formattedCitation":"&lt;sup&gt;49,50&lt;/sup&gt;","plainTextFormattedCitation":"49,50","previouslyFormattedCitation":"&lt;sup&gt;49,50&lt;/sup&gt;"},"properties":{"noteIndex":0},"schema":"https://github.com/citation-style-language/schema/raw/master/csl-citation.json"}</w:instrText>
      </w:r>
      <w:r w:rsidR="009770DA">
        <w:rPr>
          <w:rFonts w:ascii="Times New Roman" w:hAnsi="Times New Roman" w:cs="Times New Roman"/>
          <w:sz w:val="28"/>
          <w:lang w:val="en-US"/>
        </w:rPr>
        <w:fldChar w:fldCharType="separate"/>
      </w:r>
      <w:r w:rsidR="00AB2BB4" w:rsidRPr="00AB2BB4">
        <w:rPr>
          <w:rFonts w:ascii="Times New Roman" w:hAnsi="Times New Roman" w:cs="Times New Roman"/>
          <w:noProof/>
          <w:sz w:val="28"/>
          <w:vertAlign w:val="superscript"/>
          <w:lang w:val="en-US"/>
        </w:rPr>
        <w:t>49,50</w:t>
      </w:r>
      <w:r w:rsidR="009770DA">
        <w:rPr>
          <w:rFonts w:ascii="Times New Roman" w:hAnsi="Times New Roman" w:cs="Times New Roman"/>
          <w:sz w:val="28"/>
          <w:lang w:val="en-US"/>
        </w:rPr>
        <w:fldChar w:fldCharType="end"/>
      </w:r>
      <w:r w:rsidR="004F068A">
        <w:rPr>
          <w:rFonts w:ascii="Times New Roman" w:hAnsi="Times New Roman" w:cs="Times New Roman"/>
          <w:sz w:val="28"/>
          <w:lang w:val="en-US"/>
        </w:rPr>
        <w:t xml:space="preserve"> </w:t>
      </w:r>
    </w:p>
    <w:p w14:paraId="5EC6E454" w14:textId="1DF702F1" w:rsidR="009F1BDD" w:rsidRDefault="0078482B" w:rsidP="009F1BDD">
      <w:pPr>
        <w:rPr>
          <w:rFonts w:ascii="Times New Roman" w:hAnsi="Times New Roman" w:cs="Times New Roman"/>
          <w:sz w:val="28"/>
          <w:lang w:val="en-US"/>
        </w:rPr>
      </w:pPr>
      <w:r>
        <w:rPr>
          <w:rFonts w:ascii="Times New Roman" w:hAnsi="Times New Roman" w:cs="Times New Roman"/>
          <w:sz w:val="28"/>
          <w:lang w:val="en-US"/>
        </w:rPr>
        <w:t>In conclusion</w:t>
      </w:r>
      <w:r w:rsidR="004F068A">
        <w:rPr>
          <w:rFonts w:ascii="Times New Roman" w:hAnsi="Times New Roman" w:cs="Times New Roman"/>
          <w:sz w:val="28"/>
          <w:lang w:val="en-US"/>
        </w:rPr>
        <w:t>,</w:t>
      </w:r>
      <w:r w:rsidR="00A61713">
        <w:rPr>
          <w:rFonts w:ascii="Times New Roman" w:hAnsi="Times New Roman" w:cs="Times New Roman"/>
          <w:sz w:val="28"/>
          <w:lang w:val="en-US"/>
        </w:rPr>
        <w:t xml:space="preserve"> our findings demonstrated, even if with limited evidence, that cataract surgery combined with DEX implant seems to provide better anatomical outcomes </w:t>
      </w:r>
      <w:r w:rsidR="00D55FCF">
        <w:rPr>
          <w:rFonts w:ascii="Times New Roman" w:hAnsi="Times New Roman" w:cs="Times New Roman"/>
          <w:sz w:val="28"/>
          <w:lang w:val="en-US"/>
        </w:rPr>
        <w:t xml:space="preserve">in patients with DME </w:t>
      </w:r>
      <w:r w:rsidR="00A61713">
        <w:rPr>
          <w:rFonts w:ascii="Times New Roman" w:hAnsi="Times New Roman" w:cs="Times New Roman"/>
          <w:sz w:val="28"/>
          <w:lang w:val="en-US"/>
        </w:rPr>
        <w:t>compared with cataract surgery combined with intravitreal anti-VEGF therapy.</w:t>
      </w:r>
      <w:r w:rsidR="008A2B3E">
        <w:rPr>
          <w:rFonts w:ascii="Times New Roman" w:hAnsi="Times New Roman" w:cs="Times New Roman"/>
          <w:sz w:val="28"/>
          <w:lang w:val="en-US"/>
        </w:rPr>
        <w:t xml:space="preserve"> Indeed, </w:t>
      </w:r>
      <w:r w:rsidR="00ED5364">
        <w:rPr>
          <w:rFonts w:ascii="Times New Roman" w:hAnsi="Times New Roman" w:cs="Times New Roman"/>
          <w:sz w:val="28"/>
          <w:lang w:val="en-US"/>
        </w:rPr>
        <w:t xml:space="preserve">use of a </w:t>
      </w:r>
      <w:r w:rsidR="008A2B3E">
        <w:rPr>
          <w:rFonts w:ascii="Times New Roman" w:hAnsi="Times New Roman" w:cs="Times New Roman"/>
          <w:sz w:val="28"/>
          <w:lang w:val="en-US"/>
        </w:rPr>
        <w:t>DEX implant reduce</w:t>
      </w:r>
      <w:r w:rsidR="00ED5364">
        <w:rPr>
          <w:rFonts w:ascii="Times New Roman" w:hAnsi="Times New Roman" w:cs="Times New Roman"/>
          <w:sz w:val="28"/>
          <w:lang w:val="en-US"/>
        </w:rPr>
        <w:t>d</w:t>
      </w:r>
      <w:r w:rsidR="008A2B3E">
        <w:rPr>
          <w:rFonts w:ascii="Times New Roman" w:hAnsi="Times New Roman" w:cs="Times New Roman"/>
          <w:sz w:val="28"/>
          <w:lang w:val="en-US"/>
        </w:rPr>
        <w:t xml:space="preserve"> macular thickness, while anti-VEGF therapy prevented DME </w:t>
      </w:r>
      <w:r w:rsidR="006B16D2">
        <w:rPr>
          <w:rFonts w:ascii="Times New Roman" w:hAnsi="Times New Roman" w:cs="Times New Roman"/>
          <w:sz w:val="28"/>
          <w:lang w:val="en-US"/>
        </w:rPr>
        <w:t xml:space="preserve">from </w:t>
      </w:r>
      <w:r w:rsidR="008A2B3E">
        <w:rPr>
          <w:rFonts w:ascii="Times New Roman" w:hAnsi="Times New Roman" w:cs="Times New Roman"/>
          <w:sz w:val="28"/>
          <w:lang w:val="en-US"/>
        </w:rPr>
        <w:t xml:space="preserve">worsening. </w:t>
      </w:r>
      <w:r w:rsidR="00A61713">
        <w:rPr>
          <w:rFonts w:ascii="Times New Roman" w:hAnsi="Times New Roman" w:cs="Times New Roman"/>
          <w:sz w:val="28"/>
          <w:lang w:val="en-US"/>
        </w:rPr>
        <w:t xml:space="preserve">Further randomized trials that would </w:t>
      </w:r>
      <w:r w:rsidR="00A61713">
        <w:rPr>
          <w:rFonts w:ascii="Times New Roman" w:hAnsi="Times New Roman" w:cs="Times New Roman"/>
          <w:sz w:val="28"/>
          <w:lang w:val="en-US"/>
        </w:rPr>
        <w:lastRenderedPageBreak/>
        <w:t xml:space="preserve">directly compare these two different combined approaches are warranted to corroborate </w:t>
      </w:r>
      <w:r w:rsidR="00067D95">
        <w:rPr>
          <w:rFonts w:ascii="Times New Roman" w:hAnsi="Times New Roman" w:cs="Times New Roman"/>
          <w:sz w:val="28"/>
          <w:lang w:val="en-US"/>
        </w:rPr>
        <w:t>these</w:t>
      </w:r>
      <w:r w:rsidR="00A61713">
        <w:rPr>
          <w:rFonts w:ascii="Times New Roman" w:hAnsi="Times New Roman" w:cs="Times New Roman"/>
          <w:sz w:val="28"/>
          <w:lang w:val="en-US"/>
        </w:rPr>
        <w:t xml:space="preserve"> results.    </w:t>
      </w:r>
    </w:p>
    <w:p w14:paraId="41FC710E" w14:textId="77777777" w:rsidR="00A52899" w:rsidRDefault="00A52899" w:rsidP="00A52899">
      <w:pPr>
        <w:rPr>
          <w:rFonts w:ascii="Times New Roman" w:hAnsi="Times New Roman" w:cs="Times New Roman"/>
          <w:b/>
          <w:sz w:val="28"/>
          <w:lang w:val="en-US"/>
        </w:rPr>
      </w:pPr>
    </w:p>
    <w:p w14:paraId="22514D56" w14:textId="1D4F5768" w:rsidR="00A52899" w:rsidRDefault="00A52899" w:rsidP="00A52899">
      <w:pPr>
        <w:rPr>
          <w:rFonts w:ascii="Times New Roman" w:hAnsi="Times New Roman" w:cs="Times New Roman"/>
          <w:b/>
          <w:sz w:val="28"/>
          <w:lang w:val="en-US"/>
        </w:rPr>
      </w:pPr>
      <w:r w:rsidRPr="003C4F7C">
        <w:rPr>
          <w:rFonts w:ascii="Times New Roman" w:hAnsi="Times New Roman" w:cs="Times New Roman"/>
          <w:b/>
          <w:sz w:val="28"/>
          <w:lang w:val="en-US"/>
        </w:rPr>
        <w:t>Acknowledg</w:t>
      </w:r>
      <w:r w:rsidR="00C944B3">
        <w:rPr>
          <w:rFonts w:ascii="Times New Roman" w:hAnsi="Times New Roman" w:cs="Times New Roman"/>
          <w:b/>
          <w:sz w:val="28"/>
          <w:lang w:val="en-US"/>
        </w:rPr>
        <w:t>e</w:t>
      </w:r>
      <w:r w:rsidRPr="003C4F7C">
        <w:rPr>
          <w:rFonts w:ascii="Times New Roman" w:hAnsi="Times New Roman" w:cs="Times New Roman"/>
          <w:b/>
          <w:sz w:val="28"/>
          <w:lang w:val="en-US"/>
        </w:rPr>
        <w:t>ments</w:t>
      </w:r>
      <w:r>
        <w:rPr>
          <w:rFonts w:ascii="Times New Roman" w:hAnsi="Times New Roman" w:cs="Times New Roman"/>
          <w:b/>
          <w:sz w:val="28"/>
          <w:lang w:val="en-US"/>
        </w:rPr>
        <w:t>/Disclosure</w:t>
      </w:r>
    </w:p>
    <w:p w14:paraId="33F51839" w14:textId="0C8A0ACB" w:rsidR="00A52899" w:rsidRDefault="00A52899" w:rsidP="00A52899">
      <w:pPr>
        <w:rPr>
          <w:rFonts w:ascii="Times New Roman" w:hAnsi="Times New Roman" w:cs="Times New Roman"/>
          <w:sz w:val="28"/>
          <w:lang w:val="en-US"/>
        </w:rPr>
      </w:pPr>
      <w:r>
        <w:rPr>
          <w:rFonts w:ascii="Times New Roman" w:hAnsi="Times New Roman" w:cs="Times New Roman"/>
          <w:b/>
          <w:sz w:val="28"/>
          <w:lang w:val="en-US"/>
        </w:rPr>
        <w:t xml:space="preserve">Funding: </w:t>
      </w:r>
      <w:r w:rsidRPr="003C4F7C">
        <w:rPr>
          <w:rFonts w:ascii="Times New Roman" w:hAnsi="Times New Roman" w:cs="Times New Roman"/>
          <w:sz w:val="28"/>
          <w:lang w:val="en-US"/>
        </w:rPr>
        <w:t>None</w:t>
      </w:r>
    </w:p>
    <w:p w14:paraId="5CAF0F48" w14:textId="33F53BF9" w:rsidR="00A52899" w:rsidRDefault="00A52899" w:rsidP="00A52899">
      <w:pPr>
        <w:spacing w:after="0" w:line="360" w:lineRule="auto"/>
        <w:rPr>
          <w:rFonts w:ascii="Times New Roman" w:hAnsi="Times New Roman" w:cs="Times New Roman"/>
          <w:sz w:val="28"/>
          <w:lang w:val="en-US"/>
        </w:rPr>
      </w:pPr>
      <w:r>
        <w:rPr>
          <w:rFonts w:ascii="Times New Roman" w:hAnsi="Times New Roman" w:cs="Times New Roman"/>
          <w:b/>
          <w:sz w:val="28"/>
          <w:lang w:val="en-US"/>
        </w:rPr>
        <w:t>Financial Disclosures:</w:t>
      </w:r>
      <w:r>
        <w:rPr>
          <w:rFonts w:ascii="Times New Roman" w:hAnsi="Times New Roman" w:cs="Times New Roman"/>
          <w:sz w:val="28"/>
          <w:lang w:val="en-US"/>
        </w:rPr>
        <w:t xml:space="preserve"> AL has consulted for Novartis Pharmaceuticals, Allergan, Janssen and Gyroscope Therapeutics. Other authors have no financial disclosures.</w:t>
      </w:r>
    </w:p>
    <w:p w14:paraId="620A9ADE" w14:textId="3E9F46C8" w:rsidR="00D03AF9" w:rsidRDefault="00D03AF9" w:rsidP="00A52899">
      <w:pPr>
        <w:spacing w:after="0" w:line="360" w:lineRule="auto"/>
        <w:rPr>
          <w:rFonts w:ascii="Times New Roman" w:hAnsi="Times New Roman" w:cs="Times New Roman"/>
          <w:sz w:val="28"/>
          <w:lang w:val="en-US"/>
        </w:rPr>
      </w:pPr>
      <w:r w:rsidRPr="00D03AF9">
        <w:rPr>
          <w:rFonts w:ascii="Times New Roman" w:hAnsi="Times New Roman" w:cs="Times New Roman"/>
          <w:b/>
          <w:sz w:val="28"/>
          <w:lang w:val="en-US"/>
        </w:rPr>
        <w:t>Conflict of interest</w:t>
      </w:r>
      <w:r>
        <w:rPr>
          <w:rFonts w:ascii="Times New Roman" w:hAnsi="Times New Roman" w:cs="Times New Roman"/>
          <w:sz w:val="28"/>
          <w:lang w:val="en-US"/>
        </w:rPr>
        <w:t>: N</w:t>
      </w:r>
      <w:r w:rsidRPr="00D03AF9">
        <w:rPr>
          <w:rFonts w:ascii="Times New Roman" w:hAnsi="Times New Roman" w:cs="Times New Roman"/>
          <w:sz w:val="28"/>
          <w:lang w:val="en-US"/>
        </w:rPr>
        <w:t>o conflicting relationship exists for any author.</w:t>
      </w:r>
    </w:p>
    <w:p w14:paraId="2D2A1C26" w14:textId="314AC440" w:rsidR="00A52899" w:rsidRPr="003C4F7C" w:rsidRDefault="00A52899" w:rsidP="00A52899">
      <w:pPr>
        <w:rPr>
          <w:rFonts w:ascii="Times New Roman" w:hAnsi="Times New Roman" w:cs="Times New Roman"/>
          <w:sz w:val="28"/>
          <w:szCs w:val="28"/>
          <w:lang w:val="en-US"/>
        </w:rPr>
      </w:pPr>
      <w:r w:rsidRPr="003C4F7C">
        <w:rPr>
          <w:rFonts w:ascii="Times New Roman" w:hAnsi="Times New Roman" w:cs="Times New Roman"/>
          <w:b/>
          <w:sz w:val="28"/>
          <w:lang w:val="en-US"/>
        </w:rPr>
        <w:t>Acknowledg</w:t>
      </w:r>
      <w:r w:rsidR="00C944B3">
        <w:rPr>
          <w:rFonts w:ascii="Times New Roman" w:hAnsi="Times New Roman" w:cs="Times New Roman"/>
          <w:b/>
          <w:sz w:val="28"/>
          <w:lang w:val="en-US"/>
        </w:rPr>
        <w:t>e</w:t>
      </w:r>
      <w:r w:rsidRPr="003C4F7C">
        <w:rPr>
          <w:rFonts w:ascii="Times New Roman" w:hAnsi="Times New Roman" w:cs="Times New Roman"/>
          <w:b/>
          <w:sz w:val="28"/>
          <w:lang w:val="en-US"/>
        </w:rPr>
        <w:t>ments</w:t>
      </w:r>
      <w:r w:rsidR="00D03AF9">
        <w:rPr>
          <w:rFonts w:ascii="Times New Roman" w:hAnsi="Times New Roman" w:cs="Times New Roman"/>
          <w:b/>
          <w:sz w:val="28"/>
          <w:lang w:val="en-US"/>
        </w:rPr>
        <w:t xml:space="preserve">: </w:t>
      </w:r>
      <w:r w:rsidRPr="003C4F7C">
        <w:rPr>
          <w:rFonts w:ascii="Times New Roman" w:hAnsi="Times New Roman" w:cs="Times New Roman"/>
          <w:sz w:val="28"/>
          <w:szCs w:val="28"/>
          <w:lang w:val="en-US"/>
        </w:rPr>
        <w:t xml:space="preserve">We are thankful to Giorgio Pulvirenti for his </w:t>
      </w:r>
      <w:r>
        <w:rPr>
          <w:rFonts w:ascii="Times New Roman" w:hAnsi="Times New Roman" w:cs="Times New Roman"/>
          <w:sz w:val="28"/>
          <w:szCs w:val="28"/>
          <w:lang w:val="en-US"/>
        </w:rPr>
        <w:t xml:space="preserve">contribution in data collection. </w:t>
      </w:r>
    </w:p>
    <w:p w14:paraId="2CE6D890" w14:textId="77777777" w:rsidR="009F1BDD" w:rsidRDefault="009F1BDD" w:rsidP="0042285F">
      <w:pPr>
        <w:rPr>
          <w:rFonts w:ascii="Times New Roman" w:hAnsi="Times New Roman" w:cs="Times New Roman"/>
          <w:sz w:val="28"/>
          <w:lang w:val="en-US"/>
        </w:rPr>
      </w:pPr>
    </w:p>
    <w:p w14:paraId="48C1899E" w14:textId="43C954A1" w:rsidR="000C603B" w:rsidRDefault="000C603B" w:rsidP="0042285F">
      <w:pPr>
        <w:rPr>
          <w:rFonts w:ascii="Times New Roman" w:hAnsi="Times New Roman" w:cs="Times New Roman"/>
          <w:sz w:val="28"/>
          <w:lang w:val="en-US"/>
        </w:rPr>
      </w:pPr>
    </w:p>
    <w:p w14:paraId="1DC0835A" w14:textId="77777777" w:rsidR="000C603B" w:rsidRDefault="000C603B" w:rsidP="0042285F">
      <w:pPr>
        <w:rPr>
          <w:rFonts w:ascii="Times New Roman" w:hAnsi="Times New Roman" w:cs="Times New Roman"/>
          <w:sz w:val="28"/>
          <w:lang w:val="en-US"/>
        </w:rPr>
      </w:pPr>
    </w:p>
    <w:p w14:paraId="705B5356" w14:textId="21C82195" w:rsidR="00BB76D9" w:rsidRPr="00BB76D9" w:rsidRDefault="00BB76D9" w:rsidP="0042285F">
      <w:pPr>
        <w:rPr>
          <w:rFonts w:ascii="Times New Roman" w:hAnsi="Times New Roman" w:cs="Times New Roman"/>
          <w:b/>
          <w:sz w:val="28"/>
          <w:lang w:val="en-US"/>
        </w:rPr>
      </w:pPr>
      <w:r w:rsidRPr="00BB76D9">
        <w:rPr>
          <w:rFonts w:ascii="Times New Roman" w:hAnsi="Times New Roman" w:cs="Times New Roman"/>
          <w:b/>
          <w:sz w:val="28"/>
          <w:lang w:val="en-US"/>
        </w:rPr>
        <w:t>Reference</w:t>
      </w:r>
    </w:p>
    <w:p w14:paraId="5FEAEC9D" w14:textId="26B27FC1" w:rsidR="008B1999" w:rsidRPr="008B1999" w:rsidRDefault="00BB76D9" w:rsidP="008B1999">
      <w:pPr>
        <w:widowControl w:val="0"/>
        <w:autoSpaceDE w:val="0"/>
        <w:autoSpaceDN w:val="0"/>
        <w:adjustRightInd w:val="0"/>
        <w:spacing w:line="240" w:lineRule="auto"/>
        <w:rPr>
          <w:rFonts w:ascii="Times New Roman" w:hAnsi="Times New Roman" w:cs="Times New Roman"/>
          <w:noProof/>
          <w:sz w:val="28"/>
          <w:szCs w:val="24"/>
        </w:rPr>
      </w:pPr>
      <w:r>
        <w:rPr>
          <w:rFonts w:ascii="Times New Roman" w:hAnsi="Times New Roman" w:cs="Times New Roman"/>
          <w:sz w:val="28"/>
          <w:lang w:val="en-US"/>
        </w:rPr>
        <w:fldChar w:fldCharType="begin" w:fldLock="1"/>
      </w:r>
      <w:r>
        <w:rPr>
          <w:rFonts w:ascii="Times New Roman" w:hAnsi="Times New Roman" w:cs="Times New Roman"/>
          <w:sz w:val="28"/>
          <w:lang w:val="en-US"/>
        </w:rPr>
        <w:instrText xml:space="preserve">ADDIN Mendeley Bibliography CSL_BIBLIOGRAPHY </w:instrText>
      </w:r>
      <w:r>
        <w:rPr>
          <w:rFonts w:ascii="Times New Roman" w:hAnsi="Times New Roman" w:cs="Times New Roman"/>
          <w:sz w:val="28"/>
          <w:lang w:val="en-US"/>
        </w:rPr>
        <w:fldChar w:fldCharType="separate"/>
      </w:r>
      <w:r w:rsidR="008B1999" w:rsidRPr="008B1999">
        <w:rPr>
          <w:rFonts w:ascii="Times New Roman" w:hAnsi="Times New Roman" w:cs="Times New Roman"/>
          <w:noProof/>
          <w:sz w:val="28"/>
          <w:szCs w:val="24"/>
        </w:rPr>
        <w:t>1. Wang W, Yan W, Fotis K, Prasad NM, Lansingh VC, Taylor HR, et al. Cataract surgical rate and socioeconomics: A global study. Investig. Ophthalmol. Vis. Sci. 2016; 57(14): 5872–5881.</w:t>
      </w:r>
    </w:p>
    <w:p w14:paraId="5284244B"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2. Panozzo G, Staurenghi G, Dalla Mura G, Giannarelli D, Alessio G, Alongi S, et al. Prevalence of diabetes and diabetic macular edema in patients undergoing senile cataract surgery in Italy: The DIabetes and CATaract study. Eur. J. Ophthalmol. 2020; 30(2): 315–320.</w:t>
      </w:r>
    </w:p>
    <w:p w14:paraId="3271223F"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3. Patel JI, Hykin PG, Cree IA. Diabetic cataract removal: Postoperative progression of maculopathy-growth factor and clinical analysis. Br. J. Ophthalmol. 2006; 90(6): 697–701.</w:t>
      </w:r>
    </w:p>
    <w:p w14:paraId="393B8BED"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4. Brito PN, Rosas VM, Coentrão LM, Carneiro Â V., Rocha-Sousa A, Brandão E, et al. Evaluation of visual acuity, macular status, and subfoveal choroidal thickness changes after cataract surgery in eyes with diabetic retinopathy. Retina. 2015; 35(2): 294–302.</w:t>
      </w:r>
    </w:p>
    <w:p w14:paraId="3C73D00D"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5. Denniston AK, Chakravarthy U, Zhu H, Lee AY, Crabb DP, Tufail A, et al. The UK Diabetic Retinopathy Electronic Medical Record (UK DR EMR) Users Group, Report 2: Real-world data for the impact of cataract surgery on diabetic macular oedema. Br. J. Ophthalmol. 2017; 101(12): 1673–1678.</w:t>
      </w:r>
    </w:p>
    <w:p w14:paraId="42014B1B"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6. Boscia F, Giancipoli E, Ricci GDA, Pinna A. Management of macular oedema in diabetic patients undergoing cataract surgery. Curr. Opin. Ophthalmol. 2017; 28(1): 23–28.</w:t>
      </w:r>
    </w:p>
    <w:p w14:paraId="46AB101E"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lastRenderedPageBreak/>
        <w:t>7. Romero-Aroca P, Fernández-Ballart J, Almena-Garcia M, Méndez-Marín I, Salvat-Serra M, Buil-Calvo JA. Nonproliferative diabetic retinopathy and macular edema progression after phacoemulsification: Prospective study. J. Cataract Refract. Surg. 2006; 32(9): 1438–1444.</w:t>
      </w:r>
    </w:p>
    <w:p w14:paraId="2B96296A"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8. Furino C, Boscia F, Niro A, D’Addario M, Grassi MO, Saglimbene V, et al. DIABETIC MACULAR EDEMA AND CATARACT SURGERY: PHACOEMULSIFICATION COMBINED WITH DEXAMETHASONE INTRAVITREAL IMPLANT COMPARED WITH STANDARD PHACOEMULSIFICATION. Retina. 2020; Publish Ah.</w:t>
      </w:r>
    </w:p>
    <w:p w14:paraId="3ABF8B2B"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9. Fallico M, Avitabile T, Castellino N, Longo A, Russo A, Bonfiglio V, et al. Intravitreal dexamethasone implant one month before versus concomitant with cataract surgery in patients with diabetic macular oedema: the dexcat study. Acta Ophthalmol. 2020.</w:t>
      </w:r>
    </w:p>
    <w:p w14:paraId="614ACB48"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10. Agarwal A, Gupta V, Ram J, Gupta A. Dexamethasone intravitreal implant during phacoemulsification. Ophthalmology. 2013; 120(1).</w:t>
      </w:r>
    </w:p>
    <w:p w14:paraId="0D65811F"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11. Feng Y, Zhu S, Skiadaresi E, McAlinden C, Tu R, Gao R, et al. Phacoemulsification cataract surgery with prophylactic intravitreal bevacizumab for patients with coexisting diabetic retinopathy: A meta-Analysis. Retina. 2019; 39(9): 1720–1731.</w:t>
      </w:r>
    </w:p>
    <w:p w14:paraId="0A172E53"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12. Cheema RA, Al-Mubarak MM, Amin YM, Cheema MA. Role of combined cataract surgery and intravitreal bevacizumab injection in preventing progression of diabetic retinopathy. Prospective randomized study. J. Cataract Refract. Surg. 2009; 35(1): 18–25.</w:t>
      </w:r>
    </w:p>
    <w:p w14:paraId="3658D223"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13. Chae JB, Joe SG, Yang SJ, Lee JY, Sung KR, Kim JY, et al. Effect of combined cataract surgery and ranibizumab injection in postoperative macular edema in nonproliferative diabetic retinopathy. Retina. 2014; 34(1): 149–156.</w:t>
      </w:r>
    </w:p>
    <w:p w14:paraId="08825419"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14. Corbelli E, Fasce F, Iuliano L, Sacconi R, Lattanzio R, Bandello F, et al. Cataract surgery with combined versus deferred intravitreal dexamethasone implant for diabetic macular edema: long-term outcomes from a real-world setting. Acta Diabetol. 2020; 57(10): 1193–1201. Available at: https://doi.org/10.1007/s00592-020-01509-5.</w:t>
      </w:r>
    </w:p>
    <w:p w14:paraId="0AE0EC39"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15. Barone A, Russo V, Maggiore G, Loiodice MS, Stella A, Bux AV, et al. Dexamethasone intravitreal implant in patients with cataract and naïve diabetic macular edema. Eur. J. Ophthalmol. 2021.</w:t>
      </w:r>
    </w:p>
    <w:p w14:paraId="71D2EF77"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16. Minnella AM, Maceroni M, Picardi SM, Placidi G, De Siena E, Rizzo S, et al. Combined Intravitreal Dexamethasone Implant and Cataract Surgery in Patients with Diabetic Retinopathy: Effect on Retinal Morphology and Function. Adv. Ther. 2020; 37(11): 4675–4684.</w:t>
      </w:r>
    </w:p>
    <w:p w14:paraId="4439A13D"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 xml:space="preserve">17. Liberati A, Altman DG, Tetzlaff J, Mulrow C, Gøtzsche PC, Ioannidis JPA, et al. </w:t>
      </w:r>
      <w:r w:rsidRPr="008B1999">
        <w:rPr>
          <w:rFonts w:ascii="Times New Roman" w:hAnsi="Times New Roman" w:cs="Times New Roman"/>
          <w:noProof/>
          <w:sz w:val="28"/>
          <w:szCs w:val="24"/>
        </w:rPr>
        <w:lastRenderedPageBreak/>
        <w:t>The PRISMA statement for reporting systematic reviews and meta-analyses of studies that evaluate healthcare interventions: explanation and elaboration. BMJ. 2009; 339.</w:t>
      </w:r>
    </w:p>
    <w:p w14:paraId="71EB887C"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18. Higgins JPT GS (editors). Cochrane Handbook for Systematic Reviews of Interventions. Cochrane Handb. Syst. Rev. Interv. 2019.</w:t>
      </w:r>
    </w:p>
    <w:p w14:paraId="73DFE964"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19. Fallico M, Reibaldi M, Avitabile T, Longo A, Bonfiglio V, Chronopoulos A, et al. Intravitreal aflibercept for the treatment of radiation-induced macular edema after ruthenium 106 plaque radiotherapy for choroidal melanoma. Graefe’s Arch. Clin. Exp. Ophthalmol. 2019; 257(7): 1547–1554.</w:t>
      </w:r>
    </w:p>
    <w:p w14:paraId="70099457"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20. Slim K, Nini E, Forestier D, Kwiatkowski F, Panis Y, Chipponi J. Methodological index for non-randomized studies (Minors): Development and validation of a new instrument. ANZ J. Surg. 2003; 73(9): 712–716.</w:t>
      </w:r>
    </w:p>
    <w:p w14:paraId="3A8CC6EA"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21. Fallico M, Chronopoulos A, Schutz JS, Reibaldi M. Treatment of radiation maculopathy and radiation-induced macular edema: A systematic review. Surv. Ophthalmol. 2020.</w:t>
      </w:r>
    </w:p>
    <w:p w14:paraId="45B7DBD8"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22. Nyaga VN, Arbyn M, Aerts M. Metaprop: A Stata command to perform meta-analysis of binomial data. Arch. Public Heal. 2014.</w:t>
      </w:r>
    </w:p>
    <w:p w14:paraId="3979C955"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23. Furino C, Boscia F, Niro A, Giancipoli E, Grassi MO, D’Amico Ricci G, et al. Combined Phacoemulsification and Intravitreal Dexamethasone Implant (Ozurdex®) in Diabetic Patients with Coexisting Cataract and Diabetic Macular Edema. J. Ophthalmol. 2017; 2017. Available at: https://pubmed.ncbi.nlm.nih.gov/28884024/ [Accessed April 22, 2021].</w:t>
      </w:r>
    </w:p>
    <w:p w14:paraId="102D8FE2"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24. Panozzo GA, Gusson E, Panozzo G, Dalla Mura G. Dexamethasone intravitreal implant at the time of cataract surgery in eyes with diabetic macular edema. Eur. J. Ophthalmol. 2017; 27(4): 433–437.</w:t>
      </w:r>
    </w:p>
    <w:p w14:paraId="3EF587F3"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25. Akinci A, Batman C, Ozkilic E, Altinsoy A. Phacoemulsification with intravitreal bevacizumab injection in diabetic patients with macular edema and cataract. Retina. 2009; 29(10): 1432–1435.</w:t>
      </w:r>
    </w:p>
    <w:p w14:paraId="6C6D4D9E"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26. Gallego-Pinazo R, Dolz-Marco R, Berrocal M, Wu L, Maia M, Serrano M, et al. Outcomes of cataract surgery in diabetic patients: Results of the pan american collaborative retina study group. Arq. Bras. Oftalmol. 2014; 77(6): 355–359. Available at: https://pubmed.ncbi.nlm.nih.gov/25627180/ [Accessed April 22, 2021].</w:t>
      </w:r>
    </w:p>
    <w:p w14:paraId="38478628"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27. Lanzagorta-Aresti A, Palacios-Pozo E, Menezo Rozalen JL, Navea-Tejerina A. Prevention of vision loss after cataract surgery in diabetic macular edema with intravitreal bevacizumab: A pilot study. Retina. 2009; 29(4): 530–535. Available at: https://pubmed.ncbi.nlm.nih.gov/19357559/ [Accessed April 22, 2021].</w:t>
      </w:r>
    </w:p>
    <w:p w14:paraId="2AF28BC4"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 xml:space="preserve">28. Kandasamy R, Constantinou M, Rogers SL, Sandhu SS, Wickremasinghe S, Al-Qureshi S, et al. Prospective randomised clinical trial of intravitreal bevacizumab </w:t>
      </w:r>
      <w:r w:rsidRPr="008B1999">
        <w:rPr>
          <w:rFonts w:ascii="Times New Roman" w:hAnsi="Times New Roman" w:cs="Times New Roman"/>
          <w:noProof/>
          <w:sz w:val="28"/>
          <w:szCs w:val="24"/>
        </w:rPr>
        <w:lastRenderedPageBreak/>
        <w:t>versus triamcinolone in eyes with diabetic macular oedema undergoing cataract surgery: 6-month results. Br. J. Ophthalmol. 2019; 103(12): 1753–1758. Available at: https://pubmed.ncbi.nlm.nih.gov/30819688/ [Accessed April 22, 2021].</w:t>
      </w:r>
    </w:p>
    <w:p w14:paraId="35E8B2DF"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29. Salehi A, Beni AN, Razmjoo H, Beni ZN. Phacoemulcification with intravitreal bevacizumab injection in patients with cataract and coexisting diabetic retinopathy: Prospective randomized study. J. Ocul. Pharmacol. Ther. 2012; 28(3): 212–218.</w:t>
      </w:r>
    </w:p>
    <w:p w14:paraId="3B22F898"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30. Takamura Y, Kubo E, Akagi Y. Analysis of the Effect of Intravitreal Bevacizumab Injection on Diabetic Macular Edema after Cataract Surgery. Ophthalmology. 2009; 116(6): 1151–1157. Available at: http://dx.doi.org/10.1016/j.ophtha.2009.01.014.</w:t>
      </w:r>
    </w:p>
    <w:p w14:paraId="47A7A20E"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31. Wahab S, Ahmed J. Management of cataract with macular oedema due to diabetes mellitus type-II and hypertension with grid laser prior to surgery and intra-vitreal bevacizumab (Avastin) peroperatively. J. Pak. Med. Assoc. 2010; 60(10): 836–839.</w:t>
      </w:r>
    </w:p>
    <w:p w14:paraId="0500CDD4"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32. Chen CH, Liu YC, Wu PC. The combination of intravitreal bevacizumab and phacoemulsification surgery in patients with cataract and coexisting diabetic macular edema. J. Ocul. Pharmacol. Ther. 2009; 25(1): 83–89.</w:t>
      </w:r>
    </w:p>
    <w:p w14:paraId="0AE4F039"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33. Yumuşak E, Örnek K. Comparison of Perioperative Ranibizumab Injections for Diabetic Macular Edema in Patients Undergoing Cataract Surgery. J. Ophthalmol. 2016; 2016.</w:t>
      </w:r>
    </w:p>
    <w:p w14:paraId="0BE062A6"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34. Rauen PI, Ribeiro JAS, Almeida FPP, Scott IU, Messias A, Jorge R. Intravitreal injection of ranibizumab during cataract surgery in patients with diabetic macular edema. Retina. 2012; 32(9): 1799–1803.</w:t>
      </w:r>
    </w:p>
    <w:p w14:paraId="3A3526AA"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35. Kim SJ, Equi R, Bressler NM. Analysis of Macular Edema after Cataract Surgery in Patients with Diabetes Using Optical Coherence Tomography. Ophthalmology. 2007; 114(5): 881–889. Available at: https://pubmed.ncbi.nlm.nih.gov/17275910/ [Accessed May 16, 2021].</w:t>
      </w:r>
    </w:p>
    <w:p w14:paraId="24190F9E"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36. Chu CJ, Johnston RL, Buscombe C, Sallam AB, Mohamed Q, Yang YC. Risk Factors and Incidence of Macular Edema after Cataract Surgery. Ophthalmology. 2016.</w:t>
      </w:r>
    </w:p>
    <w:p w14:paraId="7078DB4A"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37. Fard MA, Abyane AY, Malihi M. Prophylactic intravitreal bevacizumab for diabetic macular edema (thickening) after cataract surgery: Prospective randomized study. Eur. J. Ophthalmol. 2011; 21(3): 276–281. Available at: https://doi.org/10.5301/EJO.2010.1405.</w:t>
      </w:r>
    </w:p>
    <w:p w14:paraId="67819D3E"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38. Funatsu H, Yamashita H, Noma H, Shimizu E, Mimura T, Hori S. Prediction of macular edema exacerbation after phacoemulsification in patients with nonproliferative diabetic retinopathy. J. Cataract Refract. Surg. 2002; 28(8): 1355–1363. Available at: https://pubmed.ncbi.nlm.nih.gov/12160804/ [Accessed June 15, 2021].</w:t>
      </w:r>
    </w:p>
    <w:p w14:paraId="727A3AFF"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lastRenderedPageBreak/>
        <w:t>39. Bonfiglio V, Reibaldi M, Fallico M, Russo A, Pizzo A, Fichera S, et al. Widening use of dexamethasone implant for the treatment of macular edema. Drug Des. Devel. Ther. 2017; 11: 2359–2372.</w:t>
      </w:r>
    </w:p>
    <w:p w14:paraId="563642EB"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40. Bonfiglio V, Reibaldi M, Macchi I, Fallico M, Pizzo C, Patane C, et al. Preoperative, Intraoperative and Postoperative Corticosteroid Use as an Adjunctive Treatment for Rhegmatogenous Retinal Detachment. J. Clin. Med. 2020; 9(5): 1556.</w:t>
      </w:r>
    </w:p>
    <w:p w14:paraId="7AB21BFE"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41. Bonfiglio V, Fallico MR, Russo A, De Grande V, Longo A, Uva MG, et al. Intravitreal dexamethasone implant for cystoid macular edema and inflammation after scleral buckling. Eur. J. Ophthalmol. 2015; 25(5): e98–e100.</w:t>
      </w:r>
    </w:p>
    <w:p w14:paraId="1DE8CB53"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42. Fallico M, Maugeri A, Romano GL, Bucolo C, Longo A, Bonfiglio V, et al. Epiretinal Membrane Vitrectomy With and Without Intraoperative Intravitreal Dexamethasone Implant: A Systematic Review With Meta-Analysis. Front. Pharmacol. 2021; 12. Available at: https://pubmed.ncbi.nlm.nih.gov/33935724/ [Accessed June 15, 2021].</w:t>
      </w:r>
    </w:p>
    <w:p w14:paraId="06CCDFEF"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43. Parisi G, Fallico M, Avitabile T, Longo A, Ortisi E, Russo A, et al. Intravitreal Dexamethasone Implant for Postoperative Macular Oedema Secondary to Vitrectomy for Epiretinal Membrane and Retinal Detachment: A Systematic Review and Meta-Analysis. J. Ophthalmol. 2021; 2021. Available at: https://pubmed.ncbi.nlm.nih.gov/33953965/ [Accessed June 15, 2021].</w:t>
      </w:r>
    </w:p>
    <w:p w14:paraId="7CB790D0"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44. Malcles A, Dot C, Voirin N, Agard E, Vie AL, Bellocq D, et al. Real-life study in diabetic macular edema treated with dexamethasone implant: The reldex study. Retina. 2017; 37(4): 753–760.</w:t>
      </w:r>
    </w:p>
    <w:p w14:paraId="293B7639"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45. Ciulla TA, Bracha P, Pollack J, Williams DF. Real-world Outcomes of Anti–Vascular Endothelial Growth Factor Therapy in Diabetic Macular Edema in the United States. Ophthalmol. Retin. 2018; 2(12): 1179–1187.</w:t>
      </w:r>
    </w:p>
    <w:p w14:paraId="69332985"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46. Reibaldi M, Avitabile T, Bandello F, Longo A, Bonfiglio V, Russo A, et al. The Effectiveness of 0.6% Povidone Iodine Eye Drops in Reducing the Conjunctival Bacterial Load and Needle Contamination in Patients Undergoing Anti-VEGF Intravitreal Injection: A Prospective, Randomized Study. J. Clin. Med. 2019; 8(7): 1031.</w:t>
      </w:r>
    </w:p>
    <w:p w14:paraId="6ACCB1B9"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47. Reibaldi M, Fallico M, Avitabile T, Bonfiglio V, Russo A, Castellino N, et al. Risk of Death Associated with Intravitreal Anti-Vascular Endothelial Growth Factor Therapy: A Systematic Review and Meta-analysis. JAMA Ophthalmol. 2020; 138(1): 50–57.</w:t>
      </w:r>
    </w:p>
    <w:p w14:paraId="49CB0150"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48. Rezkallah A, Mathis T, Abukhashabah A, Voirin N, Malclès A, Agard É, et al. Long-term incidence and risk factors of ocular hypertension following Dexamethasone-implant injections. The SAFODEX-2 study. Retina. 2020; Publish Ah: 1438–1445.</w:t>
      </w:r>
    </w:p>
    <w:p w14:paraId="0BFE44B0"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szCs w:val="24"/>
        </w:rPr>
      </w:pPr>
      <w:r w:rsidRPr="008B1999">
        <w:rPr>
          <w:rFonts w:ascii="Times New Roman" w:hAnsi="Times New Roman" w:cs="Times New Roman"/>
          <w:noProof/>
          <w:sz w:val="28"/>
          <w:szCs w:val="24"/>
        </w:rPr>
        <w:t xml:space="preserve">49. Fallico M, Maugeri A, Lotery A, Longo A, Bonfiglio V, Russo A, et al. </w:t>
      </w:r>
      <w:r w:rsidRPr="008B1999">
        <w:rPr>
          <w:rFonts w:ascii="Times New Roman" w:hAnsi="Times New Roman" w:cs="Times New Roman"/>
          <w:noProof/>
          <w:sz w:val="28"/>
          <w:szCs w:val="24"/>
        </w:rPr>
        <w:lastRenderedPageBreak/>
        <w:t>Intravitreal anti-vascular endothelial growth factors , panretinal photocoagulation and combined treatment for proliferative diabetic retinopathy : a systematic review and network meta-analysis. 2020: 1–11.</w:t>
      </w:r>
    </w:p>
    <w:p w14:paraId="349DD99F" w14:textId="77777777" w:rsidR="008B1999" w:rsidRPr="008B1999" w:rsidRDefault="008B1999" w:rsidP="008B1999">
      <w:pPr>
        <w:widowControl w:val="0"/>
        <w:autoSpaceDE w:val="0"/>
        <w:autoSpaceDN w:val="0"/>
        <w:adjustRightInd w:val="0"/>
        <w:spacing w:line="240" w:lineRule="auto"/>
        <w:rPr>
          <w:rFonts w:ascii="Times New Roman" w:hAnsi="Times New Roman" w:cs="Times New Roman"/>
          <w:noProof/>
          <w:sz w:val="28"/>
        </w:rPr>
      </w:pPr>
      <w:r w:rsidRPr="008B1999">
        <w:rPr>
          <w:rFonts w:ascii="Times New Roman" w:hAnsi="Times New Roman" w:cs="Times New Roman"/>
          <w:noProof/>
          <w:sz w:val="28"/>
          <w:szCs w:val="24"/>
        </w:rPr>
        <w:t>50. Fallico M, Maugeri A, Lotery A, Longo A, Bonfiglio V, Russo A, et al. Fluocinolone acetonide vitreous insert for chronic diabetic macular oedema: a systematic review with meta-analysis of real-world experience. Sci. Rep. 2021; 11(1). Available at: https://pubmed.ncbi.nlm.nih.gov/33637841/ [Accessed July 3, 2021].</w:t>
      </w:r>
    </w:p>
    <w:p w14:paraId="6FA1C3F2" w14:textId="6ACCAFDF" w:rsidR="00BB76D9" w:rsidRDefault="00BB76D9" w:rsidP="0042285F">
      <w:pPr>
        <w:rPr>
          <w:rFonts w:ascii="Times New Roman" w:hAnsi="Times New Roman" w:cs="Times New Roman"/>
          <w:sz w:val="28"/>
          <w:lang w:val="en-US"/>
        </w:rPr>
      </w:pPr>
      <w:r>
        <w:rPr>
          <w:rFonts w:ascii="Times New Roman" w:hAnsi="Times New Roman" w:cs="Times New Roman"/>
          <w:sz w:val="28"/>
          <w:lang w:val="en-US"/>
        </w:rPr>
        <w:fldChar w:fldCharType="end"/>
      </w:r>
    </w:p>
    <w:p w14:paraId="4983FF1D" w14:textId="4D86FD77" w:rsidR="007D1619" w:rsidRDefault="007D1619" w:rsidP="0042285F">
      <w:pPr>
        <w:rPr>
          <w:rFonts w:ascii="Times New Roman" w:hAnsi="Times New Roman" w:cs="Times New Roman"/>
          <w:sz w:val="28"/>
          <w:lang w:val="en-US"/>
        </w:rPr>
      </w:pPr>
    </w:p>
    <w:p w14:paraId="4EB6AB1A" w14:textId="50CEDB5D" w:rsidR="00392F05" w:rsidRDefault="00392F05" w:rsidP="0042285F">
      <w:pPr>
        <w:rPr>
          <w:rFonts w:ascii="Times New Roman" w:hAnsi="Times New Roman" w:cs="Times New Roman"/>
          <w:sz w:val="28"/>
          <w:lang w:val="en-US"/>
        </w:rPr>
      </w:pPr>
    </w:p>
    <w:p w14:paraId="2AC24D3D" w14:textId="77777777" w:rsidR="00392F05" w:rsidRDefault="00392F05" w:rsidP="0042285F">
      <w:pPr>
        <w:rPr>
          <w:rFonts w:ascii="Times New Roman" w:hAnsi="Times New Roman" w:cs="Times New Roman"/>
          <w:sz w:val="28"/>
          <w:lang w:val="en-US"/>
        </w:rPr>
      </w:pPr>
    </w:p>
    <w:p w14:paraId="2F64DAAB" w14:textId="2E4F0F22" w:rsidR="007D1619" w:rsidRDefault="008457FC" w:rsidP="0042285F">
      <w:pPr>
        <w:rPr>
          <w:rFonts w:ascii="Times New Roman" w:hAnsi="Times New Roman" w:cs="Times New Roman"/>
          <w:b/>
          <w:sz w:val="28"/>
          <w:lang w:val="en-US"/>
        </w:rPr>
      </w:pPr>
      <w:r>
        <w:rPr>
          <w:rFonts w:ascii="Times New Roman" w:hAnsi="Times New Roman" w:cs="Times New Roman"/>
          <w:b/>
          <w:sz w:val="28"/>
          <w:lang w:val="en-US"/>
        </w:rPr>
        <w:t xml:space="preserve">Figure captions </w:t>
      </w:r>
    </w:p>
    <w:p w14:paraId="1D6CFB97" w14:textId="11A9F3A7" w:rsidR="00FD2E19" w:rsidRPr="00FD2E19" w:rsidRDefault="00C46069" w:rsidP="00B66668">
      <w:pPr>
        <w:rPr>
          <w:rFonts w:ascii="Times New Roman" w:hAnsi="Times New Roman" w:cs="Times New Roman"/>
          <w:sz w:val="28"/>
          <w:lang w:val="en-US"/>
        </w:rPr>
      </w:pPr>
      <w:r>
        <w:rPr>
          <w:rFonts w:ascii="Times New Roman" w:hAnsi="Times New Roman" w:cs="Times New Roman"/>
          <w:b/>
          <w:sz w:val="28"/>
          <w:lang w:val="en-US"/>
        </w:rPr>
        <w:t>Figure 1</w:t>
      </w:r>
      <w:r w:rsidR="00FD2E19">
        <w:rPr>
          <w:rFonts w:ascii="Times New Roman" w:hAnsi="Times New Roman" w:cs="Times New Roman"/>
          <w:b/>
          <w:sz w:val="28"/>
          <w:lang w:val="en-US"/>
        </w:rPr>
        <w:t xml:space="preserve"> </w:t>
      </w:r>
      <w:r w:rsidR="00B66668">
        <w:rPr>
          <w:rFonts w:ascii="Times New Roman" w:hAnsi="Times New Roman" w:cs="Times New Roman"/>
          <w:sz w:val="28"/>
          <w:lang w:val="en-US"/>
        </w:rPr>
        <w:t>C</w:t>
      </w:r>
      <w:r w:rsidR="00FD2E19" w:rsidRPr="00FD2E19">
        <w:rPr>
          <w:rFonts w:ascii="Times New Roman" w:hAnsi="Times New Roman" w:cs="Times New Roman"/>
          <w:sz w:val="28"/>
          <w:lang w:val="en-US"/>
        </w:rPr>
        <w:t xml:space="preserve">omparison of </w:t>
      </w:r>
      <w:r w:rsidR="00B66668">
        <w:rPr>
          <w:rFonts w:ascii="Times New Roman" w:hAnsi="Times New Roman" w:cs="Times New Roman"/>
          <w:sz w:val="28"/>
          <w:lang w:val="en-US"/>
        </w:rPr>
        <w:t>central macular thickness (CMT) change</w:t>
      </w:r>
      <w:r w:rsidR="00FD2E19" w:rsidRPr="00FD2E19">
        <w:rPr>
          <w:rFonts w:ascii="Times New Roman" w:hAnsi="Times New Roman" w:cs="Times New Roman"/>
          <w:sz w:val="28"/>
          <w:lang w:val="en-US"/>
        </w:rPr>
        <w:t xml:space="preserve"> </w:t>
      </w:r>
      <w:r w:rsidR="00B66668">
        <w:rPr>
          <w:rFonts w:ascii="Times New Roman" w:hAnsi="Times New Roman" w:cs="Times New Roman"/>
          <w:sz w:val="28"/>
          <w:lang w:val="en-US"/>
        </w:rPr>
        <w:t>at</w:t>
      </w:r>
      <w:r w:rsidR="00FD2E19" w:rsidRPr="00FD2E19">
        <w:rPr>
          <w:rFonts w:ascii="Times New Roman" w:hAnsi="Times New Roman" w:cs="Times New Roman"/>
          <w:sz w:val="28"/>
          <w:lang w:val="en-US"/>
        </w:rPr>
        <w:t xml:space="preserve"> one month </w:t>
      </w:r>
      <w:r w:rsidR="00B66668">
        <w:rPr>
          <w:rFonts w:ascii="Times New Roman" w:hAnsi="Times New Roman" w:cs="Times New Roman"/>
          <w:sz w:val="28"/>
          <w:lang w:val="en-US"/>
        </w:rPr>
        <w:t xml:space="preserve">after cataract surgery combined with dexamethasone implant (DEX) or anti-vascular endothelial growth factor (anti-VEGF) in patients with diabetic macular edema. </w:t>
      </w:r>
    </w:p>
    <w:p w14:paraId="324BB757" w14:textId="69126358" w:rsidR="00FD2E19" w:rsidRDefault="00C46069" w:rsidP="00B66668">
      <w:pPr>
        <w:rPr>
          <w:rFonts w:ascii="Times New Roman" w:hAnsi="Times New Roman" w:cs="Times New Roman"/>
          <w:b/>
          <w:sz w:val="28"/>
          <w:lang w:val="en-US"/>
        </w:rPr>
      </w:pPr>
      <w:r>
        <w:rPr>
          <w:rFonts w:ascii="Times New Roman" w:hAnsi="Times New Roman" w:cs="Times New Roman"/>
          <w:b/>
          <w:sz w:val="28"/>
          <w:lang w:val="en-US"/>
        </w:rPr>
        <w:t>Figure 2</w:t>
      </w:r>
      <w:r w:rsidR="00B66668">
        <w:rPr>
          <w:rFonts w:ascii="Times New Roman" w:hAnsi="Times New Roman" w:cs="Times New Roman"/>
          <w:b/>
          <w:sz w:val="28"/>
          <w:lang w:val="en-US"/>
        </w:rPr>
        <w:t xml:space="preserve"> </w:t>
      </w:r>
      <w:r w:rsidR="00B66668">
        <w:rPr>
          <w:rFonts w:ascii="Times New Roman" w:hAnsi="Times New Roman" w:cs="Times New Roman"/>
          <w:sz w:val="28"/>
          <w:lang w:val="en-US"/>
        </w:rPr>
        <w:t>C</w:t>
      </w:r>
      <w:r w:rsidR="00B66668" w:rsidRPr="00FD2E19">
        <w:rPr>
          <w:rFonts w:ascii="Times New Roman" w:hAnsi="Times New Roman" w:cs="Times New Roman"/>
          <w:sz w:val="28"/>
          <w:lang w:val="en-US"/>
        </w:rPr>
        <w:t xml:space="preserve">omparison of </w:t>
      </w:r>
      <w:r w:rsidR="00B66668">
        <w:rPr>
          <w:rFonts w:ascii="Times New Roman" w:hAnsi="Times New Roman" w:cs="Times New Roman"/>
          <w:sz w:val="28"/>
          <w:lang w:val="en-US"/>
        </w:rPr>
        <w:t>central macular thickness (CMT) change</w:t>
      </w:r>
      <w:r w:rsidR="00B66668" w:rsidRPr="00FD2E19">
        <w:rPr>
          <w:rFonts w:ascii="Times New Roman" w:hAnsi="Times New Roman" w:cs="Times New Roman"/>
          <w:sz w:val="28"/>
          <w:lang w:val="en-US"/>
        </w:rPr>
        <w:t xml:space="preserve"> </w:t>
      </w:r>
      <w:r w:rsidR="00B66668">
        <w:rPr>
          <w:rFonts w:ascii="Times New Roman" w:hAnsi="Times New Roman" w:cs="Times New Roman"/>
          <w:sz w:val="28"/>
          <w:lang w:val="en-US"/>
        </w:rPr>
        <w:t>at</w:t>
      </w:r>
      <w:r w:rsidR="00B66668" w:rsidRPr="00FD2E19">
        <w:rPr>
          <w:rFonts w:ascii="Times New Roman" w:hAnsi="Times New Roman" w:cs="Times New Roman"/>
          <w:sz w:val="28"/>
          <w:lang w:val="en-US"/>
        </w:rPr>
        <w:t xml:space="preserve"> </w:t>
      </w:r>
      <w:r w:rsidR="00B66668">
        <w:rPr>
          <w:rFonts w:ascii="Times New Roman" w:hAnsi="Times New Roman" w:cs="Times New Roman"/>
          <w:sz w:val="28"/>
          <w:lang w:val="en-US"/>
        </w:rPr>
        <w:t>3</w:t>
      </w:r>
      <w:r w:rsidR="00B66668" w:rsidRPr="00FD2E19">
        <w:rPr>
          <w:rFonts w:ascii="Times New Roman" w:hAnsi="Times New Roman" w:cs="Times New Roman"/>
          <w:sz w:val="28"/>
          <w:lang w:val="en-US"/>
        </w:rPr>
        <w:t xml:space="preserve"> month</w:t>
      </w:r>
      <w:r w:rsidR="00F165AC">
        <w:rPr>
          <w:rFonts w:ascii="Times New Roman" w:hAnsi="Times New Roman" w:cs="Times New Roman"/>
          <w:sz w:val="28"/>
          <w:lang w:val="en-US"/>
        </w:rPr>
        <w:t>s</w:t>
      </w:r>
      <w:r w:rsidR="00B66668" w:rsidRPr="00FD2E19">
        <w:rPr>
          <w:rFonts w:ascii="Times New Roman" w:hAnsi="Times New Roman" w:cs="Times New Roman"/>
          <w:sz w:val="28"/>
          <w:lang w:val="en-US"/>
        </w:rPr>
        <w:t xml:space="preserve"> </w:t>
      </w:r>
      <w:r w:rsidR="00B66668">
        <w:rPr>
          <w:rFonts w:ascii="Times New Roman" w:hAnsi="Times New Roman" w:cs="Times New Roman"/>
          <w:sz w:val="28"/>
          <w:lang w:val="en-US"/>
        </w:rPr>
        <w:t>after cataract surgery combined with dexamethasone implant (DEX) or anti-vascular endothelial growth factor (anti-VEGF) in patients with diabetic macular edema.</w:t>
      </w:r>
    </w:p>
    <w:p w14:paraId="7E14E236" w14:textId="7EF9CA79" w:rsidR="00FD2E19" w:rsidRDefault="00C46069" w:rsidP="00B66668">
      <w:pPr>
        <w:rPr>
          <w:rFonts w:ascii="Times New Roman" w:hAnsi="Times New Roman" w:cs="Times New Roman"/>
          <w:b/>
          <w:sz w:val="28"/>
          <w:lang w:val="en-US"/>
        </w:rPr>
      </w:pPr>
      <w:r>
        <w:rPr>
          <w:rFonts w:ascii="Times New Roman" w:hAnsi="Times New Roman" w:cs="Times New Roman"/>
          <w:b/>
          <w:sz w:val="28"/>
          <w:lang w:val="en-US"/>
        </w:rPr>
        <w:t>Figure 3</w:t>
      </w:r>
      <w:r w:rsidR="00B66668">
        <w:rPr>
          <w:rFonts w:ascii="Times New Roman" w:hAnsi="Times New Roman" w:cs="Times New Roman"/>
          <w:b/>
          <w:sz w:val="28"/>
          <w:lang w:val="en-US"/>
        </w:rPr>
        <w:t xml:space="preserve"> </w:t>
      </w:r>
      <w:r w:rsidR="00B66668">
        <w:rPr>
          <w:rFonts w:ascii="Times New Roman" w:hAnsi="Times New Roman" w:cs="Times New Roman"/>
          <w:sz w:val="28"/>
          <w:lang w:val="en-US"/>
        </w:rPr>
        <w:t>C</w:t>
      </w:r>
      <w:r w:rsidR="00B66668" w:rsidRPr="00FD2E19">
        <w:rPr>
          <w:rFonts w:ascii="Times New Roman" w:hAnsi="Times New Roman" w:cs="Times New Roman"/>
          <w:sz w:val="28"/>
          <w:lang w:val="en-US"/>
        </w:rPr>
        <w:t xml:space="preserve">omparison of </w:t>
      </w:r>
      <w:r w:rsidR="00B66668" w:rsidRPr="00B66668">
        <w:rPr>
          <w:rFonts w:ascii="Times New Roman" w:hAnsi="Times New Roman" w:cs="Times New Roman"/>
          <w:sz w:val="28"/>
          <w:lang w:val="en-US"/>
        </w:rPr>
        <w:t xml:space="preserve">best corrected visual acuity (BCVA) gain </w:t>
      </w:r>
      <w:r w:rsidR="00B66668">
        <w:rPr>
          <w:rFonts w:ascii="Times New Roman" w:hAnsi="Times New Roman" w:cs="Times New Roman"/>
          <w:sz w:val="28"/>
          <w:lang w:val="en-US"/>
        </w:rPr>
        <w:t>at</w:t>
      </w:r>
      <w:r w:rsidR="00B66668" w:rsidRPr="00FD2E19">
        <w:rPr>
          <w:rFonts w:ascii="Times New Roman" w:hAnsi="Times New Roman" w:cs="Times New Roman"/>
          <w:sz w:val="28"/>
          <w:lang w:val="en-US"/>
        </w:rPr>
        <w:t xml:space="preserve"> one month </w:t>
      </w:r>
      <w:r w:rsidR="00B66668">
        <w:rPr>
          <w:rFonts w:ascii="Times New Roman" w:hAnsi="Times New Roman" w:cs="Times New Roman"/>
          <w:sz w:val="28"/>
          <w:lang w:val="en-US"/>
        </w:rPr>
        <w:t>after cataract surgery combined with dexamethasone implant (DEX) or anti-vascular endothelial growth factor (anti-VEGF) in patients with diabetic macular edema.</w:t>
      </w:r>
    </w:p>
    <w:p w14:paraId="3A23B2FE" w14:textId="6C553276" w:rsidR="00FD2E19" w:rsidRDefault="00C46069" w:rsidP="0042285F">
      <w:pPr>
        <w:rPr>
          <w:rFonts w:ascii="Times New Roman" w:hAnsi="Times New Roman" w:cs="Times New Roman"/>
          <w:b/>
          <w:sz w:val="28"/>
          <w:lang w:val="en-US"/>
        </w:rPr>
      </w:pPr>
      <w:r>
        <w:rPr>
          <w:rFonts w:ascii="Times New Roman" w:hAnsi="Times New Roman" w:cs="Times New Roman"/>
          <w:b/>
          <w:sz w:val="28"/>
          <w:lang w:val="en-US"/>
        </w:rPr>
        <w:t>Figure 4</w:t>
      </w:r>
      <w:r w:rsidR="00B66668">
        <w:rPr>
          <w:rFonts w:ascii="Times New Roman" w:hAnsi="Times New Roman" w:cs="Times New Roman"/>
          <w:b/>
          <w:sz w:val="28"/>
          <w:lang w:val="en-US"/>
        </w:rPr>
        <w:t xml:space="preserve"> </w:t>
      </w:r>
      <w:r w:rsidR="00B66668">
        <w:rPr>
          <w:rFonts w:ascii="Times New Roman" w:hAnsi="Times New Roman" w:cs="Times New Roman"/>
          <w:sz w:val="28"/>
          <w:lang w:val="en-US"/>
        </w:rPr>
        <w:t>C</w:t>
      </w:r>
      <w:r w:rsidR="00B66668" w:rsidRPr="00FD2E19">
        <w:rPr>
          <w:rFonts w:ascii="Times New Roman" w:hAnsi="Times New Roman" w:cs="Times New Roman"/>
          <w:sz w:val="28"/>
          <w:lang w:val="en-US"/>
        </w:rPr>
        <w:t xml:space="preserve">omparison of </w:t>
      </w:r>
      <w:r w:rsidR="00B66668" w:rsidRPr="00B66668">
        <w:rPr>
          <w:rFonts w:ascii="Times New Roman" w:hAnsi="Times New Roman" w:cs="Times New Roman"/>
          <w:sz w:val="28"/>
          <w:lang w:val="en-US"/>
        </w:rPr>
        <w:t xml:space="preserve">best corrected visual acuity (BCVA) gain </w:t>
      </w:r>
      <w:r w:rsidR="00B66668">
        <w:rPr>
          <w:rFonts w:ascii="Times New Roman" w:hAnsi="Times New Roman" w:cs="Times New Roman"/>
          <w:sz w:val="28"/>
          <w:lang w:val="en-US"/>
        </w:rPr>
        <w:t>at</w:t>
      </w:r>
      <w:r w:rsidR="00B66668" w:rsidRPr="00FD2E19">
        <w:rPr>
          <w:rFonts w:ascii="Times New Roman" w:hAnsi="Times New Roman" w:cs="Times New Roman"/>
          <w:sz w:val="28"/>
          <w:lang w:val="en-US"/>
        </w:rPr>
        <w:t xml:space="preserve"> </w:t>
      </w:r>
      <w:r w:rsidR="00B66668">
        <w:rPr>
          <w:rFonts w:ascii="Times New Roman" w:hAnsi="Times New Roman" w:cs="Times New Roman"/>
          <w:sz w:val="28"/>
          <w:lang w:val="en-US"/>
        </w:rPr>
        <w:t>3</w:t>
      </w:r>
      <w:r w:rsidR="00B66668" w:rsidRPr="00FD2E19">
        <w:rPr>
          <w:rFonts w:ascii="Times New Roman" w:hAnsi="Times New Roman" w:cs="Times New Roman"/>
          <w:sz w:val="28"/>
          <w:lang w:val="en-US"/>
        </w:rPr>
        <w:t xml:space="preserve"> month</w:t>
      </w:r>
      <w:r w:rsidR="00F165AC">
        <w:rPr>
          <w:rFonts w:ascii="Times New Roman" w:hAnsi="Times New Roman" w:cs="Times New Roman"/>
          <w:sz w:val="28"/>
          <w:lang w:val="en-US"/>
        </w:rPr>
        <w:t>s</w:t>
      </w:r>
      <w:r w:rsidR="00B66668" w:rsidRPr="00FD2E19">
        <w:rPr>
          <w:rFonts w:ascii="Times New Roman" w:hAnsi="Times New Roman" w:cs="Times New Roman"/>
          <w:sz w:val="28"/>
          <w:lang w:val="en-US"/>
        </w:rPr>
        <w:t xml:space="preserve"> </w:t>
      </w:r>
      <w:r w:rsidR="00B66668">
        <w:rPr>
          <w:rFonts w:ascii="Times New Roman" w:hAnsi="Times New Roman" w:cs="Times New Roman"/>
          <w:sz w:val="28"/>
          <w:lang w:val="en-US"/>
        </w:rPr>
        <w:t>after cataract surgery combined with dexamethasone implant (DEX) or anti-vascular endothelial growth factor (anti-VEGF) in patients with diabetic macular edema.</w:t>
      </w:r>
    </w:p>
    <w:p w14:paraId="1D76B451" w14:textId="55629D11" w:rsidR="00FD2E19" w:rsidRDefault="00FD2E19" w:rsidP="0042285F">
      <w:pPr>
        <w:rPr>
          <w:rFonts w:ascii="Times New Roman" w:hAnsi="Times New Roman" w:cs="Times New Roman"/>
          <w:b/>
          <w:sz w:val="28"/>
          <w:lang w:val="en-US"/>
        </w:rPr>
      </w:pPr>
    </w:p>
    <w:p w14:paraId="43307A08" w14:textId="05D6D2AC" w:rsidR="008B1999" w:rsidRDefault="008B1999" w:rsidP="0042285F">
      <w:pPr>
        <w:rPr>
          <w:rFonts w:ascii="Times New Roman" w:hAnsi="Times New Roman" w:cs="Times New Roman"/>
          <w:b/>
          <w:sz w:val="28"/>
          <w:lang w:val="en-US"/>
        </w:rPr>
      </w:pPr>
      <w:r>
        <w:rPr>
          <w:rFonts w:ascii="Times New Roman" w:hAnsi="Times New Roman" w:cs="Times New Roman"/>
          <w:b/>
          <w:sz w:val="28"/>
          <w:lang w:val="en-US"/>
        </w:rPr>
        <w:t>Table legend</w:t>
      </w:r>
    </w:p>
    <w:p w14:paraId="1D5CD57F" w14:textId="61730965" w:rsidR="008B1999" w:rsidRPr="008B1999" w:rsidRDefault="008B1999" w:rsidP="0042285F">
      <w:pPr>
        <w:rPr>
          <w:rFonts w:ascii="Times New Roman" w:hAnsi="Times New Roman" w:cs="Times New Roman"/>
          <w:sz w:val="28"/>
          <w:lang w:val="en-US"/>
        </w:rPr>
      </w:pPr>
      <w:r>
        <w:rPr>
          <w:rFonts w:ascii="Times New Roman" w:hAnsi="Times New Roman" w:cs="Times New Roman"/>
          <w:b/>
          <w:sz w:val="28"/>
          <w:lang w:val="en-US"/>
        </w:rPr>
        <w:t xml:space="preserve">Table 1: </w:t>
      </w:r>
      <w:r w:rsidRPr="008B1999">
        <w:rPr>
          <w:rFonts w:ascii="Times New Roman" w:hAnsi="Times New Roman" w:cs="Times New Roman"/>
          <w:sz w:val="28"/>
          <w:lang w:val="en-US"/>
        </w:rPr>
        <w:t>Proportion of events of high intraocular pressure (I</w:t>
      </w:r>
      <w:bookmarkStart w:id="1" w:name="_GoBack"/>
      <w:bookmarkEnd w:id="1"/>
      <w:r w:rsidRPr="008B1999">
        <w:rPr>
          <w:rFonts w:ascii="Times New Roman" w:hAnsi="Times New Roman" w:cs="Times New Roman"/>
          <w:sz w:val="28"/>
          <w:lang w:val="en-US"/>
        </w:rPr>
        <w:t>OP) after treatment with dexamethasone implant combined with cataract surgery.</w:t>
      </w:r>
    </w:p>
    <w:p w14:paraId="363E2880" w14:textId="09A4960A" w:rsidR="00FD2E19" w:rsidRDefault="00FD2E19" w:rsidP="0042285F">
      <w:pPr>
        <w:rPr>
          <w:rFonts w:ascii="Times New Roman" w:hAnsi="Times New Roman" w:cs="Times New Roman"/>
          <w:b/>
          <w:sz w:val="28"/>
          <w:lang w:val="en-US"/>
        </w:rPr>
      </w:pPr>
    </w:p>
    <w:sectPr w:rsidR="00FD2E19" w:rsidSect="00A91234">
      <w:pgSz w:w="11906" w:h="16838"/>
      <w:pgMar w:top="1417" w:right="1134" w:bottom="1134" w:left="1134" w:header="708" w:footer="708" w:gutter="0"/>
      <w:lnNumType w:countBy="1"/>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160E9" w16cex:dateUtc="2021-07-08T10: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6977667" w16cid:durableId="247B2A33"/>
  <w16cid:commentId w16cid:paraId="05827B58" w16cid:durableId="248D589E"/>
  <w16cid:commentId w16cid:paraId="0232E3A3" w16cid:durableId="249160E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ECRET">
    <w15:presenceInfo w15:providerId="None" w15:userId="SECRE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4A7E"/>
    <w:rsid w:val="00013966"/>
    <w:rsid w:val="000205B8"/>
    <w:rsid w:val="00020B18"/>
    <w:rsid w:val="0002434E"/>
    <w:rsid w:val="0002639A"/>
    <w:rsid w:val="00041A10"/>
    <w:rsid w:val="00046754"/>
    <w:rsid w:val="000468FD"/>
    <w:rsid w:val="00047DD3"/>
    <w:rsid w:val="00055383"/>
    <w:rsid w:val="00063FE8"/>
    <w:rsid w:val="00067D95"/>
    <w:rsid w:val="00067ED2"/>
    <w:rsid w:val="00086214"/>
    <w:rsid w:val="00086986"/>
    <w:rsid w:val="00086F29"/>
    <w:rsid w:val="000B5786"/>
    <w:rsid w:val="000C1D40"/>
    <w:rsid w:val="000C603B"/>
    <w:rsid w:val="000F0FCE"/>
    <w:rsid w:val="000F586C"/>
    <w:rsid w:val="00110C0B"/>
    <w:rsid w:val="00112CF2"/>
    <w:rsid w:val="00113686"/>
    <w:rsid w:val="00113B30"/>
    <w:rsid w:val="001144D5"/>
    <w:rsid w:val="00114B55"/>
    <w:rsid w:val="001160E2"/>
    <w:rsid w:val="001208B3"/>
    <w:rsid w:val="00123238"/>
    <w:rsid w:val="00166E64"/>
    <w:rsid w:val="00177B8B"/>
    <w:rsid w:val="00180EE6"/>
    <w:rsid w:val="001836C1"/>
    <w:rsid w:val="00186BB9"/>
    <w:rsid w:val="00191D3B"/>
    <w:rsid w:val="001A2A7D"/>
    <w:rsid w:val="001A7DE5"/>
    <w:rsid w:val="001B6ABA"/>
    <w:rsid w:val="001C0E0F"/>
    <w:rsid w:val="001C4A7E"/>
    <w:rsid w:val="001D050A"/>
    <w:rsid w:val="001D2572"/>
    <w:rsid w:val="001E37BC"/>
    <w:rsid w:val="001F4748"/>
    <w:rsid w:val="0020366E"/>
    <w:rsid w:val="00206C8E"/>
    <w:rsid w:val="00211AD6"/>
    <w:rsid w:val="002278D9"/>
    <w:rsid w:val="00235A65"/>
    <w:rsid w:val="00237D4D"/>
    <w:rsid w:val="00240482"/>
    <w:rsid w:val="002738DD"/>
    <w:rsid w:val="00275EE4"/>
    <w:rsid w:val="00290772"/>
    <w:rsid w:val="002C3820"/>
    <w:rsid w:val="002C3E17"/>
    <w:rsid w:val="002C79EA"/>
    <w:rsid w:val="002D1ADA"/>
    <w:rsid w:val="002E11A6"/>
    <w:rsid w:val="002E1C72"/>
    <w:rsid w:val="002E2ADF"/>
    <w:rsid w:val="002F3AFB"/>
    <w:rsid w:val="00315D3A"/>
    <w:rsid w:val="003413E5"/>
    <w:rsid w:val="0035014B"/>
    <w:rsid w:val="003558F7"/>
    <w:rsid w:val="00355B2E"/>
    <w:rsid w:val="0036347B"/>
    <w:rsid w:val="00367BEA"/>
    <w:rsid w:val="00384FA8"/>
    <w:rsid w:val="00385E80"/>
    <w:rsid w:val="003914D8"/>
    <w:rsid w:val="00392F05"/>
    <w:rsid w:val="003A62A8"/>
    <w:rsid w:val="003B24C7"/>
    <w:rsid w:val="003B35A9"/>
    <w:rsid w:val="003B6B93"/>
    <w:rsid w:val="003C4F7C"/>
    <w:rsid w:val="003D02A5"/>
    <w:rsid w:val="003D1E70"/>
    <w:rsid w:val="003D2E0E"/>
    <w:rsid w:val="003D397F"/>
    <w:rsid w:val="00416E8E"/>
    <w:rsid w:val="0042285F"/>
    <w:rsid w:val="004301E2"/>
    <w:rsid w:val="00455E9C"/>
    <w:rsid w:val="00460F04"/>
    <w:rsid w:val="00464E37"/>
    <w:rsid w:val="0047579B"/>
    <w:rsid w:val="00485E0E"/>
    <w:rsid w:val="004B2632"/>
    <w:rsid w:val="004B58FC"/>
    <w:rsid w:val="004C2372"/>
    <w:rsid w:val="004E0E5D"/>
    <w:rsid w:val="004F068A"/>
    <w:rsid w:val="00503E35"/>
    <w:rsid w:val="00510667"/>
    <w:rsid w:val="00515757"/>
    <w:rsid w:val="0051743D"/>
    <w:rsid w:val="0053377E"/>
    <w:rsid w:val="00540FEA"/>
    <w:rsid w:val="00545637"/>
    <w:rsid w:val="0055063D"/>
    <w:rsid w:val="00553307"/>
    <w:rsid w:val="00557183"/>
    <w:rsid w:val="00577C3E"/>
    <w:rsid w:val="00585C7B"/>
    <w:rsid w:val="00591FB4"/>
    <w:rsid w:val="005D4791"/>
    <w:rsid w:val="005E12FB"/>
    <w:rsid w:val="005E1899"/>
    <w:rsid w:val="006022D0"/>
    <w:rsid w:val="006025C3"/>
    <w:rsid w:val="00602D6E"/>
    <w:rsid w:val="006123BE"/>
    <w:rsid w:val="00620EC1"/>
    <w:rsid w:val="00625995"/>
    <w:rsid w:val="00635614"/>
    <w:rsid w:val="00644B7D"/>
    <w:rsid w:val="006609AA"/>
    <w:rsid w:val="00692712"/>
    <w:rsid w:val="00694FA0"/>
    <w:rsid w:val="006B0CF9"/>
    <w:rsid w:val="006B16D2"/>
    <w:rsid w:val="006B300E"/>
    <w:rsid w:val="006B6701"/>
    <w:rsid w:val="006E172F"/>
    <w:rsid w:val="006E28F9"/>
    <w:rsid w:val="006F159C"/>
    <w:rsid w:val="006F5D43"/>
    <w:rsid w:val="006F6E55"/>
    <w:rsid w:val="0070136A"/>
    <w:rsid w:val="00705523"/>
    <w:rsid w:val="007103DB"/>
    <w:rsid w:val="0072497A"/>
    <w:rsid w:val="00724B88"/>
    <w:rsid w:val="00740E77"/>
    <w:rsid w:val="007616A7"/>
    <w:rsid w:val="00761C2D"/>
    <w:rsid w:val="0078482B"/>
    <w:rsid w:val="00785452"/>
    <w:rsid w:val="007955CE"/>
    <w:rsid w:val="0079728E"/>
    <w:rsid w:val="007A0EDA"/>
    <w:rsid w:val="007A6E5D"/>
    <w:rsid w:val="007B1D39"/>
    <w:rsid w:val="007B76FA"/>
    <w:rsid w:val="007C41A2"/>
    <w:rsid w:val="007C628B"/>
    <w:rsid w:val="007C74FD"/>
    <w:rsid w:val="007D1619"/>
    <w:rsid w:val="007F4CF8"/>
    <w:rsid w:val="007F53D1"/>
    <w:rsid w:val="00804810"/>
    <w:rsid w:val="0080748B"/>
    <w:rsid w:val="008457FC"/>
    <w:rsid w:val="008468D0"/>
    <w:rsid w:val="00855336"/>
    <w:rsid w:val="008616DE"/>
    <w:rsid w:val="008666A1"/>
    <w:rsid w:val="0088004A"/>
    <w:rsid w:val="00890D60"/>
    <w:rsid w:val="008A2B3E"/>
    <w:rsid w:val="008B1999"/>
    <w:rsid w:val="008B1C69"/>
    <w:rsid w:val="008B7931"/>
    <w:rsid w:val="008C2EE4"/>
    <w:rsid w:val="008C419A"/>
    <w:rsid w:val="008D4E00"/>
    <w:rsid w:val="008F1BEB"/>
    <w:rsid w:val="008F4D10"/>
    <w:rsid w:val="00913C58"/>
    <w:rsid w:val="009215BC"/>
    <w:rsid w:val="00925F04"/>
    <w:rsid w:val="009745E7"/>
    <w:rsid w:val="009770DA"/>
    <w:rsid w:val="009A1630"/>
    <w:rsid w:val="009A4941"/>
    <w:rsid w:val="009A7F20"/>
    <w:rsid w:val="009B0A65"/>
    <w:rsid w:val="009B2D87"/>
    <w:rsid w:val="009B496D"/>
    <w:rsid w:val="009C455E"/>
    <w:rsid w:val="009C597B"/>
    <w:rsid w:val="009D19B4"/>
    <w:rsid w:val="009F1BDD"/>
    <w:rsid w:val="009F4725"/>
    <w:rsid w:val="00A1697D"/>
    <w:rsid w:val="00A23905"/>
    <w:rsid w:val="00A3062B"/>
    <w:rsid w:val="00A355FA"/>
    <w:rsid w:val="00A3798E"/>
    <w:rsid w:val="00A45EAB"/>
    <w:rsid w:val="00A52899"/>
    <w:rsid w:val="00A54739"/>
    <w:rsid w:val="00A61713"/>
    <w:rsid w:val="00A70C68"/>
    <w:rsid w:val="00A804F2"/>
    <w:rsid w:val="00A91234"/>
    <w:rsid w:val="00A9497E"/>
    <w:rsid w:val="00AA6462"/>
    <w:rsid w:val="00AB2BB4"/>
    <w:rsid w:val="00B14F68"/>
    <w:rsid w:val="00B3541B"/>
    <w:rsid w:val="00B436B1"/>
    <w:rsid w:val="00B4624E"/>
    <w:rsid w:val="00B66668"/>
    <w:rsid w:val="00B7113D"/>
    <w:rsid w:val="00B71D33"/>
    <w:rsid w:val="00B75D0D"/>
    <w:rsid w:val="00B75ED5"/>
    <w:rsid w:val="00B779B1"/>
    <w:rsid w:val="00B81B01"/>
    <w:rsid w:val="00B93A4C"/>
    <w:rsid w:val="00B94412"/>
    <w:rsid w:val="00BA13E8"/>
    <w:rsid w:val="00BA5CF1"/>
    <w:rsid w:val="00BB5FAE"/>
    <w:rsid w:val="00BB76D9"/>
    <w:rsid w:val="00BC1939"/>
    <w:rsid w:val="00C13F7C"/>
    <w:rsid w:val="00C1450A"/>
    <w:rsid w:val="00C23D97"/>
    <w:rsid w:val="00C32874"/>
    <w:rsid w:val="00C36B69"/>
    <w:rsid w:val="00C40570"/>
    <w:rsid w:val="00C42897"/>
    <w:rsid w:val="00C44845"/>
    <w:rsid w:val="00C46069"/>
    <w:rsid w:val="00C57444"/>
    <w:rsid w:val="00C65FCA"/>
    <w:rsid w:val="00C6659C"/>
    <w:rsid w:val="00C7351C"/>
    <w:rsid w:val="00C8331A"/>
    <w:rsid w:val="00C944B3"/>
    <w:rsid w:val="00CC4CDC"/>
    <w:rsid w:val="00CC6781"/>
    <w:rsid w:val="00CC723E"/>
    <w:rsid w:val="00CC7595"/>
    <w:rsid w:val="00CD1E8E"/>
    <w:rsid w:val="00CD330E"/>
    <w:rsid w:val="00CE7867"/>
    <w:rsid w:val="00D03AF9"/>
    <w:rsid w:val="00D06749"/>
    <w:rsid w:val="00D21324"/>
    <w:rsid w:val="00D22966"/>
    <w:rsid w:val="00D31CCE"/>
    <w:rsid w:val="00D34D1A"/>
    <w:rsid w:val="00D41949"/>
    <w:rsid w:val="00D46AC4"/>
    <w:rsid w:val="00D55FCF"/>
    <w:rsid w:val="00D6310F"/>
    <w:rsid w:val="00D705CA"/>
    <w:rsid w:val="00D8003B"/>
    <w:rsid w:val="00D800F4"/>
    <w:rsid w:val="00D822E1"/>
    <w:rsid w:val="00D846E0"/>
    <w:rsid w:val="00D86B4A"/>
    <w:rsid w:val="00D92E08"/>
    <w:rsid w:val="00DA2BE9"/>
    <w:rsid w:val="00DC6E51"/>
    <w:rsid w:val="00DD3FC9"/>
    <w:rsid w:val="00E1518C"/>
    <w:rsid w:val="00E22EDD"/>
    <w:rsid w:val="00E2596D"/>
    <w:rsid w:val="00E25B4B"/>
    <w:rsid w:val="00E412CB"/>
    <w:rsid w:val="00E43F57"/>
    <w:rsid w:val="00E465BC"/>
    <w:rsid w:val="00E54CCB"/>
    <w:rsid w:val="00E827EF"/>
    <w:rsid w:val="00E82E47"/>
    <w:rsid w:val="00E84E22"/>
    <w:rsid w:val="00E86002"/>
    <w:rsid w:val="00E860DE"/>
    <w:rsid w:val="00E93873"/>
    <w:rsid w:val="00E9419D"/>
    <w:rsid w:val="00EA6BA9"/>
    <w:rsid w:val="00EC3755"/>
    <w:rsid w:val="00EC48A5"/>
    <w:rsid w:val="00ED35CB"/>
    <w:rsid w:val="00ED5364"/>
    <w:rsid w:val="00EE45DA"/>
    <w:rsid w:val="00EF60F5"/>
    <w:rsid w:val="00F165AC"/>
    <w:rsid w:val="00F23794"/>
    <w:rsid w:val="00F30133"/>
    <w:rsid w:val="00F34999"/>
    <w:rsid w:val="00F55598"/>
    <w:rsid w:val="00F879A6"/>
    <w:rsid w:val="00FB689B"/>
    <w:rsid w:val="00FB7FAB"/>
    <w:rsid w:val="00FD03C0"/>
    <w:rsid w:val="00FD2E19"/>
    <w:rsid w:val="00FE3AB8"/>
    <w:rsid w:val="00FE4BCD"/>
    <w:rsid w:val="00FE5B97"/>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831E3E"/>
  <w15:chartTrackingRefBased/>
  <w15:docId w15:val="{B48B3EED-61EA-4BFF-B584-08E957D90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Rimandocommento">
    <w:name w:val="annotation reference"/>
    <w:basedOn w:val="Carpredefinitoparagrafo"/>
    <w:uiPriority w:val="99"/>
    <w:semiHidden/>
    <w:unhideWhenUsed/>
    <w:rsid w:val="00A804F2"/>
    <w:rPr>
      <w:sz w:val="16"/>
      <w:szCs w:val="16"/>
    </w:rPr>
  </w:style>
  <w:style w:type="paragraph" w:styleId="Testocommento">
    <w:name w:val="annotation text"/>
    <w:basedOn w:val="Normale"/>
    <w:link w:val="TestocommentoCarattere"/>
    <w:uiPriority w:val="99"/>
    <w:unhideWhenUsed/>
    <w:rsid w:val="00A804F2"/>
    <w:pPr>
      <w:spacing w:line="240" w:lineRule="auto"/>
    </w:pPr>
    <w:rPr>
      <w:sz w:val="20"/>
      <w:szCs w:val="20"/>
    </w:rPr>
  </w:style>
  <w:style w:type="character" w:customStyle="1" w:styleId="TestocommentoCarattere">
    <w:name w:val="Testo commento Carattere"/>
    <w:basedOn w:val="Carpredefinitoparagrafo"/>
    <w:link w:val="Testocommento"/>
    <w:uiPriority w:val="99"/>
    <w:rsid w:val="00A804F2"/>
    <w:rPr>
      <w:sz w:val="20"/>
      <w:szCs w:val="20"/>
    </w:rPr>
  </w:style>
  <w:style w:type="paragraph" w:styleId="Soggettocommento">
    <w:name w:val="annotation subject"/>
    <w:basedOn w:val="Testocommento"/>
    <w:next w:val="Testocommento"/>
    <w:link w:val="SoggettocommentoCarattere"/>
    <w:uiPriority w:val="99"/>
    <w:semiHidden/>
    <w:unhideWhenUsed/>
    <w:rsid w:val="00A804F2"/>
    <w:rPr>
      <w:b/>
      <w:bCs/>
    </w:rPr>
  </w:style>
  <w:style w:type="character" w:customStyle="1" w:styleId="SoggettocommentoCarattere">
    <w:name w:val="Soggetto commento Carattere"/>
    <w:basedOn w:val="TestocommentoCarattere"/>
    <w:link w:val="Soggettocommento"/>
    <w:uiPriority w:val="99"/>
    <w:semiHidden/>
    <w:rsid w:val="00A804F2"/>
    <w:rPr>
      <w:b/>
      <w:bCs/>
      <w:sz w:val="20"/>
      <w:szCs w:val="20"/>
    </w:rPr>
  </w:style>
  <w:style w:type="paragraph" w:styleId="Testofumetto">
    <w:name w:val="Balloon Text"/>
    <w:basedOn w:val="Normale"/>
    <w:link w:val="TestofumettoCarattere"/>
    <w:uiPriority w:val="99"/>
    <w:semiHidden/>
    <w:unhideWhenUsed/>
    <w:rsid w:val="00A804F2"/>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A804F2"/>
    <w:rPr>
      <w:rFonts w:ascii="Segoe UI" w:hAnsi="Segoe UI" w:cs="Segoe UI"/>
      <w:sz w:val="18"/>
      <w:szCs w:val="18"/>
    </w:rPr>
  </w:style>
  <w:style w:type="character" w:styleId="Collegamentoipertestuale">
    <w:name w:val="Hyperlink"/>
    <w:basedOn w:val="Carpredefinitoparagrafo"/>
    <w:uiPriority w:val="99"/>
    <w:unhideWhenUsed/>
    <w:rsid w:val="00A23905"/>
    <w:rPr>
      <w:color w:val="0563C1" w:themeColor="hyperlink"/>
      <w:u w:val="single"/>
    </w:rPr>
  </w:style>
  <w:style w:type="character" w:styleId="Numeroriga">
    <w:name w:val="line number"/>
    <w:basedOn w:val="Carpredefinitoparagrafo"/>
    <w:uiPriority w:val="99"/>
    <w:semiHidden/>
    <w:unhideWhenUsed/>
    <w:rsid w:val="00ED35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0434009">
      <w:bodyDiv w:val="1"/>
      <w:marLeft w:val="0"/>
      <w:marRight w:val="0"/>
      <w:marTop w:val="0"/>
      <w:marBottom w:val="0"/>
      <w:divBdr>
        <w:top w:val="none" w:sz="0" w:space="0" w:color="auto"/>
        <w:left w:val="none" w:sz="0" w:space="0" w:color="auto"/>
        <w:bottom w:val="none" w:sz="0" w:space="0" w:color="auto"/>
        <w:right w:val="none" w:sz="0" w:space="0" w:color="auto"/>
      </w:divBdr>
    </w:div>
    <w:div w:id="994182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492BA0-7B44-482F-813F-7E086683C4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7</Pages>
  <Words>91467</Words>
  <Characters>521365</Characters>
  <Application>Microsoft Office Word</Application>
  <DocSecurity>0</DocSecurity>
  <Lines>4344</Lines>
  <Paragraphs>122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611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CRET</dc:creator>
  <cp:keywords/>
  <dc:description/>
  <cp:lastModifiedBy>SECRET</cp:lastModifiedBy>
  <cp:revision>3</cp:revision>
  <dcterms:created xsi:type="dcterms:W3CDTF">2021-09-26T07:58:00Z</dcterms:created>
  <dcterms:modified xsi:type="dcterms:W3CDTF">2021-10-06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ophthalmology</vt:lpwstr>
  </property>
  <property fmtid="{D5CDD505-2E9C-101B-9397-08002B2CF9AE}" pid="3" name="Mendeley Recent Style Name 0_1">
    <vt:lpwstr>American Journal of Ophthalmology</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eye</vt:lpwstr>
  </property>
  <property fmtid="{D5CDD505-2E9C-101B-9397-08002B2CF9AE}" pid="7" name="Mendeley Recent Style Name 2_1">
    <vt:lpwstr>Ey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nternational-journal-of-retina-and-vitreous</vt:lpwstr>
  </property>
  <property fmtid="{D5CDD505-2E9C-101B-9397-08002B2CF9AE}" pid="11" name="Mendeley Recent Style Name 4_1">
    <vt:lpwstr>International Journal of Retina and Vitreous</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ophthalmology</vt:lpwstr>
  </property>
  <property fmtid="{D5CDD505-2E9C-101B-9397-08002B2CF9AE}" pid="17" name="Mendeley Recent Style Name 7_1">
    <vt:lpwstr>Ophthalmology</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survey-of-ophthalmology</vt:lpwstr>
  </property>
  <property fmtid="{D5CDD505-2E9C-101B-9397-08002B2CF9AE}" pid="21" name="Mendeley Recent Style Name 9_1">
    <vt:lpwstr>Survey of Ophthalmology</vt:lpwstr>
  </property>
  <property fmtid="{D5CDD505-2E9C-101B-9397-08002B2CF9AE}" pid="22" name="Mendeley Document_1">
    <vt:lpwstr>True</vt:lpwstr>
  </property>
  <property fmtid="{D5CDD505-2E9C-101B-9397-08002B2CF9AE}" pid="23" name="Mendeley Unique User Id_1">
    <vt:lpwstr>7ab7a0ff-795a-3aec-bc53-718999c687e9</vt:lpwstr>
  </property>
  <property fmtid="{D5CDD505-2E9C-101B-9397-08002B2CF9AE}" pid="24" name="Mendeley Citation Style_1">
    <vt:lpwstr>http://www.zotero.org/styles/eye</vt:lpwstr>
  </property>
</Properties>
</file>